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D1E74A5" w14:textId="45580BEF" w:rsidR="00F502D0" w:rsidRPr="007426FC" w:rsidRDefault="00F502D0" w:rsidP="00825F33">
      <w:pPr>
        <w:pStyle w:val="Title"/>
        <w:spacing w:line="360" w:lineRule="auto"/>
      </w:pPr>
      <w:bookmarkStart w:id="0" w:name="_Hlk2088139"/>
      <w:r>
        <w:t xml:space="preserve">A data-driven approach to evaluate </w:t>
      </w:r>
      <w:r w:rsidR="00310C1A">
        <w:t>spatial</w:t>
      </w:r>
      <w:r>
        <w:t xml:space="preserve"> </w:t>
      </w:r>
      <w:r w:rsidR="00310C1A">
        <w:t>growth zonation</w:t>
      </w:r>
      <w:r>
        <w:t>, with application to NE Pacific Sablefish</w:t>
      </w:r>
    </w:p>
    <w:p w14:paraId="146DD023" w14:textId="77777777" w:rsidR="00F502D0" w:rsidRPr="004906F5" w:rsidRDefault="00F502D0" w:rsidP="00825F33">
      <w:pPr>
        <w:spacing w:line="360" w:lineRule="auto"/>
      </w:pPr>
      <w:r w:rsidRPr="004906F5">
        <w:t>Kapur,</w:t>
      </w:r>
      <w:r>
        <w:t xml:space="preserve"> M., Haltuch, M., [others] Punt, A.</w:t>
      </w:r>
    </w:p>
    <w:p w14:paraId="53D67B4C" w14:textId="59A7387A" w:rsidR="00F502D0" w:rsidRDefault="00F502D0" w:rsidP="00825F33">
      <w:pPr>
        <w:spacing w:line="360" w:lineRule="auto"/>
      </w:pPr>
      <w:r w:rsidRPr="004906F5">
        <w:t xml:space="preserve">Keywords: growth, von </w:t>
      </w:r>
      <w:proofErr w:type="spellStart"/>
      <w:r>
        <w:t>B</w:t>
      </w:r>
      <w:r w:rsidRPr="004906F5">
        <w:t>ertalanffy</w:t>
      </w:r>
      <w:proofErr w:type="spellEnd"/>
      <w:r w:rsidRPr="004906F5">
        <w:t xml:space="preserve">, </w:t>
      </w:r>
      <w:r w:rsidR="00AB2804">
        <w:t>ecosystem-based fisheries m</w:t>
      </w:r>
      <w:bookmarkStart w:id="1" w:name="_GoBack"/>
      <w:bookmarkEnd w:id="1"/>
      <w:r w:rsidR="00AB2804">
        <w:t>anagement</w:t>
      </w:r>
      <w:r w:rsidRPr="004906F5">
        <w:t xml:space="preserve">, sablefish, spatial </w:t>
      </w:r>
    </w:p>
    <w:p w14:paraId="6644EF5E" w14:textId="77777777" w:rsidR="00F502D0" w:rsidRDefault="00F502D0" w:rsidP="00825F33">
      <w:pPr>
        <w:pStyle w:val="Heading1"/>
        <w:spacing w:line="360" w:lineRule="auto"/>
      </w:pPr>
      <w:r>
        <w:t>Abstract</w:t>
      </w:r>
    </w:p>
    <w:p w14:paraId="4FE5F7AF" w14:textId="50C54928" w:rsidR="00AB2804" w:rsidRDefault="00F502D0" w:rsidP="00825F33">
      <w:pPr>
        <w:spacing w:after="0" w:line="360" w:lineRule="auto"/>
        <w:rPr>
          <w:rFonts w:cstheme="minorHAnsi"/>
          <w:iCs/>
        </w:rPr>
        <w:sectPr w:rsidR="00AB2804" w:rsidSect="007D19A2">
          <w:footerReference w:type="default" r:id="rId8"/>
          <w:pgSz w:w="12240" w:h="15840"/>
          <w:pgMar w:top="1440" w:right="1440" w:bottom="1440" w:left="1440" w:header="720" w:footer="720" w:gutter="0"/>
          <w:lnNumType w:countBy="1" w:restart="continuous"/>
          <w:cols w:space="720"/>
          <w:docGrid w:linePitch="360"/>
        </w:sectPr>
      </w:pPr>
      <w:r>
        <w:rPr>
          <w:rFonts w:cstheme="minorHAnsi"/>
        </w:rPr>
        <w:t>Renewed interest in the estimation of spatial</w:t>
      </w:r>
      <w:r w:rsidR="00A616BC">
        <w:rPr>
          <w:rFonts w:cstheme="minorHAnsi"/>
        </w:rPr>
        <w:t xml:space="preserve"> and temporal</w:t>
      </w:r>
      <w:r>
        <w:rPr>
          <w:rFonts w:cstheme="minorHAnsi"/>
        </w:rPr>
        <w:t xml:space="preserve"> variation in</w:t>
      </w:r>
      <w:ins w:id="2" w:author="Christine Stawitz" w:date="2019-05-03T12:32:00Z">
        <w:r w:rsidR="00485B4E">
          <w:rPr>
            <w:rFonts w:cstheme="minorHAnsi"/>
          </w:rPr>
          <w:t xml:space="preserve"> traits, such as</w:t>
        </w:r>
      </w:ins>
      <w:r>
        <w:rPr>
          <w:rFonts w:cstheme="minorHAnsi"/>
        </w:rPr>
        <w:t xml:space="preserve"> fish body size</w:t>
      </w:r>
      <w:ins w:id="3" w:author="Christine Stawitz" w:date="2019-05-03T12:32:00Z">
        <w:r w:rsidR="00485B4E">
          <w:rPr>
            <w:rFonts w:cstheme="minorHAnsi"/>
          </w:rPr>
          <w:t>,</w:t>
        </w:r>
      </w:ins>
      <w:r>
        <w:rPr>
          <w:rFonts w:cstheme="minorHAnsi"/>
        </w:rPr>
        <w:t xml:space="preserve"> is a result of computing advances and the development of spatially-explicit management frameworks. However, many attempts to quantify </w:t>
      </w:r>
      <w:r w:rsidR="00310C1A">
        <w:rPr>
          <w:rFonts w:cstheme="minorHAnsi"/>
        </w:rPr>
        <w:t>spatial structure or</w:t>
      </w:r>
      <w:r w:rsidR="00C8377A">
        <w:rPr>
          <w:rFonts w:cstheme="minorHAnsi"/>
        </w:rPr>
        <w:t xml:space="preserve"> the</w:t>
      </w:r>
      <w:r>
        <w:rPr>
          <w:rFonts w:cstheme="minorHAnsi"/>
        </w:rPr>
        <w:t xml:space="preserve"> distribution of traits utilize </w:t>
      </w:r>
      <w:r>
        <w:rPr>
          <w:rFonts w:cstheme="minorHAnsi"/>
          <w:i/>
        </w:rPr>
        <w:t>a priori</w:t>
      </w:r>
      <w:r>
        <w:rPr>
          <w:rFonts w:cstheme="minorHAnsi"/>
        </w:rPr>
        <w:t xml:space="preserve"> approaches, which involve pre-designated geographic regions and thus cannot detect unanticipated </w:t>
      </w:r>
      <w:r w:rsidR="005F55A2">
        <w:rPr>
          <w:rFonts w:cstheme="minorHAnsi"/>
        </w:rPr>
        <w:t>spatial patterns</w:t>
      </w:r>
      <w:r>
        <w:rPr>
          <w:rFonts w:cstheme="minorHAnsi"/>
        </w:rPr>
        <w:t>.</w:t>
      </w:r>
      <w:r w:rsidRPr="000C2D1B">
        <w:rPr>
          <w:rFonts w:cstheme="minorHAnsi"/>
        </w:rPr>
        <w:t xml:space="preserve"> </w:t>
      </w:r>
      <w:r w:rsidRPr="00A27977">
        <w:rPr>
          <w:rFonts w:cstheme="minorHAnsi"/>
        </w:rPr>
        <w:t xml:space="preserve"> This study </w:t>
      </w:r>
      <w:r>
        <w:rPr>
          <w:rFonts w:cstheme="minorHAnsi"/>
        </w:rPr>
        <w:t>presents</w:t>
      </w:r>
      <w:r w:rsidRPr="00A27977">
        <w:rPr>
          <w:rFonts w:cstheme="minorHAnsi"/>
        </w:rPr>
        <w:t xml:space="preserve"> a new</w:t>
      </w:r>
      <w:r>
        <w:rPr>
          <w:rFonts w:cstheme="minorHAnsi"/>
        </w:rPr>
        <w:t xml:space="preserve">, data-driven method </w:t>
      </w:r>
      <w:ins w:id="4" w:author="Melissa Haltuch" w:date="2019-04-12T10:15:00Z">
        <w:r w:rsidR="00724F58">
          <w:rPr>
            <w:rFonts w:cstheme="minorHAnsi"/>
          </w:rPr>
          <w:t>that</w:t>
        </w:r>
      </w:ins>
      <w:del w:id="5" w:author="Melissa Haltuch" w:date="2019-04-12T10:15:00Z">
        <w:r w:rsidDel="00724F58">
          <w:rPr>
            <w:rFonts w:cstheme="minorHAnsi"/>
          </w:rPr>
          <w:delText>which</w:delText>
        </w:r>
      </w:del>
      <w:r>
        <w:rPr>
          <w:rFonts w:cstheme="minorHAnsi"/>
        </w:rPr>
        <w:t xml:space="preserve"> evaluates</w:t>
      </w:r>
      <w:r w:rsidRPr="00A27977">
        <w:rPr>
          <w:rFonts w:cstheme="minorHAnsi"/>
        </w:rPr>
        <w:t xml:space="preserve"> </w:t>
      </w:r>
      <w:r>
        <w:rPr>
          <w:rFonts w:cstheme="minorHAnsi"/>
        </w:rPr>
        <w:t>the first derivative of</w:t>
      </w:r>
      <w:r w:rsidRPr="00A27977">
        <w:rPr>
          <w:rFonts w:cstheme="minorHAnsi"/>
        </w:rPr>
        <w:t xml:space="preserve"> </w:t>
      </w:r>
      <w:r w:rsidR="00310C1A">
        <w:rPr>
          <w:rFonts w:cstheme="minorHAnsi"/>
        </w:rPr>
        <w:t>the spatial smoothing term of a</w:t>
      </w:r>
      <w:r w:rsidRPr="00A27977">
        <w:rPr>
          <w:rFonts w:cstheme="minorHAnsi"/>
        </w:rPr>
        <w:t xml:space="preserve"> generalized additive model to identify </w:t>
      </w:r>
      <w:r>
        <w:rPr>
          <w:rFonts w:cstheme="minorHAnsi"/>
        </w:rPr>
        <w:t xml:space="preserve">spatial </w:t>
      </w:r>
      <w:commentRangeStart w:id="6"/>
      <w:r w:rsidRPr="00A27977">
        <w:rPr>
          <w:rFonts w:cstheme="minorHAnsi"/>
        </w:rPr>
        <w:t xml:space="preserve">breakpoints </w:t>
      </w:r>
      <w:commentRangeEnd w:id="6"/>
      <w:r w:rsidR="00485B4E">
        <w:rPr>
          <w:rStyle w:val="CommentReference"/>
        </w:rPr>
        <w:commentReference w:id="6"/>
      </w:r>
      <w:r w:rsidRPr="00A27977">
        <w:rPr>
          <w:rFonts w:cstheme="minorHAnsi"/>
        </w:rPr>
        <w:t xml:space="preserve">in </w:t>
      </w:r>
      <w:r>
        <w:rPr>
          <w:rFonts w:cstheme="minorHAnsi"/>
        </w:rPr>
        <w:t>fish</w:t>
      </w:r>
      <w:r w:rsidRPr="00A27977">
        <w:rPr>
          <w:rFonts w:cstheme="minorHAnsi"/>
        </w:rPr>
        <w:t xml:space="preserve"> length-at-age</w:t>
      </w:r>
      <w:r>
        <w:rPr>
          <w:rFonts w:cstheme="minorHAnsi"/>
        </w:rPr>
        <w:t xml:space="preserve">. We use </w:t>
      </w:r>
      <w:r w:rsidRPr="00A27977">
        <w:rPr>
          <w:rFonts w:cstheme="minorHAnsi"/>
          <w:iCs/>
        </w:rPr>
        <w:t xml:space="preserve">simulation testing </w:t>
      </w:r>
      <w:r>
        <w:rPr>
          <w:rFonts w:cstheme="minorHAnsi"/>
          <w:iCs/>
        </w:rPr>
        <w:t xml:space="preserve">to illustrate the robustness </w:t>
      </w:r>
      <w:r w:rsidRPr="00A27977">
        <w:rPr>
          <w:rFonts w:cstheme="minorHAnsi"/>
          <w:iCs/>
        </w:rPr>
        <w:t xml:space="preserve">of the method </w:t>
      </w:r>
      <w:r>
        <w:rPr>
          <w:rFonts w:cstheme="minorHAnsi"/>
          <w:iCs/>
        </w:rPr>
        <w:t>across a variety of spat</w:t>
      </w:r>
      <w:r w:rsidR="00310C1A">
        <w:rPr>
          <w:rFonts w:cstheme="minorHAnsi"/>
          <w:iCs/>
        </w:rPr>
        <w:t>ially</w:t>
      </w:r>
      <w:r>
        <w:rPr>
          <w:rFonts w:cstheme="minorHAnsi"/>
          <w:iCs/>
        </w:rPr>
        <w:t xml:space="preserve"> </w:t>
      </w:r>
      <w:r w:rsidR="00310C1A">
        <w:rPr>
          <w:rFonts w:cstheme="minorHAnsi"/>
          <w:iCs/>
        </w:rPr>
        <w:t>stratified</w:t>
      </w:r>
      <w:r w:rsidRPr="00A27977">
        <w:rPr>
          <w:rFonts w:cstheme="minorHAnsi"/>
          <w:iCs/>
        </w:rPr>
        <w:t xml:space="preserve"> </w:t>
      </w:r>
      <w:r>
        <w:rPr>
          <w:rFonts w:cstheme="minorHAnsi"/>
          <w:iCs/>
        </w:rPr>
        <w:t>age and length</w:t>
      </w:r>
      <w:r w:rsidRPr="00A27977">
        <w:rPr>
          <w:rFonts w:cstheme="minorHAnsi"/>
          <w:iCs/>
        </w:rPr>
        <w:t xml:space="preserve"> data</w:t>
      </w:r>
      <w:ins w:id="7" w:author="Melissa Haltuch" w:date="2019-04-12T10:14:00Z">
        <w:r w:rsidR="00724F58">
          <w:rPr>
            <w:rFonts w:cstheme="minorHAnsi"/>
            <w:iCs/>
          </w:rPr>
          <w:t xml:space="preserve"> sets</w:t>
        </w:r>
      </w:ins>
      <w:r>
        <w:rPr>
          <w:rFonts w:cstheme="minorHAnsi"/>
          <w:iCs/>
        </w:rPr>
        <w:t xml:space="preserve">, and apply it to survey data </w:t>
      </w:r>
      <w:r w:rsidR="00D72180">
        <w:rPr>
          <w:rFonts w:cstheme="minorHAnsi"/>
          <w:iCs/>
        </w:rPr>
        <w:t xml:space="preserve">for </w:t>
      </w:r>
      <w:r>
        <w:rPr>
          <w:rFonts w:cstheme="minorHAnsi"/>
          <w:iCs/>
        </w:rPr>
        <w:t>Northeast</w:t>
      </w:r>
      <w:r w:rsidR="00725F8A">
        <w:rPr>
          <w:rFonts w:cstheme="minorHAnsi"/>
          <w:iCs/>
        </w:rPr>
        <w:t xml:space="preserve"> (NE)</w:t>
      </w:r>
      <w:r>
        <w:rPr>
          <w:rFonts w:cstheme="minorHAnsi"/>
          <w:iCs/>
        </w:rPr>
        <w:t xml:space="preserve"> Pacific sablefish (</w:t>
      </w:r>
      <w:proofErr w:type="spellStart"/>
      <w:r w:rsidRPr="000309BE">
        <w:rPr>
          <w:rFonts w:cstheme="minorHAnsi"/>
          <w:i/>
          <w:iCs/>
        </w:rPr>
        <w:t>Anoplopoma</w:t>
      </w:r>
      <w:proofErr w:type="spellEnd"/>
      <w:r w:rsidRPr="000309BE">
        <w:rPr>
          <w:rFonts w:cstheme="minorHAnsi"/>
          <w:i/>
          <w:iCs/>
        </w:rPr>
        <w:t xml:space="preserve"> fimbria</w:t>
      </w:r>
      <w:r>
        <w:rPr>
          <w:rFonts w:cstheme="minorHAnsi"/>
          <w:iCs/>
        </w:rPr>
        <w:t xml:space="preserve">). </w:t>
      </w:r>
      <w:commentRangeStart w:id="8"/>
      <w:r w:rsidR="00725F8A">
        <w:rPr>
          <w:rFonts w:cstheme="minorHAnsi"/>
          <w:iCs/>
        </w:rPr>
        <w:t>R</w:t>
      </w:r>
      <w:r w:rsidRPr="00A27977">
        <w:rPr>
          <w:rFonts w:cstheme="minorHAnsi"/>
          <w:iCs/>
        </w:rPr>
        <w:t xml:space="preserve">esults indicate that </w:t>
      </w:r>
      <w:ins w:id="9" w:author="Melissa Haltuch" w:date="2019-04-12T10:15:00Z">
        <w:r w:rsidR="00724F58">
          <w:rPr>
            <w:rFonts w:cstheme="minorHAnsi"/>
            <w:iCs/>
          </w:rPr>
          <w:t xml:space="preserve">NE Pacific </w:t>
        </w:r>
      </w:ins>
      <w:r w:rsidR="00725F8A">
        <w:rPr>
          <w:rFonts w:cstheme="minorHAnsi"/>
          <w:iCs/>
        </w:rPr>
        <w:t xml:space="preserve">sablefish </w:t>
      </w:r>
      <w:ins w:id="10" w:author="Melissa Haltuch" w:date="2019-04-12T10:14:00Z">
        <w:r w:rsidR="00724F58">
          <w:rPr>
            <w:rFonts w:cstheme="minorHAnsi"/>
            <w:iCs/>
          </w:rPr>
          <w:t>length</w:t>
        </w:r>
      </w:ins>
      <w:del w:id="11" w:author="Melissa Haltuch" w:date="2019-04-12T10:14:00Z">
        <w:r w:rsidR="00725F8A" w:rsidDel="00724F58">
          <w:rPr>
            <w:rFonts w:cstheme="minorHAnsi"/>
            <w:iCs/>
          </w:rPr>
          <w:delText>size</w:delText>
        </w:r>
      </w:del>
      <w:r w:rsidR="00725F8A">
        <w:rPr>
          <w:rFonts w:cstheme="minorHAnsi"/>
          <w:iCs/>
        </w:rPr>
        <w:t xml:space="preserve">-at-age </w:t>
      </w:r>
      <w:del w:id="12" w:author="Melissa Haltuch" w:date="2019-04-12T10:15:00Z">
        <w:r w:rsidR="00725F8A" w:rsidDel="00724F58">
          <w:rPr>
            <w:rFonts w:cstheme="minorHAnsi"/>
            <w:iCs/>
          </w:rPr>
          <w:delText xml:space="preserve">appears to </w:delText>
        </w:r>
      </w:del>
      <w:r w:rsidR="00725F8A">
        <w:rPr>
          <w:rFonts w:cstheme="minorHAnsi"/>
          <w:iCs/>
        </w:rPr>
        <w:t>increase</w:t>
      </w:r>
      <w:ins w:id="13" w:author="Melissa Haltuch" w:date="2019-04-12T10:15:00Z">
        <w:r w:rsidR="00724F58">
          <w:rPr>
            <w:rFonts w:cstheme="minorHAnsi"/>
            <w:iCs/>
          </w:rPr>
          <w:t>s</w:t>
        </w:r>
      </w:ins>
      <w:r w:rsidR="00725F8A">
        <w:rPr>
          <w:rFonts w:cstheme="minorHAnsi"/>
          <w:iCs/>
        </w:rPr>
        <w:t xml:space="preserve"> with latitude</w:t>
      </w:r>
      <w:del w:id="14" w:author="Melissa Haltuch" w:date="2019-04-12T10:15:00Z">
        <w:r w:rsidR="00725F8A" w:rsidDel="00724F58">
          <w:rPr>
            <w:rFonts w:cstheme="minorHAnsi"/>
            <w:iCs/>
          </w:rPr>
          <w:delText xml:space="preserve"> in the NE Pacific</w:delText>
        </w:r>
      </w:del>
      <w:r w:rsidRPr="00A27977">
        <w:rPr>
          <w:rFonts w:cstheme="minorHAnsi"/>
          <w:iCs/>
        </w:rPr>
        <w:t xml:space="preserve">, which is consistent with </w:t>
      </w:r>
      <w:commentRangeStart w:id="15"/>
      <w:r w:rsidRPr="00A27977">
        <w:rPr>
          <w:rFonts w:cstheme="minorHAnsi"/>
          <w:iCs/>
        </w:rPr>
        <w:t xml:space="preserve">work </w:t>
      </w:r>
      <w:r w:rsidR="00D72180">
        <w:rPr>
          <w:rFonts w:cstheme="minorHAnsi"/>
          <w:iCs/>
        </w:rPr>
        <w:t>from</w:t>
      </w:r>
      <w:r w:rsidRPr="00A27977">
        <w:rPr>
          <w:rFonts w:cstheme="minorHAnsi"/>
          <w:iCs/>
        </w:rPr>
        <w:t xml:space="preserve"> the western United States;</w:t>
      </w:r>
      <w:commentRangeEnd w:id="8"/>
      <w:r w:rsidR="00724F58">
        <w:rPr>
          <w:rStyle w:val="CommentReference"/>
        </w:rPr>
        <w:commentReference w:id="8"/>
      </w:r>
      <w:r w:rsidRPr="00A27977">
        <w:rPr>
          <w:rFonts w:cstheme="minorHAnsi"/>
          <w:iCs/>
        </w:rPr>
        <w:t xml:space="preserve"> </w:t>
      </w:r>
      <w:commentRangeEnd w:id="15"/>
      <w:r w:rsidR="00485B4E">
        <w:rPr>
          <w:rStyle w:val="CommentReference"/>
        </w:rPr>
        <w:commentReference w:id="15"/>
      </w:r>
      <w:r w:rsidRPr="00A27977">
        <w:rPr>
          <w:rFonts w:cstheme="minorHAnsi"/>
          <w:iCs/>
        </w:rPr>
        <w:t xml:space="preserve">simulation testing </w:t>
      </w:r>
      <w:r>
        <w:rPr>
          <w:rFonts w:cstheme="minorHAnsi"/>
          <w:iCs/>
        </w:rPr>
        <w:t xml:space="preserve">illustrates the robustness </w:t>
      </w:r>
      <w:r w:rsidRPr="00A27977">
        <w:rPr>
          <w:rFonts w:cstheme="minorHAnsi"/>
          <w:iCs/>
        </w:rPr>
        <w:t xml:space="preserve">of the method </w:t>
      </w:r>
      <w:r>
        <w:rPr>
          <w:rFonts w:cstheme="minorHAnsi"/>
          <w:iCs/>
        </w:rPr>
        <w:t xml:space="preserve">across a variety of </w:t>
      </w:r>
      <w:r w:rsidR="00D72180">
        <w:rPr>
          <w:rFonts w:cstheme="minorHAnsi"/>
          <w:iCs/>
        </w:rPr>
        <w:t xml:space="preserve">scenarios related to </w:t>
      </w:r>
      <w:r w:rsidR="00310C1A">
        <w:rPr>
          <w:rFonts w:cstheme="minorHAnsi"/>
          <w:iCs/>
        </w:rPr>
        <w:t>spatially</w:t>
      </w:r>
      <w:r>
        <w:rPr>
          <w:rFonts w:cstheme="minorHAnsi"/>
          <w:iCs/>
        </w:rPr>
        <w:t xml:space="preserve"> complex</w:t>
      </w:r>
      <w:r w:rsidRPr="00A27977">
        <w:rPr>
          <w:rFonts w:cstheme="minorHAnsi"/>
          <w:iCs/>
        </w:rPr>
        <w:t xml:space="preserve"> growth data</w:t>
      </w:r>
      <w:r w:rsidR="00310C1A">
        <w:rPr>
          <w:rFonts w:cstheme="minorHAnsi"/>
          <w:iCs/>
        </w:rPr>
        <w:t>, including strict boundaries, overlapping zones and changes at the extreme</w:t>
      </w:r>
      <w:ins w:id="16" w:author="Christine Stawitz" w:date="2019-05-03T12:37:00Z">
        <w:r w:rsidR="00485B4E">
          <w:rPr>
            <w:rFonts w:cstheme="minorHAnsi"/>
            <w:iCs/>
          </w:rPr>
          <w:t>s</w:t>
        </w:r>
      </w:ins>
      <w:r w:rsidR="00310C1A">
        <w:rPr>
          <w:rFonts w:cstheme="minorHAnsi"/>
          <w:iCs/>
        </w:rPr>
        <w:t xml:space="preserve"> of the ran</w:t>
      </w:r>
      <w:r w:rsidR="002268D8">
        <w:rPr>
          <w:rFonts w:cstheme="minorHAnsi"/>
          <w:iCs/>
        </w:rPr>
        <w:t>g</w:t>
      </w:r>
      <w:r w:rsidR="00310C1A">
        <w:rPr>
          <w:rFonts w:cstheme="minorHAnsi"/>
          <w:iCs/>
        </w:rPr>
        <w:t>e</w:t>
      </w:r>
      <w:r w:rsidRPr="00A27977">
        <w:rPr>
          <w:rFonts w:cstheme="minorHAnsi"/>
          <w:iCs/>
        </w:rPr>
        <w:t xml:space="preserve">. </w:t>
      </w:r>
      <w:r>
        <w:rPr>
          <w:rFonts w:cstheme="minorHAnsi"/>
          <w:iCs/>
        </w:rPr>
        <w:t xml:space="preserve">This method has the potential to improve detection of large-scale </w:t>
      </w:r>
      <w:r w:rsidR="00D72180">
        <w:rPr>
          <w:rFonts w:cstheme="minorHAnsi"/>
          <w:iCs/>
        </w:rPr>
        <w:t xml:space="preserve">spatial </w:t>
      </w:r>
      <w:r>
        <w:rPr>
          <w:rFonts w:cstheme="minorHAnsi"/>
          <w:iCs/>
        </w:rPr>
        <w:t>patterns in fish growth</w:t>
      </w:r>
      <w:del w:id="17" w:author="Christine Stawitz" w:date="2019-05-03T12:37:00Z">
        <w:r w:rsidDel="00485B4E">
          <w:rPr>
            <w:rFonts w:cstheme="minorHAnsi"/>
            <w:iCs/>
          </w:rPr>
          <w:delText>,</w:delText>
        </w:r>
      </w:del>
      <w:r>
        <w:rPr>
          <w:rFonts w:cstheme="minorHAnsi"/>
          <w:iCs/>
        </w:rPr>
        <w:t xml:space="preserve"> and aid in the development of </w:t>
      </w:r>
      <w:ins w:id="18" w:author="Melissa Haltuch" w:date="2019-04-12T10:17:00Z">
        <w:r w:rsidR="00724F58">
          <w:rPr>
            <w:rFonts w:cstheme="minorHAnsi"/>
            <w:iCs/>
          </w:rPr>
          <w:t>spatially</w:t>
        </w:r>
      </w:ins>
      <w:ins w:id="19" w:author="Christine Stawitz" w:date="2019-05-03T12:37:00Z">
        <w:r w:rsidR="00485B4E">
          <w:rPr>
            <w:rFonts w:cstheme="minorHAnsi"/>
            <w:iCs/>
          </w:rPr>
          <w:t>-</w:t>
        </w:r>
      </w:ins>
      <w:ins w:id="20" w:author="Melissa Haltuch" w:date="2019-04-12T10:17:00Z">
        <w:del w:id="21" w:author="Christine Stawitz" w:date="2019-05-03T12:37:00Z">
          <w:r w:rsidR="00724F58" w:rsidDel="00485B4E">
            <w:rPr>
              <w:rFonts w:cstheme="minorHAnsi"/>
              <w:iCs/>
            </w:rPr>
            <w:delText xml:space="preserve"> </w:delText>
          </w:r>
        </w:del>
      </w:ins>
      <w:r>
        <w:rPr>
          <w:rFonts w:cstheme="minorHAnsi"/>
          <w:iCs/>
        </w:rPr>
        <w:t xml:space="preserve">structured population dynamics models. </w:t>
      </w:r>
    </w:p>
    <w:p w14:paraId="7D9FE467" w14:textId="6AFEE6B7" w:rsidR="00F502D0" w:rsidRPr="00632139" w:rsidRDefault="00F502D0" w:rsidP="00825F33">
      <w:pPr>
        <w:spacing w:after="0" w:line="360" w:lineRule="auto"/>
        <w:rPr>
          <w:rFonts w:cstheme="minorHAnsi"/>
        </w:rPr>
      </w:pPr>
    </w:p>
    <w:bookmarkEnd w:id="0"/>
    <w:p w14:paraId="7A0A3BE6" w14:textId="5A565158" w:rsidR="00F502D0" w:rsidRPr="004906F5" w:rsidRDefault="0023745F" w:rsidP="00825F33">
      <w:pPr>
        <w:pStyle w:val="Heading1"/>
        <w:spacing w:before="240" w:after="0" w:line="360" w:lineRule="auto"/>
      </w:pPr>
      <w:r>
        <w:t xml:space="preserve">1 </w:t>
      </w:r>
      <w:r w:rsidR="00F502D0" w:rsidRPr="004906F5">
        <w:t>Introduction</w:t>
      </w:r>
    </w:p>
    <w:p w14:paraId="75A8E9C0" w14:textId="0E292130" w:rsidR="00F502D0" w:rsidRDefault="00F502D0" w:rsidP="00825F33">
      <w:pPr>
        <w:spacing w:after="0" w:line="360" w:lineRule="auto"/>
        <w:ind w:firstLine="720"/>
      </w:pPr>
      <w:commentRangeStart w:id="22"/>
      <w:r>
        <w:t xml:space="preserve">Renewed interest in the </w:t>
      </w:r>
      <w:r w:rsidR="00D72180">
        <w:t xml:space="preserve">development </w:t>
      </w:r>
      <w:r>
        <w:t>of spatially</w:t>
      </w:r>
      <w:r w:rsidR="0090579B">
        <w:t>- and temporally</w:t>
      </w:r>
      <w:r>
        <w:t xml:space="preserve">-explicit </w:t>
      </w:r>
      <w:commentRangeStart w:id="23"/>
      <w:r>
        <w:t xml:space="preserve">management </w:t>
      </w:r>
      <w:commentRangeEnd w:id="23"/>
      <w:r w:rsidR="00485B4E">
        <w:rPr>
          <w:rStyle w:val="CommentReference"/>
        </w:rPr>
        <w:commentReference w:id="23"/>
      </w:r>
      <w:r>
        <w:t xml:space="preserve">frameworks </w:t>
      </w:r>
      <w:r>
        <w:fldChar w:fldCharType="begin" w:fldLock="1"/>
      </w:r>
      <w:r w:rsidR="00845B83">
        <w:instrText>ADDIN CSL_CITATION {"citationItems":[{"id":"ITEM-1","itemData":{"DOI":"10.1890/14-0739.1","ISBN":"0012-9658","ISSN":"00129658","abstract":"Identifying the existence and magnitude of density dependence is one of the oldest concerns in ecology. Ecologists have aimed to estimate density dependence in population and community data by fitting a simple autoregressive (Gompertz) model for density dependence to time series of abundance for an entire population. However, it is increasingly recognized that spatial heterogeneity in population densities has implications for population and community dynamics. We therefore adapt the Gompertz model to approximate local densities over continuous space instead of population-wide abundance, and allow productivity to vary spatially using Gaussian random fields. We then show that the conventional (nonspatial) Gompertz model can result in biased estimates of density dependence (e.g., identifying oscillatory dynamics when not present) if densities vary spatially. By contrast, the spatial Gompertz model provides accurate and precise estimates of density dependence for a variety of simulation scenarios and data availabilities. These results are corroborated when comparing spatial and nonspatial models for data from 10 years and ~100 sampling stations for three long-lived rockfishes (Sebastes spp.) off the California, USA coast. In this case, the nonspatial model estimates implausible oscillatory dynamics on an annual time scale, while the spatial model estimates strong autocorrelation and is supported by model selection tools. We conclude by discussing the importance of improved data archiving techniques, so that spatial models can be used to reexamine classic questions regarding the existence and magnitude of density dependence in wild populations.","author":[{"dropping-particle":"","family":"Thorson","given":"James T.","non-dropping-particle":"","parse-names":false,"suffix":""},{"dropping-particle":"","family":"Skaug","given":"Hans J.","non-dropping-particle":"","parse-names":false,"suffix":""},{"dropping-particle":"","family":"Kristensen","given":"Kasper","non-dropping-particle":"","parse-names":false,"suffix":""},{"dropping-particle":"","family":"Shelton","given":"Andrew O.","non-dropping-particle":"","parse-names":false,"suffix":""},{"dropping-particle":"","family":"Ward","given":"Eric J.","non-dropping-particle":"","parse-names":false,"suffix":""},{"dropping-particle":"","family":"Harms","given":"John H.","non-dropping-particle":"","parse-names":false,"suffix":""},{"dropping-particle":"","family":"Benante","given":"James A.","non-dropping-particle":"","parse-names":false,"suffix":""},{"dropping-particle":"","family":"Inouye","given":"B. D.","non-dropping-particle":"","parse-names":false,"suffix":""}],"container-title":"Ecology","id":"ITEM-1","issue":"5","issued":{"date-parts":[["2015"]]},"page":"1202-1212","title":"The importance of spatial models for estimating the strength of density dependence","type":"article-journal","volume":"96"},"uris":["http://www.mendeley.com/documents/?uuid=c97d0818-4a05-4a79-ba9b-d2cfb2c51dbb"]}],"mendeley":{"formattedCitation":"(Thorson et al., 2015)","manualFormatting":"(e.g. Thorson et al., 2015)","plainTextFormattedCitation":"(Thorson et al., 2015)","previouslyFormattedCitation":"(Thorson et al., 2015)"},"properties":{"noteIndex":0},"schema":"https://github.com/citation-style-language/schema/raw/master/csl-citation.json"}</w:instrText>
      </w:r>
      <w:r>
        <w:fldChar w:fldCharType="separate"/>
      </w:r>
      <w:r w:rsidRPr="00F3466B">
        <w:rPr>
          <w:noProof/>
        </w:rPr>
        <w:t>(</w:t>
      </w:r>
      <w:r w:rsidR="00D72180">
        <w:rPr>
          <w:noProof/>
        </w:rPr>
        <w:t xml:space="preserve">e.g. </w:t>
      </w:r>
      <w:r w:rsidRPr="00F3466B">
        <w:rPr>
          <w:noProof/>
        </w:rPr>
        <w:t>Thorson et al., 2015)</w:t>
      </w:r>
      <w:r>
        <w:fldChar w:fldCharType="end"/>
      </w:r>
      <w:r>
        <w:t xml:space="preserve"> and advances in computing power have motivated efforts to quantify spatial variability in fish size for managed species, including Gulf Sheepshead </w:t>
      </w:r>
      <w:r>
        <w:fldChar w:fldCharType="begin" w:fldLock="1"/>
      </w:r>
      <w:r>
        <w:instrText>ADDIN CSL_CITATION {"citationItems":[{"id":"ITEM-1","itemData":{"DOI":"10.1016/j.fishres.2018.04.023","ISSN":"01657836","abstract":"Understanding geographic variation in growth dynamics is essential for the management of exploited fish populations because such variation can be used to define stock structure and influence perceptions of stock productivity. Sheepshead (Archosargus probatocephalus) is a species targeted by both commercial and recreational fisheries, and is distributed throughout the north and central Atlantic Ocean and Gulf of Mexico. We analyzed fishery-dependent and –independent length-at-age and weight-at-length data from Texas, Louisiana, Mississippi, Alabama, Florida, South Carolina, North Carolina, and Virginia to investigate the geographic variation in growth of Sheepshead. We constructed a series of von Bertalanffy growth functions (VBGF) and length-weight power equations using a Bayesian framework that included sex, latitudinal, and regional effects. Median posterior VBGF parameter estimates of asymptotic length (L∞) for females ranged from 561 mm fork length in the Virginia Chesapeake Bay to 418 mm in Florida Gulf coast, while the posterior median growth coefficient (k) ranged from 0.42 yr−1in Texas to 0.20 yr−1in the Florida Atlantic. Predicted length-at-age and weight-at-length varied considerably among States. Predicted length-at-age for age-1 and -5 individuals was greater in the Gulf of Mexico than the Atlantic. However, predicted length-at-age for older age classes was greater in the Atlantic. Predicted weight-at-length decreased along latitudinal gradients in the Atlantic and the lowest values were found in Mississippi. Given the impact of growth on fisheries reference points, such geographic variation in growth can inform the development of assessment efforts for Sheepshead in the Gulf of Mexico and Atlantic.","author":[{"dropping-particle":"","family":"Adams","given":"Grant D.","non-dropping-particle":"","parse-names":false,"suffix":""},{"dropping-particle":"","family":"Leaf","given":"Robert T.","non-dropping-particle":"","parse-names":false,"suffix":""},{"dropping-particle":"","family":"Ballenger","given":"Joseph C.","non-dropping-particle":"","parse-names":false,"suffix":""},{"dropping-particle":"","family":"Arnott","given":"Stephen A.","non-dropping-particle":"","parse-names":false,"suffix":""},{"dropping-particle":"","family":"McDonough","given":"Christopher J.","non-dropping-particle":"","parse-names":false,"suffix":""}],"container-title":"Fisheries Research","id":"ITEM-1","issue":"May","issued":{"date-parts":[["2018"]]},"page":"35-43","publisher":"Elsevier","title":"Spatial variability in the growth of Sheepshead (Archosargus probatocephalus) in the Southeast US: Implications for assessment and management","type":"article-journal","volume":"206"},"uris":["http://www.mendeley.com/documents/?uuid=984b9989-8a2b-4ce9-816f-092748d501bd"]}],"mendeley":{"formattedCitation":"(Adams et al., 2018)","plainTextFormattedCitation":"(Adams et al., 2018)","previouslyFormattedCitation":"(Adams et al., 2018)"},"properties":{"noteIndex":0},"schema":"https://github.com/citation-style-language/schema/raw/master/csl-citation.json"}</w:instrText>
      </w:r>
      <w:r>
        <w:fldChar w:fldCharType="separate"/>
      </w:r>
      <w:r w:rsidRPr="00234EF2">
        <w:rPr>
          <w:noProof/>
        </w:rPr>
        <w:t>(Adams et al., 2018)</w:t>
      </w:r>
      <w:r>
        <w:fldChar w:fldCharType="end"/>
      </w:r>
      <w:r>
        <w:t xml:space="preserve"> and northern rock sole </w:t>
      </w:r>
      <w:r>
        <w:fldChar w:fldCharType="begin" w:fldLock="1"/>
      </w:r>
      <w:r>
        <w:instrText>ADDIN CSL_CITATION {"citationItems":[{"id":"ITEM-1","itemData":{"DOI":"10.1111/j.0022-1112.2006.00985.x","ISBN":"0022-1112","ISSN":"00221112","abstract":"The possibility of prey limitations on the growth performance of age-0 year northern rock sole Lepidopsetta polyxystra was evaluated at three sites along the north-east coast of Kodiak Island, Alaska, U.S.A., by comparison of observed to potential growth rates. Growth potential was measured in the laboratory across the range of temperatures encountered by this species during the first summer of life. Growth potential (g(L), mm day(-1)) increased with water temperature (T) between 2 and 13 degrees C, according to: g(L) = 0.0151 + 0.3673.log(10)(T). There were significant differences in growth rate between the three field sites such that Holiday Beach fish were 7.1 mm longer than Shakmanof Beach fish by mid-September, with Pillar Creek Cove fish of intermediate size. Temperature differences between sites accounted for less than half of this variation. The remainder may have been related to differences in prey availability among the sites in association with observed differences in sediment characteristics. In addition to the spatial variability, there was significant monthly variation in growth performance. Realized growth rates between July and August were in excess of 85% of potential. Between August and September, however, realized growth fell to 43-71% of potential indicating a decline in conditions for growth. The spatial variation in growth rates was not density-dependent as the site with the highest fish densities (Holiday Beach) also supported the highest growth rates. The available data indicates that for this subtidal species, interannual variation in growth may be more important than site variation. (c) 2006 The Fisheries Society of the British Isles.","author":[{"dropping-particle":"","family":"Hurst","given":"T. P.","non-dropping-particle":"","parse-names":false,"suffix":""},{"dropping-particle":"","family":"Abookire","given":"A. A.","non-dropping-particle":"","parse-names":false,"suffix":""}],"container-title":"Journal of Fish Biology","id":"ITEM-1","issue":"3","issued":{"date-parts":[["2006"]]},"page":"905-919","title":"Temporal and spatial variation in potential and realized growth rates of age-0 year northern rock sole","type":"article-journal","volume":"68"},"uris":["http://www.mendeley.com/documents/?uuid=4281a74d-8016-4b7c-92f2-37e29a7374ea"]}],"mendeley":{"formattedCitation":"(Hurst and Abookire, 2006)","plainTextFormattedCitation":"(Hurst and Abookire, 2006)","previouslyFormattedCitation":"(Hurst and Abookire, 2006)"},"properties":{"noteIndex":0},"schema":"https://github.com/citation-style-language/schema/raw/master/csl-citation.json"}</w:instrText>
      </w:r>
      <w:r>
        <w:fldChar w:fldCharType="separate"/>
      </w:r>
      <w:r w:rsidRPr="00234EF2">
        <w:rPr>
          <w:noProof/>
        </w:rPr>
        <w:t>(Hurst and Abookire, 2006)</w:t>
      </w:r>
      <w:r>
        <w:fldChar w:fldCharType="end"/>
      </w:r>
      <w:r>
        <w:t>, as well as groundfish of</w:t>
      </w:r>
      <w:r w:rsidR="00D72180">
        <w:t>f</w:t>
      </w:r>
      <w:r>
        <w:t xml:space="preserve"> the </w:t>
      </w:r>
      <w:r w:rsidR="00D72180">
        <w:t>US West Coast</w:t>
      </w:r>
      <w:r>
        <w:t xml:space="preserve"> </w:t>
      </w:r>
      <w:r>
        <w:fldChar w:fldCharType="begin" w:fldLock="1"/>
      </w:r>
      <w:r w:rsidR="007D1370">
        <w:instrText>ADDIN CSL_CITATION {"citationItems":[{"id":"ITEM-1","itemData":{"DOI":"10.1098/rspb.2002.2128","ISBN":"0962-8452","ISSN":"0962-8452","PMID":"12396481","abstract":"An improved understanding of the dispersal patterns of marine organisms is a prerequisite for successful marine resource management. For species with dispersing larvae, regional-scale hydrodynamic models provide a means of obtaining results over relevant spatial and temporal scales. In an effort to better understand the role of the physical environment in dispersal, we simulated the transport of reef fish larvae among 321 reefs in and around the Cairns Section of the Great Barrier Reef Marine Park over a period of 20 years. Based on regional-scale hydrodynamics, our models predict the spatial and temporal frequency of significant self-recruitment of the larvae of certain species. Furthermore, the results suggest the importance of a select few local populations in ensuring the persistence of reef fish metapopulations over regional scales.","author":[{"dropping-particle":"","family":"James","given":"Maurice K","non-dropping-particle":"","parse-names":false,"suffix":""},{"dropping-particle":"","family":"Armsworth","given":"Paul R.","non-dropping-particle":"","parse-names":false,"suffix":""},{"dropping-particle":"","family":"Mason","given":"Luciano B","non-dropping-particle":"","parse-names":false,"suffix":""},{"dropping-particle":"","family":"Bode","given":"Lance","non-dropping-particle":"","parse-names":false,"suffix":""}],"container-title":"Proceedings. Biological sciences / The Royal Society","id":"ITEM-1","issue":"1505","issued":{"date-parts":[["2002"]]},"page":"2079-2086","title":"The structure of reef fish metapopulations: modelling larval dispersal and retention patterns.","type":"article-journal","volume":"269"},"uris":["http://www.mendeley.com/documents/?uuid=b542497d-59bb-4a17-96c1-124ef1ddc19b"]},{"id":"ITEM-2","itemData":{"DOI":"10.1139/f83-247","ISSN":"0706-652X","abstract":"Analysis of ichthyoplankton surveys and maturity states showed that sablefish (Anoplopoma fimbria) spawn along the entire Pacific coast of Canada from January through April with peak spawning occurring in February. Spawning took place at depths greater than 300 m all along the continental slope and did not entail a noticeable spawning migration. Fifty percent of females and males spawned for the first time at an age of approximately 5 yr. Length at 50% maturity was approximately 58 cm for females and 52 cm for males. The adult male to female ratio during the spawning seasons of 1980 and 1981 was approximately 1:3 and was 1:1.5 during all other sampling periods. The sex ratio of juveniles was 1:1. Fecundity estimates are described by the equation F = 1.11987FL2.8244. After hatching in March and April, postlarvae moved into the surface waters and were found &gt; 180 km offshore in late March. Juveniles were found in inside waters in July and August, attaining a length of 9 cm by early August. Juveniles may remain in inside waters until maturity when they return to the spawning areas.","author":[{"dropping-particle":"","family":"Mason","given":"J. C.","non-dropping-particle":"","parse-names":false,"suffix":""},{"dropping-particle":"","family":"Beamish","given":"R. J.","non-dropping-particle":"","parse-names":false,"suffix":""},{"dropping-particle":"","family":"McFarlane","given":"G. A.","non-dropping-particle":"","parse-names":false,"suffix":""}],"container-title":"Canadian Journal of Fisheries and Aquatic Sciences","id":"ITEM-2","issued":{"date-parts":[["1983"]]},"title":"Sexual Maturity, Fecundity, Spawning, and Early Life History of Sablefish ( Anoplopoma fimbria ) off the Pacific Coast of Canada","type":"article-journal"},"uris":["http://www.mendeley.com/documents/?uuid=c31df449-d297-435b-b883-d0328a98dadc"]},{"id":"ITEM-3","itemData":{"DOI":"10.1093/icesjms/fsx016","ISSN":"10959289","abstract":"Marine fish populations exist in a complex environment, with oceanographic and fisheries factors affecting their dynamics. It has been shown that life history characteristics of marine fish vary in space and time. We examined spatial variability in growth of eight groundfish species in the Northeast Pacific Ocean to identify shared spatial patterns and hypothesize about common mechanisms behind them. Growth param-eters were estimated in different areas over the latitudinal range of the species, and several hypotheses were tested as to how these param-eters vary along the US west coast. Clear differences in spatial growth variability emerged among the species examined. Shelf species exhibit the highest growth rate between Cape Blanco and Cape Mendocino, which may, in part, be attributed to area-specific upwelling patterns in the California Current ecosystem, when nutrient-rich deep water is brought to the surface south of Cape Blanco and is uniquely distributed throughout this area, providing favourable conditions for primary productivity. Slope species showed a cline in asymptotic size (L 1), with L 1 increasing from south to north. This cline, previously attributed to fishery removals, also fits a specific case of the widely described Bergmann's rule, and we explore specific potential ecological mechanisms behind this relationship.","author":[{"dropping-particle":"","family":"Gertseva","given":"Vladlena","non-dropping-particle":"","parse-names":false,"suffix":""},{"dropping-particle":"","family":"Matson","given":"Sean E.","non-dropping-particle":"","parse-names":false,"suffix":""},{"dropping-particle":"","family":"Cope","given":"Jason","non-dropping-particle":"","parse-names":false,"suffix":""}],"container-title":"ICES Journal of Marine Science","id":"ITEM-3","issue":"6","issued":{"date-parts":[["2017"]]},"page":"1602-1613","title":"Spatial growth variability in marine fish: Example from Northeast Pacific groundfish","type":"article-journal","volume":"74"},"uris":["http://www.mendeley.com/documents/?uuid=cfc823de-fd3e-49b4-b54e-3af1e2548502"]}],"mendeley":{"formattedCitation":"(Gertseva et al., 2017; James et al., 2002; Mason et al., 1983)","plainTextFormattedCitation":"(Gertseva et al., 2017; James et al., 2002; Mason et al., 1983)","previouslyFormattedCitation":"(Gertseva et al., 2017; James et al., 2002; Mason et al., 1983)"},"properties":{"noteIndex":0},"schema":"https://github.com/citation-style-language/schema/raw/master/csl-citation.json"}</w:instrText>
      </w:r>
      <w:r>
        <w:fldChar w:fldCharType="separate"/>
      </w:r>
      <w:r w:rsidRPr="00247925">
        <w:rPr>
          <w:noProof/>
        </w:rPr>
        <w:t>(Gertseva et al., 2017; James et al., 2002; Mason et al., 1983)</w:t>
      </w:r>
      <w:r>
        <w:fldChar w:fldCharType="end"/>
      </w:r>
      <w:r>
        <w:t xml:space="preserve">. Understanding demographic variation of this key trait (somatic growth) can improve the precision of fisheries assessment </w:t>
      </w:r>
      <w:r>
        <w:fldChar w:fldCharType="begin" w:fldLock="1"/>
      </w:r>
      <w:r>
        <w:instrText>ADDIN CSL_CITATION {"citationItems":[{"id":"ITEM-1","itemData":{"DOI":"10.1016/j.fishres.2019.01.004","ISSN":"01657836","author":[{"dropping-particle":"","family":"Stawitz","given":"Christine C","non-dropping-particle":"","parse-names":false,"suffix":""},{"dropping-particle":"","family":"Haltuch","given":"Melissa A","non-dropping-particle":"","parse-names":false,"suffix":""},{"dropping-particle":"","family":"Johnson","given":"Kelli F","non-dropping-particle":"","parse-names":false,"suffix":""},{"dropping-particle":"","family":"Sciences","given":"Fishery","non-dropping-particle":"","parse-names":false,"suffix":""},{"dropping-particle":"","family":"Fisheries","given":"Northwest","non-dropping-particle":"","parse-names":false,"suffix":""},{"dropping-particle":"","family":"Marine","given":"National","non-dropping-particle":"","parse-names":false,"suffix":""},{"dropping-particle":"","family":"Service","given":"Fisheries","non-dropping-particle":"","parse-names":false,"suffix":""},{"dropping-particle":"","family":"Oceanographic","given":"National","non-dropping-particle":"","parse-names":false,"suffix":""}],"container-title":"Fisheries Research","id":"ITEM-1","issue":"January","issued":{"date-parts":[["2019"]]},"page":"12-21","publisher":"Elsevier","title":"How does growth misspecification affect management advice derived from an integrated fisheries stock assessment model ?","type":"article-journal","volume":"213"},"uris":["http://www.mendeley.com/documents/?uuid=80daa89d-660c-40ad-95d7-8799cf46d2cf"]},{"id":"ITEM-2","itemData":{"DOI":"10.1016/j.fishres.2003.09.028","ISBN":"1206221631","ISSN":"01657836","abstract":"Monte Carlo simulation is used to assess the performance of a size-structured stock assessment method of the type commonly employed to assess rock lobster populations in Australia and New Zealand. The simulations consider the impact of measurement error and process error in catchability and the length at 50% selectivity, as well as the implications of pooling data across populations that differ in terms of growth rate. The ability to estimate the virgin biomass depends critically on having catch-rate or size-composition data for earliest years of exploitation; in the absence of such data the estimates can be highly biased and imprecise. Several of the reference points commonly reported for assessment purposes (e.g. the biomass at which maximum sustainable yield is achieved) are, however, based on the estimate of the virgin biomass. Estimation performance (bias and precision of estimated quantities) deteriorates with increasing process error. For most of the scenarios examined, the expected benefits of increased precision arising from pooling data across spatial zones are not realized and better performance can be achieved by conducting assessments at the level of population and subsequently aggregating results spatially. ©2003 Elsevier B.V. All rights reserved.","author":[{"dropping-particle":"","family":"Punt","given":"André E","non-dropping-particle":"","parse-names":false,"suffix":""}],"container-title":"Fisheries Research","id":"ITEM-2","issue":"1-3","issued":{"date-parts":[["2003"]]},"page":"391-409","title":"The performance of a size-structured stock assessment method in the face of spatial heterogeneity in growth","type":"article-journal","volume":"65"},"uris":["http://www.mendeley.com/documents/?uuid=af340c36-4895-4550-94c9-ce34b316b4b7"]}],"mendeley":{"formattedCitation":"(Punt, 2003; Stawitz et al., 2019)","plainTextFormattedCitation":"(Punt, 2003; Stawitz et al., 2019)","previouslyFormattedCitation":"(Punt, 2003; Stawitz et al., 2019)"},"properties":{"noteIndex":0},"schema":"https://github.com/citation-style-language/schema/raw/master/csl-citation.json"}</w:instrText>
      </w:r>
      <w:r>
        <w:fldChar w:fldCharType="separate"/>
      </w:r>
      <w:r w:rsidRPr="00F3466B">
        <w:rPr>
          <w:noProof/>
        </w:rPr>
        <w:t>(Punt, 2003; Stawitz et al., 2019)</w:t>
      </w:r>
      <w:r>
        <w:fldChar w:fldCharType="end"/>
      </w:r>
      <w:r>
        <w:t>.</w:t>
      </w:r>
      <w:r w:rsidRPr="00F3466B">
        <w:t xml:space="preserve"> </w:t>
      </w:r>
      <w:commentRangeEnd w:id="22"/>
      <w:r w:rsidR="00485B4E">
        <w:rPr>
          <w:rStyle w:val="CommentReference"/>
        </w:rPr>
        <w:commentReference w:id="22"/>
      </w:r>
    </w:p>
    <w:p w14:paraId="3F4F410F" w14:textId="76482C76" w:rsidR="00551B60" w:rsidRDefault="00D72180" w:rsidP="00825F33">
      <w:pPr>
        <w:spacing w:before="240" w:after="0" w:line="360" w:lineRule="auto"/>
        <w:ind w:firstLine="720"/>
      </w:pPr>
      <w:r>
        <w:t xml:space="preserve">Fish </w:t>
      </w:r>
      <w:r w:rsidR="00F502D0">
        <w:t xml:space="preserve">somatic growth rates </w:t>
      </w:r>
      <w:r w:rsidR="00F502D0" w:rsidRPr="004906F5">
        <w:t xml:space="preserve">are </w:t>
      </w:r>
      <w:r w:rsidR="00F502D0">
        <w:t>typically</w:t>
      </w:r>
      <w:r w:rsidR="00F502D0" w:rsidRPr="004906F5">
        <w:t xml:space="preserve"> </w:t>
      </w:r>
      <w:r>
        <w:t>modelled</w:t>
      </w:r>
      <w:r w:rsidRPr="004906F5">
        <w:t xml:space="preserve"> </w:t>
      </w:r>
      <w:r w:rsidR="00F502D0" w:rsidRPr="004906F5">
        <w:t xml:space="preserve">using the von </w:t>
      </w:r>
      <w:proofErr w:type="spellStart"/>
      <w:r w:rsidR="00F502D0" w:rsidRPr="004906F5">
        <w:t>Bertalanffy</w:t>
      </w:r>
      <w:proofErr w:type="spellEnd"/>
      <w:r w:rsidR="00F502D0" w:rsidRPr="004906F5">
        <w:t xml:space="preserve"> growth function </w:t>
      </w:r>
      <w:r w:rsidR="00F502D0" w:rsidRPr="004906F5">
        <w:fldChar w:fldCharType="begin" w:fldLock="1"/>
      </w:r>
      <w:r w:rsidR="00F502D0">
        <w:instrText>ADDIN CSL_CITATION {"citationItems":[{"id":"ITEM-1","itemData":{"DOI":"10.1086/401873","ISBN":"0033-5770","ISSN":"0033-5770","PMID":"21800635","abstract":"A major goal of research in ecology and evolution is to explain why species richness varies across habitats, regions, and clades. Recent reviews have argued that species richness patterns among regions and clades may be explained by “ecological limits” on diversity over time, which are said to offer an alternative explanation to those invoking speciation and extinction (diversification) and time. Further, it has been proposed that this hypothesis is best supported by failure to find a positive relationship between time (e.g., clade age) and species richness. Here, I critically review the evidence for these claims, and propose how we might better study the ecological and evolutionary origins of species richness patterns. In fact, ecological limits can only influence species richness in clades by influencing speciation and extinction, and so this new “alternative paradigm” is simply one facet of the traditional idea that ecology influences diversification. The only direct evidence for strict ecological limits on richness (i.e., constant diversity over time) is from the fossil record, but many studies cited as supporting this pattern do not, and there is evidence for increasing richness over time. Negative evidence for a relationship between clade age and richness among extant clades is not positive evidence for constant diversity over time, and many recent analyses finding no age-diversity relationship were biased to reach this conclusion. More comprehensive analyses strongly support a positive age-richness relationship. There is abundant evidence that both time and ecological influences on diversification rates are important drivers of both large-scale and small-scale species richness patterns. The major challenge for future studies is to understand the ecological and evolutionary mechanisms underpinning the relationships between time, dispersal, diversification, and species richness patterns","author":[{"dropping-particle":"","family":"Bertalanffy","given":"Ludwig","non-dropping-particle":"von","parse-names":false,"suffix":""}],"container-title":"The Quarterly Review of Biology","id":"ITEM-1","issued":{"date-parts":[["1957"]]},"title":"Quantitative Laws in Metabolism and Growth","type":"article-journal"},"uris":["http://www.mendeley.com/documents/?uuid=45c1c861-5c54-4834-b975-dd61ef075fd3"]}],"mendeley":{"formattedCitation":"(von Bertalanffy, 1957)","manualFormatting":"(VBGF, von Bertalanffy, 1957)","plainTextFormattedCitation":"(von Bertalanffy, 1957)","previouslyFormattedCitation":"(von Bertalanffy, 1957)"},"properties":{"noteIndex":0},"schema":"https://github.com/citation-style-language/schema/raw/master/csl-citation.json"}</w:instrText>
      </w:r>
      <w:r w:rsidR="00F502D0" w:rsidRPr="004906F5">
        <w:fldChar w:fldCharType="separate"/>
      </w:r>
      <w:r w:rsidR="00F502D0" w:rsidRPr="004906F5">
        <w:rPr>
          <w:noProof/>
        </w:rPr>
        <w:t>(VBGF, von Bertalanffy, 1957)</w:t>
      </w:r>
      <w:r w:rsidR="00F502D0" w:rsidRPr="004906F5">
        <w:fldChar w:fldCharType="end"/>
      </w:r>
      <w:r w:rsidR="00F502D0">
        <w:t xml:space="preserve"> or an alternative </w:t>
      </w:r>
      <w:r>
        <w:t>functional form</w:t>
      </w:r>
      <w:r w:rsidR="00F502D0">
        <w:t xml:space="preserve">, with parameters </w:t>
      </w:r>
      <w:r>
        <w:t xml:space="preserve">estimated </w:t>
      </w:r>
      <w:r w:rsidR="00F502D0">
        <w:t xml:space="preserve">using model-fitting procedures. The </w:t>
      </w:r>
      <w:r>
        <w:t xml:space="preserve">spatial </w:t>
      </w:r>
      <w:r w:rsidR="00F502D0">
        <w:t xml:space="preserve">resolution of the resultant estimates is </w:t>
      </w:r>
      <w:commentRangeStart w:id="24"/>
      <w:r w:rsidR="00F502D0">
        <w:t>necessarily predicated on the aggregation of the data, which is often defined by survey stratification and/or changes in sampling gear.</w:t>
      </w:r>
      <w:commentRangeEnd w:id="24"/>
      <w:r w:rsidR="005571AE">
        <w:rPr>
          <w:rStyle w:val="CommentReference"/>
        </w:rPr>
        <w:commentReference w:id="24"/>
      </w:r>
      <w:r w:rsidR="00F502D0">
        <w:t xml:space="preserve"> For example, </w:t>
      </w:r>
      <w:ins w:id="25" w:author="Christine Stawitz" w:date="2019-05-03T12:42:00Z">
        <w:r w:rsidR="00485B4E">
          <w:t xml:space="preserve">federal and state </w:t>
        </w:r>
      </w:ins>
      <w:r w:rsidR="00220F04">
        <w:t xml:space="preserve">assessments of </w:t>
      </w:r>
      <w:r w:rsidR="00F502D0">
        <w:t xml:space="preserve">Alaska </w:t>
      </w:r>
      <w:del w:id="26" w:author="Christine Stawitz" w:date="2019-05-03T12:42:00Z">
        <w:r w:rsidR="00F502D0" w:rsidDel="00485B4E">
          <w:delText xml:space="preserve">federal and state </w:delText>
        </w:r>
      </w:del>
      <w:r w:rsidR="00F502D0">
        <w:t xml:space="preserve">sablefish </w:t>
      </w:r>
      <w:r w:rsidR="00220F04">
        <w:t>stocks</w:t>
      </w:r>
      <w:r w:rsidR="00F502D0">
        <w:t xml:space="preserve"> </w:t>
      </w:r>
      <w:r>
        <w:t xml:space="preserve">estimated </w:t>
      </w:r>
      <w:r w:rsidR="00F502D0">
        <w:t xml:space="preserve">separate </w:t>
      </w:r>
      <w:r w:rsidR="00F502D0" w:rsidRPr="00AC02E6">
        <w:t>VBGF paramete</w:t>
      </w:r>
      <w:r w:rsidR="00C8377A">
        <w:t>rs</w:t>
      </w:r>
      <w:r w:rsidR="00F502D0" w:rsidRPr="00AC02E6">
        <w:t xml:space="preserve"> for two periods of survey data based on the </w:t>
      </w:r>
      <w:r w:rsidR="00F502D0" w:rsidRPr="00AC02E6">
        <w:rPr>
          <w:i/>
        </w:rPr>
        <w:t>a priori</w:t>
      </w:r>
      <w:r w:rsidR="00F502D0" w:rsidRPr="00AC02E6">
        <w:t xml:space="preserve"> hypothesis that changes in </w:t>
      </w:r>
      <w:r w:rsidR="00C8377A">
        <w:t xml:space="preserve">survey </w:t>
      </w:r>
      <w:r w:rsidR="00F502D0" w:rsidRPr="00AC02E6">
        <w:t xml:space="preserve">gear type would affect fish growth estimates from survey data </w:t>
      </w:r>
      <w:r w:rsidR="00F502D0" w:rsidRPr="00AC02E6">
        <w:fldChar w:fldCharType="begin" w:fldLock="1"/>
      </w:r>
      <w:r w:rsidR="00F502D0">
        <w:instrText>ADDIN CSL_CITATION {"citationItems":[{"id":"ITEM-1","itemData":{"ISBN":"0090-0656","ISSN":"00900656","abstract":"Errors in growth estimates can affect drastically the spawner-per- recruit threshold used to recommend quotas for commercial fish catches. Growth parameters for sablefish (Ano- plopoma fimbria) in Alaska have not been updated for stock assessment pur- poses for more than 20 years, although aging of sablefish has continued. In this study, length-stratified data (1981–93 data from the annual longline survey conducted cooperatively by the Fisheries Agency of Japan and the Alaska Fish- eries Science Center of the National Marine Fisheries Service) were updated and corrected for discovered sampling bias. In addition, more recent, randomly collected samples (1996–2004 data from the annual longline survey conducted by the Alaska Fisheries Science Center) were analyzed and new length-at-age and weight-at-age parameters were esti- mated. Results were similar between this analysis with length-at-age data from 1981 to 2004 and analysis with updated longline survey data through 2010; therefore, we used our initial results from analysis done with data through 2004. We found that, because of a stratified sampling scheme, growth estimates of sablefish were overesti- mated with the older data (1981–93), and growth parameters used in the Alaskan sablef ish assessment model were, thus, too large. In addition, a com- parison of the bias-corrected 1981–93 data and the 1996–2004 data showed that, in more recent years, sablefish grew larger and growth differed among regions. The updated growth informa- tion improves the fit of the data to the sablefish stock assessment model with biologically reasonable results. These findings indicate that when the updated growth data (1996–2004) are used in the existing sablefish assessment model, estimates of fishing mortality increase slightly and estimates of female spawn- ing biomass decrease slightly. This study provides evidence of the importance of periodically revisiting biological param- eter estimates, especially as data accu- mulate, because the addition of more recent data often will be more biologi- cally realistic. In addition, it exempli- fies the importance of correcting biases from sampling that may contribute to erroneous parameter estimates","author":[{"dropping-particle":"","family":"Echave","given":"Katy B.","non-dropping-particle":"","parse-names":false,"suffix":""},{"dropping-particle":"","family":"Hanselman","given":"Dana H.","non-dropping-particle":"","parse-names":false,"suffix":""},{"dropping-particle":"","family":"Adkison","given":"Milo D.","non-dropping-particle":"","parse-names":false,"suffix":""},{"dropping-particle":"","family":"Sigler","given":"Michael F.","non-dropping-particle":"","parse-names":false,"suffix":""}],"container-title":"Fishery Bulletin","id":"ITEM-1","issue":"3","issued":{"date-parts":[["2012"]]},"page":"361-374","title":"Interdecadal Change in Growth of Sablefish (&lt;i&gt;Anoplopoma fimbria&lt;/i&gt;) in the Northeast Pacific Ocean","type":"article-journal","volume":"110"},"uris":["http://www.mendeley.com/documents/?uuid=02977d35-d4da-4483-b6a3-2edd7eaa1f8d"]},{"id":"ITEM-2","itemData":{"author":[{"dropping-particle":"","family":"McDevitt","given":"Miller","non-dropping-particle":"","parse-names":false,"suffix":""}],"id":"ITEM-2","issued":{"date-parts":[["1990"]]},"number-of-pages":"87","publisher":"University of Washington","title":"Growth Analysis of Sablefish From Mark-Recapture Data From the Northeast Pacific.","type":"thesis"},"uris":["http://www.mendeley.com/documents/?uuid=e4708e3a-138d-4719-beef-2f315fa35529"]},{"id":"ITEM-3","itemData":{"ISSN":"00194522","abstract":"of changes in assessment inputs Relative to last year's assessment, we made the following substantive changes in the current assessment. Changes in the input data: New data included in the assessment model were relative abundance and length data from the 2015 longline survey, relative abundance and length data from the 2014 longline fishery, length data from the 2014 trawl fisheries, age data from the 2014 longline survey and 2014 fixed gear fishery, the 2015 Gulf of Alaska trawl survey abundance and length compositions, updated catch for 2014, and projected 2015-2017 catches. Changes in the assessment methodology: There are no model changes. Summary of results As estimated or specified last year for:","author":[{"dropping-particle":"","family":"Hanselman","given":"Dana H","non-dropping-particle":"","parse-names":false,"suffix":""},{"dropping-particle":"","family":"Lunsford","given":"Chris R","non-dropping-particle":"","parse-names":false,"suffix":""},{"dropping-particle":"","family":"Rodgveller","given":"Cara J","non-dropping-particle":"","parse-names":false,"suffix":""}],"container-title":"Stock Assessment and Fishery Evaluation Report for the Groundfish Resources of the Gulf of Alaska","id":"ITEM-3","issue":"November 2017","issued":{"date-parts":[["2017"]]},"page":"576-717","title":"Assessment of the sablefish stock in Alaska in 2017","type":"article-journal"},"uris":["http://www.mendeley.com/documents/?uuid=4ea0c3ed-7520-40d7-bdc2-5ede01e95fcd"]}],"mendeley":{"formattedCitation":"(Echave et al., 2012; Hanselman et al., 2017; McDevitt, 1990)","plainTextFormattedCitation":"(Echave et al., 2012; Hanselman et al., 2017; McDevitt, 1990)","previouslyFormattedCitation":"(Echave et al., 2012; Hanselman et al., 2017; McDevitt, 1990)"},"properties":{"noteIndex":0},"schema":"https://github.com/citation-style-language/schema/raw/master/csl-citation.json"}</w:instrText>
      </w:r>
      <w:r w:rsidR="00F502D0" w:rsidRPr="00AC02E6">
        <w:fldChar w:fldCharType="separate"/>
      </w:r>
      <w:r w:rsidR="00F502D0" w:rsidRPr="00AC02E6">
        <w:rPr>
          <w:noProof/>
        </w:rPr>
        <w:t>(Echave et al., 2012; Hanselman et al., 2017; McDevitt, 1990)</w:t>
      </w:r>
      <w:r w:rsidR="00F502D0" w:rsidRPr="00AC02E6">
        <w:fldChar w:fldCharType="end"/>
      </w:r>
      <w:ins w:id="27" w:author="Christine Stawitz" w:date="2019-05-03T12:42:00Z">
        <w:r w:rsidR="00485B4E">
          <w:t xml:space="preserve"> </w:t>
        </w:r>
      </w:ins>
      <w:del w:id="28" w:author="Christine Stawitz" w:date="2019-05-03T12:42:00Z">
        <w:r w:rsidR="00F502D0" w:rsidDel="00485B4E">
          <w:delText xml:space="preserve">, </w:delText>
        </w:r>
      </w:del>
      <w:r w:rsidR="00F502D0">
        <w:t xml:space="preserve">and imposed a time block between which </w:t>
      </w:r>
      <w:r>
        <w:t xml:space="preserve">estimates of </w:t>
      </w:r>
      <w:r w:rsidR="00F502D0">
        <w:t xml:space="preserve">the growth </w:t>
      </w:r>
      <w:r w:rsidR="00987ACA">
        <w:t>curve parameters</w:t>
      </w:r>
      <w:r w:rsidR="00F502D0">
        <w:t xml:space="preserve"> were actually quite similar (see </w:t>
      </w:r>
      <w:r w:rsidR="00F502D0">
        <w:fldChar w:fldCharType="begin"/>
      </w:r>
      <w:r w:rsidR="00F502D0">
        <w:instrText xml:space="preserve"> REF _Ref525720559 \h </w:instrText>
      </w:r>
      <w:r w:rsidR="00EB375F">
        <w:instrText xml:space="preserve"> \* MERGEFORMAT </w:instrText>
      </w:r>
      <w:r w:rsidR="00F502D0">
        <w:fldChar w:fldCharType="separate"/>
      </w:r>
      <w:r w:rsidR="00A33E5C">
        <w:t xml:space="preserve">Table </w:t>
      </w:r>
      <w:r w:rsidR="00A33E5C">
        <w:rPr>
          <w:noProof/>
        </w:rPr>
        <w:t>3</w:t>
      </w:r>
      <w:r w:rsidR="00F502D0">
        <w:fldChar w:fldCharType="end"/>
      </w:r>
      <w:r w:rsidR="00F502D0">
        <w:t xml:space="preserve">). Even more sophisticated approaches </w:t>
      </w:r>
      <w:r w:rsidR="00987ACA">
        <w:t xml:space="preserve">that </w:t>
      </w:r>
      <w:r w:rsidR="00F502D0">
        <w:t xml:space="preserve">utilize hierarchical Bayesian methods to estimate latitudinal and regional effects on length- or weight-at-age require a design matrix of dimensions dictated by pre-supposed zones </w:t>
      </w:r>
      <w:r w:rsidR="00F502D0">
        <w:fldChar w:fldCharType="begin" w:fldLock="1"/>
      </w:r>
      <w:r w:rsidR="00845B83">
        <w:instrText>ADDIN CSL_CITATION {"citationItems":[{"id":"ITEM-1","itemData":{"DOI":"10.1016/j.fishres.2018.04.023","ISSN":"01657836","abstract":"Understanding geographic variation in growth dynamics is essential for the management of exploited fish populations because such variation can be used to define stock structure and influence perceptions of stock productivity. Sheepshead (Archosargus probatocephalus) is a species targeted by both commercial and recreational fisheries, and is distributed throughout the north and central Atlantic Ocean and Gulf of Mexico. We analyzed fishery-dependent and –independent length-at-age and weight-at-length data from Texas, Louisiana, Mississippi, Alabama, Florida, South Carolina, North Carolina, and Virginia to investigate the geographic variation in growth of Sheepshead. We constructed a series of von Bertalanffy growth functions (VBGF) and length-weight power equations using a Bayesian framework that included sex, latitudinal, and regional effects. Median posterior VBGF parameter estimates of asymptotic length (L∞) for females ranged from 561 mm fork length in the Virginia Chesapeake Bay to 418 mm in Florida Gulf coast, while the posterior median growth coefficient (k) ranged from 0.42 yr−1in Texas to 0.20 yr−1in the Florida Atlantic. Predicted length-at-age and weight-at-length varied considerably among States. Predicted length-at-age for age-1 and -5 individuals was greater in the Gulf of Mexico than the Atlantic. However, predicted length-at-age for older age classes was greater in the Atlantic. Predicted weight-at-length decreased along latitudinal gradients in the Atlantic and the lowest values were found in Mississippi. Given the impact of growth on fisheries reference points, such geographic variation in growth can inform the development of assessment efforts for Sheepshead in the Gulf of Mexico and Atlantic.","author":[{"dropping-particle":"","family":"Adams","given":"Grant D.","non-dropping-particle":"","parse-names":false,"suffix":""},{"dropping-particle":"","family":"Leaf","given":"Robert T.","non-dropping-particle":"","parse-names":false,"suffix":""},{"dropping-particle":"","family":"Ballenger","given":"Joseph C.","non-dropping-particle":"","parse-names":false,"suffix":""},{"dropping-particle":"","family":"Arnott","given":"Stephen A.","non-dropping-particle":"","parse-names":false,"suffix":""},{"dropping-particle":"","family":"McDonough","given":"Christopher J.","non-dropping-particle":"","parse-names":false,"suffix":""}],"container-title":"Fisheries Research","id":"ITEM-1","issue":"May","issued":{"date-parts":[["2018"]]},"page":"35-43","publisher":"Elsevier","title":"Spatial variability in the growth of Sheepshead (Archosargus probatocephalus) in the Southeast US: Implications for assessment and management","type":"article-journal","volume":"206"},"uris":["http://www.mendeley.com/documents/?uuid=984b9989-8a2b-4ce9-816f-092748d501bd"]}],"mendeley":{"formattedCitation":"(Adams et al., 2018)","plainTextFormattedCitation":"(Adams et al., 2018)","previouslyFormattedCitation":"(Adams et al., 2018)"},"properties":{"noteIndex":0},"schema":"https://github.com/citation-style-language/schema/raw/master/csl-citation.json"}</w:instrText>
      </w:r>
      <w:r w:rsidR="00F502D0">
        <w:fldChar w:fldCharType="separate"/>
      </w:r>
      <w:r w:rsidR="00F502D0" w:rsidRPr="00B46C34">
        <w:rPr>
          <w:noProof/>
        </w:rPr>
        <w:t>(Adams et al., 2018)</w:t>
      </w:r>
      <w:r w:rsidR="00F502D0">
        <w:fldChar w:fldCharType="end"/>
      </w:r>
      <w:r w:rsidR="00F502D0">
        <w:t>. S</w:t>
      </w:r>
      <w:r w:rsidR="00F502D0" w:rsidRPr="00AC02E6">
        <w:t xml:space="preserve">uch approaches </w:t>
      </w:r>
      <w:r w:rsidR="00F502D0">
        <w:t xml:space="preserve">are useful within a rigid management context, but do </w:t>
      </w:r>
      <w:r w:rsidR="00F502D0" w:rsidRPr="00AC02E6">
        <w:t xml:space="preserve">not </w:t>
      </w:r>
      <w:r w:rsidR="00987ACA">
        <w:t>represent</w:t>
      </w:r>
      <w:r w:rsidR="00987ACA" w:rsidRPr="00AC02E6">
        <w:t xml:space="preserve"> </w:t>
      </w:r>
      <w:r w:rsidR="00F502D0" w:rsidRPr="00AC02E6">
        <w:t>the underlying</w:t>
      </w:r>
      <w:r w:rsidR="00F502D0">
        <w:t xml:space="preserve"> growth process explicitly, and preclude the discovery of </w:t>
      </w:r>
      <w:r w:rsidR="00BE093A">
        <w:t>spatially-structured trends</w:t>
      </w:r>
      <w:r w:rsidR="00F502D0">
        <w:t xml:space="preserve"> in fish size that </w:t>
      </w:r>
      <w:del w:id="29" w:author="Christine Stawitz" w:date="2019-05-03T12:43:00Z">
        <w:r w:rsidR="00F502D0" w:rsidDel="00485B4E">
          <w:delText xml:space="preserve">violate </w:delText>
        </w:r>
      </w:del>
      <w:ins w:id="30" w:author="Christine Stawitz" w:date="2019-05-03T12:43:00Z">
        <w:r w:rsidR="00485B4E">
          <w:t xml:space="preserve">do not correspond to </w:t>
        </w:r>
      </w:ins>
      <w:r w:rsidR="00F502D0">
        <w:t xml:space="preserve">management boundaries. </w:t>
      </w:r>
    </w:p>
    <w:p w14:paraId="199060C5" w14:textId="5A52CC7E" w:rsidR="00F502D0" w:rsidRPr="00551B60" w:rsidRDefault="00987ACA" w:rsidP="00825F33">
      <w:pPr>
        <w:spacing w:before="240" w:after="0" w:line="360" w:lineRule="auto"/>
        <w:ind w:firstLine="720"/>
      </w:pPr>
      <w:commentRangeStart w:id="31"/>
      <w:r>
        <w:t>A</w:t>
      </w:r>
      <w:r w:rsidR="00F502D0">
        <w:t xml:space="preserve">ttempts to quantify </w:t>
      </w:r>
      <w:r>
        <w:t xml:space="preserve">spatial variation in </w:t>
      </w:r>
      <w:r w:rsidR="00F502D0">
        <w:t xml:space="preserve">somatic growth typically face a trade-off </w:t>
      </w:r>
      <w:commentRangeEnd w:id="31"/>
      <w:r w:rsidR="006D4F64">
        <w:rPr>
          <w:rStyle w:val="CommentReference"/>
        </w:rPr>
        <w:commentReference w:id="31"/>
      </w:r>
      <w:r w:rsidR="00F502D0">
        <w:t xml:space="preserve">between superimposing </w:t>
      </w:r>
      <w:del w:id="32" w:author="Christine Stawitz" w:date="2019-05-03T12:43:00Z">
        <w:r w:rsidR="00F502D0" w:rsidDel="00485B4E">
          <w:delText xml:space="preserve">previous </w:delText>
        </w:r>
      </w:del>
      <w:ins w:id="33" w:author="Christine Stawitz" w:date="2019-05-03T12:43:00Z">
        <w:r w:rsidR="00485B4E" w:rsidRPr="00485B4E">
          <w:rPr>
            <w:i/>
            <w:rPrChange w:id="34" w:author="Christine Stawitz" w:date="2019-05-03T12:43:00Z">
              <w:rPr/>
            </w:rPrChange>
          </w:rPr>
          <w:t>a priori</w:t>
        </w:r>
        <w:r w:rsidR="00485B4E">
          <w:t xml:space="preserve"> </w:t>
        </w:r>
      </w:ins>
      <w:r w:rsidR="00F502D0">
        <w:t xml:space="preserve">beliefs about stock </w:t>
      </w:r>
      <w:commentRangeStart w:id="35"/>
      <w:r w:rsidR="00F502D0">
        <w:t xml:space="preserve">structure </w:t>
      </w:r>
      <w:commentRangeEnd w:id="35"/>
      <w:r w:rsidR="00485B4E">
        <w:rPr>
          <w:rStyle w:val="CommentReference"/>
        </w:rPr>
        <w:commentReference w:id="35"/>
      </w:r>
      <w:r w:rsidR="00F502D0">
        <w:t xml:space="preserve">(as in the Alaskan example above) or generating purely descriptive models of trait ‘gradients’ across regions or time periods, without a clear method to </w:t>
      </w:r>
      <w:del w:id="36" w:author="Christine Stawitz" w:date="2019-05-03T12:44:00Z">
        <w:r w:rsidR="00F502D0" w:rsidDel="006D4F64">
          <w:delText xml:space="preserve">define </w:delText>
        </w:r>
      </w:del>
      <w:ins w:id="37" w:author="Christine Stawitz" w:date="2019-05-03T12:44:00Z">
        <w:r w:rsidR="006D4F64">
          <w:t xml:space="preserve">identify </w:t>
        </w:r>
      </w:ins>
      <w:r w:rsidR="00F502D0">
        <w:t>significant break points within them</w:t>
      </w:r>
      <w:r>
        <w:t xml:space="preserve"> </w:t>
      </w:r>
      <w:r w:rsidR="006A59E8">
        <w:fldChar w:fldCharType="begin" w:fldLock="1"/>
      </w:r>
      <w:r w:rsidR="00DF7A11">
        <w:instrText>ADDIN CSL_CITATION {"citationItems":[{"id":"ITEM-1","itemData":{"DOI":"10.1016/S0079-6611(01)00044-1","ISBN":"0079-6611","ISSN":"00796611","abstract":"Progress in ecosystem management requires the characterisation of the dynamics of a species' s ecosystem and the influences of climatic oscillations on those dynamics. Within the North Pacific, ecosystem dynamics have been described on decadal-scales (regimes) and have been shown to shift abruptly (regime shifts). The year class success of sablefish (Anoplopoma fimbria) exhibit decadal-scale patterns that relate to decadal-scale patterns in North Pacific climate-ocean conditions. As an example, and a step towards, incorporating the dynamics of marine systems into the stock assessment and management of sablefish, we produce a 'report card' that characterises the species's ecosystem on decadal-scales. This report card consists of a matrix of climatological and oceanographic indices for the North Pacific, and regional environmental and biological indices. It indicates that both Pacific-wide and regionally, conditions were generally good for sablefish year class strength during the 1977-1988 regime, but these favourable conditions did not persist into the 1990s. Exploitation scenarios can be developed around the decadal-scale dynamics in sablefish year class success and their life history, in particular longevity. Fisheries managers can begin to develop exploitation strategies that acknowledge these changes in the sablefish ecosystem. The report card presents an aggregation of parameters that, on average, gives an impression of productivity during a specific regime and can be used to augment present stock assessment and management efforts. ?? 2001 Elsevier Science Ltd. All rights reserved.","author":[{"dropping-particle":"","family":"King","given":"Jacquelynne R.","non-dropping-particle":"","parse-names":false,"suffix":""},{"dropping-particle":"","family":"McFarlane","given":"Gordon A.","non-dropping-particle":"","parse-names":false,"suffix":""},{"dropping-particle":"","family":"Beamish","given":"Richard J.","non-dropping-particle":"","parse-names":false,"suffix":""}],"container-title":"Progress in Oceanography","id":"ITEM-1","issue":"1-4","issued":{"date-parts":[["2001"]]},"page":"619-639","title":"Incorporating the dynamics of marine systems into the stock assessment and management of sablefish","type":"article-journal","volume":"49"},"uris":["http://www.mendeley.com/documents/?uuid=ec314304-b936-4f58-b947-9ad898dbff33"]}],"mendeley":{"formattedCitation":"(King et al., 2001)","plainTextFormattedCitation":"(King et al., 2001)","previouslyFormattedCitation":"(King et al., 2001)"},"properties":{"noteIndex":0},"schema":"https://github.com/citation-style-language/schema/raw/master/csl-citation.json"}</w:instrText>
      </w:r>
      <w:r w:rsidR="006A59E8">
        <w:fldChar w:fldCharType="separate"/>
      </w:r>
      <w:r w:rsidR="006A59E8" w:rsidRPr="006A59E8">
        <w:rPr>
          <w:noProof/>
        </w:rPr>
        <w:t>(King et al., 2001)</w:t>
      </w:r>
      <w:r w:rsidR="006A59E8">
        <w:fldChar w:fldCharType="end"/>
      </w:r>
      <w:r w:rsidR="00F502D0">
        <w:t xml:space="preserve">. This presents a gap for </w:t>
      </w:r>
      <w:r w:rsidR="007C5DE5">
        <w:t>scientists</w:t>
      </w:r>
      <w:r w:rsidR="00F502D0">
        <w:t xml:space="preserve">, who wish to </w:t>
      </w:r>
      <w:r>
        <w:t xml:space="preserve">develop </w:t>
      </w:r>
      <w:r w:rsidR="00F502D0">
        <w:t xml:space="preserve">population dynamics models that </w:t>
      </w:r>
      <w:r w:rsidR="00137B84">
        <w:t xml:space="preserve">accurately </w:t>
      </w:r>
      <w:r w:rsidR="00F502D0">
        <w:lastRenderedPageBreak/>
        <w:t xml:space="preserve">represent the population structure of managed stocks. The ideal tool is a data-driven method </w:t>
      </w:r>
      <w:r>
        <w:t xml:space="preserve">that </w:t>
      </w:r>
      <w:del w:id="38" w:author="Christine Stawitz" w:date="2019-05-03T12:47:00Z">
        <w:r w:rsidR="00F502D0" w:rsidDel="006D4F64">
          <w:delText xml:space="preserve">defines </w:delText>
        </w:r>
      </w:del>
      <w:commentRangeStart w:id="39"/>
      <w:ins w:id="40" w:author="Christine Stawitz" w:date="2019-05-03T12:47:00Z">
        <w:r w:rsidR="006D4F64">
          <w:t xml:space="preserve">identifies </w:t>
        </w:r>
      </w:ins>
      <w:r w:rsidR="00F502D0">
        <w:t xml:space="preserve">significant </w:t>
      </w:r>
      <w:commentRangeEnd w:id="39"/>
      <w:r w:rsidR="006D4F64">
        <w:rPr>
          <w:rStyle w:val="CommentReference"/>
        </w:rPr>
        <w:commentReference w:id="39"/>
      </w:r>
      <w:r w:rsidR="00F502D0">
        <w:t xml:space="preserve">break points in fish size, which researchers </w:t>
      </w:r>
      <w:r w:rsidR="00F502D0" w:rsidRPr="00130990">
        <w:t xml:space="preserve">can then use to aggregate and estimate parameters of somatic growth. Our </w:t>
      </w:r>
      <w:r w:rsidR="004E1BF0">
        <w:t>method</w:t>
      </w:r>
      <w:r w:rsidR="00F502D0" w:rsidRPr="00130990">
        <w:t xml:space="preserve">, which evaluates the first derivative of smooth functions from a generalized additive model (GAM), meets this objective in a simple, rapid computational framework. </w:t>
      </w:r>
      <w:r>
        <w:t>Researchers</w:t>
      </w:r>
      <w:r w:rsidR="00F502D0" w:rsidRPr="00130990">
        <w:t xml:space="preserve"> are likely already familiar with GAMs, and the method does not require the specification of multiple error structures </w:t>
      </w:r>
      <w:r w:rsidR="00F502D0">
        <w:t>nor the</w:t>
      </w:r>
      <w:r w:rsidR="00F502D0" w:rsidRPr="00130990">
        <w:t xml:space="preserve"> construction of spatial meshes, which can be computationally expensive when large </w:t>
      </w:r>
      <w:r w:rsidR="00F502D0" w:rsidRPr="00130990">
        <w:fldChar w:fldCharType="begin" w:fldLock="1"/>
      </w:r>
      <w:r w:rsidR="00F502D0" w:rsidRPr="00130990">
        <w:instrText>ADDIN CSL_CITATION {"citationItems":[{"id":"ITEM-1","itemData":{"DOI":"10.1016/j.fishres.2018.10.013","ISSN":"01657836","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author":[{"dropping-particle":"","family":"Thorson","given":"James T.","non-dropping-particle":"","parse-names":false,"suffix":""}],"container-title":"Fisheries Research","id":"ITEM-1","issue":"October 2018","issued":{"date-parts":[["2019"]]},"page":"143-161","publisher":"Elsevier","title":"Guidance for decisions using the Vector Autoregressive Spatio-Temporal (VAST) package in stock, ecosystem, habitat and climate assessments","type":"article-journal","volume":"210"},"uris":["http://www.mendeley.com/documents/?uuid=d73c652d-6682-41e5-9c66-b31d82edc747"]}],"mendeley":{"formattedCitation":"(Thorson, 2019a)","plainTextFormattedCitation":"(Thorson, 2019a)","previouslyFormattedCitation":"(Thorson, 2019a)"},"properties":{"noteIndex":0},"schema":"https://github.com/citation-style-language/schema/raw/master/csl-citation.json"}</w:instrText>
      </w:r>
      <w:r w:rsidR="00F502D0" w:rsidRPr="00130990">
        <w:fldChar w:fldCharType="separate"/>
      </w:r>
      <w:r w:rsidR="00F502D0" w:rsidRPr="00130990">
        <w:rPr>
          <w:noProof/>
        </w:rPr>
        <w:t>(Thorson, 2019a)</w:t>
      </w:r>
      <w:r w:rsidR="00F502D0" w:rsidRPr="00130990">
        <w:fldChar w:fldCharType="end"/>
      </w:r>
      <w:r w:rsidR="00F502D0" w:rsidRPr="00130990">
        <w:t xml:space="preserve">. The analysis of first derivatives in GAMs for change-point analysis has </w:t>
      </w:r>
      <w:ins w:id="41" w:author="Melissa Haltuch" w:date="2019-04-12T10:22:00Z">
        <w:r w:rsidR="007C4382">
          <w:t xml:space="preserve">been </w:t>
        </w:r>
      </w:ins>
      <w:r w:rsidR="00F502D0" w:rsidRPr="00130990">
        <w:t>recently used in terrestrial paleoecology</w:t>
      </w:r>
      <w:r w:rsidR="00F502D0">
        <w:t xml:space="preserve"> </w:t>
      </w:r>
      <w:r w:rsidR="00F502D0">
        <w:fldChar w:fldCharType="begin" w:fldLock="1"/>
      </w:r>
      <w:r w:rsidR="00F502D0">
        <w:instrText>ADDIN CSL_CITATION {"citationItems":[{"id":"ITEM-1","itemData":{"DOI":"10.1101/322248","abstract":"In the absence of annual laminations, time series generated from lake sediments or other similar stratigraphic sequences are irregularly spaced in time, which complicates formal analysis using classical statistical time series models. In lieu, statistical analyses of trends in palaeoenvironmental time series, if done at all, have typically used simpler linear regressions or (non-) parametric correlations with little regard for the violation of assumptions that almost surely occurs due to temporal dependencies in the data or that correlations do not provide estimates of the magnitude of change, just whether or not there is a linear or monotonic trend. Alternative approaches have used LOESS-estimated trends to justify data interpretations or test hypotheses as to the causal factors without considering the inherent subjectivity of the choice of parameters used to achieve the fit (e.g. span width, degree of polynomial). Generalized additive models (GAMs) are statistical models that can be used to estimate trends as smooth functions of time. Unlike LOESS, GAMs use automatic smoothness selection methods to objectively determine the complexity of the fitted trend, and as formal statistical models, GAMs, allow for potentially complex, non-linear trends, a proper accounting of model uncertainty, and the identification of periods of significant temporal change. Here, I present a consistent and modern approach to the estimation of trends in palaeoenvironmental time series using GAMs, illustrating features of the methodology with two example time series of contrasting complexity; a 150-year bulk organic matter δ15N time series from Small Water, UK, and a 3000-year alkenone record from Braya-Sø, Greenland. I discuss the underlying mechanics of GAMs that allow them to learn the shape of the trend from the data themselves and how simultaneous confidence intervals and the first derivatives of the trend are used to properly account for model uncertainty and identify periods of change. It is hoped that by using GAMs greater attention is paid to the statistical estimation of trends in palaeoenvironmental time series leading to more a robust and reproducible palaeoscience.","author":[{"dropping-particle":"","family":"Simpson","given":"Gavin L","non-dropping-particle":"","parse-names":false,"suffix":""}],"container-title":"bioRxiv","id":"ITEM-1","issued":{"date-parts":[["2018"]]},"title":"Modelling palaeoecological time series using generalized additive models","type":"article-journal"},"uris":["http://www.mendeley.com/documents/?uuid=0f70b78f-53ef-4276-8022-18e23c48037d"]}],"mendeley":{"formattedCitation":"(Simpson, 2018)","plainTextFormattedCitation":"(Simpson, 2018)","previouslyFormattedCitation":"(Simpson, 2018)"},"properties":{"noteIndex":0},"schema":"https://github.com/citation-style-language/schema/raw/master/csl-citation.json"}</w:instrText>
      </w:r>
      <w:r w:rsidR="00F502D0">
        <w:fldChar w:fldCharType="separate"/>
      </w:r>
      <w:r w:rsidR="00F502D0" w:rsidRPr="00A313A5">
        <w:rPr>
          <w:noProof/>
        </w:rPr>
        <w:t>(Simpson, 2018)</w:t>
      </w:r>
      <w:r w:rsidR="00F502D0">
        <w:fldChar w:fldCharType="end"/>
      </w:r>
      <w:r w:rsidR="00F502D0">
        <w:t xml:space="preserve"> and geophysics </w:t>
      </w:r>
      <w:r w:rsidR="00F502D0">
        <w:fldChar w:fldCharType="begin" w:fldLock="1"/>
      </w:r>
      <w:r w:rsidR="00F502D0">
        <w:instrText>ADDIN CSL_CITATION {"citationItems":[{"id":"ITEM-1","itemData":{"DOI":"10.1002/2017JG004135","ISSN":"21698961","abstract":"© 2018. American Geophysical Union. All Rights Reserved. Critical transitions in ecosystem states are often sudden and unpredictable. Consequently, there is a concerted effort to identify measurable early warning signals (EWS) for these important events. Aquatic ecosystems provide an opportunity to observe critical transitions due to their high sensitivity and rapid response times. Using palaeoecological techniques, we can measure properties of time series data to determine if critical transitions are preceded by any measurable ecosystem metrics, that is, identify EWS. Using a suite of palaeoenvironmental data spanning the last 2,400 years (diatoms, pollen, geochemistry, and charcoal influx), we assess whether a critical transition in diatom community structure was preceded by measurable EWS. Lake Vera, in the temperate rain forest of western Tasmania, Australia, has a diatom community dominated by Discostella stelligera and undergoes an abrupt compositional shift at ca. 820 cal yr BP that is concomitant with increased fire disturbance of the local vegetation. This shift is manifest as a transition from less oligotrophic acidic diatom flora (Achnanthidium minutissimum, Brachysira styriaca, and Fragilaria capucina) to more oligotrophic acidic taxa (Frustulia elongatissima, Eunotia diodon, and Gomphonema multiforme). We observe a marked increase in compositional variance and rate-of-change prior to this critical transition, revealing these metrics are useful EWS in this system. Interestingly, vegetation remains complacent to fire disturbance until after the shift in the diatom community. Disturbance taxa invade and the vegetation system experiences an increase in both compositional variance and rate-of-change. These trends imply an approaching critical transition in the vegetation and the probable collapse of the local rain forest system.","author":[{"dropping-particle":"","family":"Beck","given":"Kristen K.","non-dropping-particle":"","parse-names":false,"suffix":""},{"dropping-particle":"","family":"Fletcher","given":"Michael Shawn","non-dropping-particle":"","parse-names":false,"suffix":""},{"dropping-particle":"","family":"Gadd","given":"Patricia S.","non-dropping-particle":"","parse-names":false,"suffix":""},{"dropping-particle":"","family":"Heijnis","given":"Henk","non-dropping-particle":"","parse-names":false,"suffix":""},{"dropping-particle":"","family":"Saunders","given":"Krystyna M.","non-dropping-particle":"","parse-names":false,"suffix":""},{"dropping-particle":"","family":"Simpson","given":"Gavin L.","non-dropping-particle":"","parse-names":false,"suffix":""},{"dropping-particle":"","family":"Zawadzki","given":"Atun","non-dropping-particle":"","parse-names":false,"suffix":""}],"container-title":"Journal of Geophysical Research: Biogeosciences","id":"ITEM-1","issued":{"date-parts":[["2018"]]},"title":"Variance and Rate-of-Change as Early Warning Signals for a Critical Transition in an Aquatic Ecosystem State: A Test Case From Tasmania, Australia","type":"article-journal"},"uris":["http://www.mendeley.com/documents/?uuid=2553db09-7acb-4ede-826c-931db0c70c04"]}],"mendeley":{"formattedCitation":"(Beck et al., 2018)","plainTextFormattedCitation":"(Beck et al., 2018)","previouslyFormattedCitation":"(Beck et al., 2018)"},"properties":{"noteIndex":0},"schema":"https://github.com/citation-style-language/schema/raw/master/csl-citation.json"}</w:instrText>
      </w:r>
      <w:r w:rsidR="00F502D0">
        <w:fldChar w:fldCharType="separate"/>
      </w:r>
      <w:r w:rsidR="00F502D0" w:rsidRPr="005F254B">
        <w:rPr>
          <w:noProof/>
        </w:rPr>
        <w:t>(Beck et al., 2018)</w:t>
      </w:r>
      <w:r w:rsidR="00F502D0">
        <w:fldChar w:fldCharType="end"/>
      </w:r>
      <w:r w:rsidR="00F502D0">
        <w:t>.</w:t>
      </w:r>
      <w:r>
        <w:t xml:space="preserve"> </w:t>
      </w:r>
      <w:r w:rsidR="00F502D0" w:rsidRPr="004906F5">
        <w:t xml:space="preserve">The objective of this study was to </w:t>
      </w:r>
      <w:r w:rsidR="00F502D0">
        <w:t>develop a method for detecting</w:t>
      </w:r>
      <w:ins w:id="42" w:author="Christine Stawitz" w:date="2019-05-03T13:33:00Z">
        <w:r w:rsidR="00837488">
          <w:t xml:space="preserve"> spatial</w:t>
        </w:r>
      </w:ins>
      <w:r w:rsidR="00F502D0">
        <w:t xml:space="preserve"> change points in </w:t>
      </w:r>
      <w:r w:rsidR="00BE093A">
        <w:t>spatially</w:t>
      </w:r>
      <w:r w:rsidR="00DC249D">
        <w:t>-</w:t>
      </w:r>
      <w:r w:rsidR="0067044E">
        <w:t xml:space="preserve"> and temporally-</w:t>
      </w:r>
      <w:r w:rsidR="00BE093A">
        <w:t>structured</w:t>
      </w:r>
      <w:r w:rsidR="00F502D0">
        <w:t xml:space="preserve"> fisheries </w:t>
      </w:r>
      <w:del w:id="43" w:author="Christine Stawitz" w:date="2019-05-03T13:32:00Z">
        <w:r w:rsidR="00F502D0" w:rsidDel="00FC0AA8">
          <w:delText xml:space="preserve">growth </w:delText>
        </w:r>
      </w:del>
      <w:ins w:id="44" w:author="Christine Stawitz" w:date="2019-05-03T13:32:00Z">
        <w:r w:rsidR="00FC0AA8">
          <w:t>length-at-a</w:t>
        </w:r>
      </w:ins>
      <w:ins w:id="45" w:author="Christine Stawitz" w:date="2019-05-03T13:33:00Z">
        <w:r w:rsidR="00FC0AA8">
          <w:t>ge</w:t>
        </w:r>
      </w:ins>
      <w:ins w:id="46" w:author="Christine Stawitz" w:date="2019-05-03T13:32:00Z">
        <w:r w:rsidR="00FC0AA8">
          <w:t xml:space="preserve"> </w:t>
        </w:r>
      </w:ins>
      <w:r w:rsidR="00F502D0">
        <w:t xml:space="preserve">data </w:t>
      </w:r>
      <w:r>
        <w:t>that</w:t>
      </w:r>
      <w:r w:rsidR="00F502D0">
        <w:t xml:space="preserve"> minimizes the use of pre-supposed stratifications. </w:t>
      </w:r>
      <w:r w:rsidR="00F502D0">
        <w:rPr>
          <w:rFonts w:cstheme="minorHAnsi"/>
          <w:iCs/>
        </w:rPr>
        <w:t>This method has the potential to improve detection of large-scale patterns in fish growth</w:t>
      </w:r>
      <w:del w:id="47" w:author="Christine Stawitz" w:date="2019-05-03T13:33:00Z">
        <w:r w:rsidR="00F502D0" w:rsidDel="00837488">
          <w:rPr>
            <w:rFonts w:cstheme="minorHAnsi"/>
            <w:iCs/>
          </w:rPr>
          <w:delText>,</w:delText>
        </w:r>
      </w:del>
      <w:r w:rsidR="00F502D0">
        <w:rPr>
          <w:rFonts w:cstheme="minorHAnsi"/>
          <w:iCs/>
        </w:rPr>
        <w:t xml:space="preserve"> and aid in the development of </w:t>
      </w:r>
      <w:ins w:id="48" w:author="Melissa Haltuch" w:date="2019-04-12T10:22:00Z">
        <w:r w:rsidR="007C4382">
          <w:rPr>
            <w:rFonts w:cstheme="minorHAnsi"/>
            <w:iCs/>
          </w:rPr>
          <w:t xml:space="preserve">spatially </w:t>
        </w:r>
      </w:ins>
      <w:r w:rsidR="00F502D0">
        <w:rPr>
          <w:rFonts w:cstheme="minorHAnsi"/>
          <w:iCs/>
        </w:rPr>
        <w:t xml:space="preserve">structured population dynamics models. We use simulation to test the robustness of the method </w:t>
      </w:r>
      <w:r>
        <w:rPr>
          <w:rFonts w:cstheme="minorHAnsi"/>
          <w:iCs/>
        </w:rPr>
        <w:t xml:space="preserve">for </w:t>
      </w:r>
      <w:del w:id="49" w:author="Melissa Haltuch" w:date="2019-04-12T10:22:00Z">
        <w:r w:rsidR="00F502D0" w:rsidDel="007C4382">
          <w:rPr>
            <w:rFonts w:cstheme="minorHAnsi"/>
            <w:iCs/>
          </w:rPr>
          <w:delText>age</w:delText>
        </w:r>
        <w:r w:rsidR="00BE093A" w:rsidDel="007C4382">
          <w:rPr>
            <w:rFonts w:cstheme="minorHAnsi"/>
            <w:iCs/>
          </w:rPr>
          <w:delText>-</w:delText>
        </w:r>
      </w:del>
      <w:r w:rsidR="00F502D0">
        <w:rPr>
          <w:rFonts w:cstheme="minorHAnsi"/>
          <w:iCs/>
        </w:rPr>
        <w:t>length</w:t>
      </w:r>
      <w:ins w:id="50" w:author="Melissa Haltuch" w:date="2019-04-12T10:22:00Z">
        <w:r w:rsidR="007C4382">
          <w:rPr>
            <w:rFonts w:cstheme="minorHAnsi"/>
            <w:iCs/>
          </w:rPr>
          <w:t>-at-age</w:t>
        </w:r>
      </w:ins>
      <w:r w:rsidR="00F502D0">
        <w:rPr>
          <w:rFonts w:cstheme="minorHAnsi"/>
          <w:iCs/>
        </w:rPr>
        <w:t xml:space="preserve"> data</w:t>
      </w:r>
      <w:r w:rsidR="00BE093A">
        <w:rPr>
          <w:rFonts w:cstheme="minorHAnsi"/>
          <w:iCs/>
        </w:rPr>
        <w:t xml:space="preserve"> of varied</w:t>
      </w:r>
      <w:r w:rsidR="00C8377A">
        <w:rPr>
          <w:rFonts w:cstheme="minorHAnsi"/>
          <w:iCs/>
        </w:rPr>
        <w:t xml:space="preserve"> </w:t>
      </w:r>
      <w:r w:rsidR="00BE093A">
        <w:rPr>
          <w:rFonts w:cstheme="minorHAnsi"/>
          <w:iCs/>
        </w:rPr>
        <w:t>complexity</w:t>
      </w:r>
      <w:r w:rsidR="00F502D0">
        <w:rPr>
          <w:rFonts w:cstheme="minorHAnsi"/>
          <w:iCs/>
        </w:rPr>
        <w:t xml:space="preserve">, and present a case study application to northeast </w:t>
      </w:r>
      <w:r w:rsidR="00C8377A">
        <w:rPr>
          <w:rFonts w:cstheme="minorHAnsi"/>
          <w:iCs/>
        </w:rPr>
        <w:t xml:space="preserve">(NE) </w:t>
      </w:r>
      <w:r w:rsidR="00F502D0">
        <w:rPr>
          <w:rFonts w:cstheme="minorHAnsi"/>
          <w:iCs/>
        </w:rPr>
        <w:t>Pacific sablefish (</w:t>
      </w:r>
      <w:proofErr w:type="spellStart"/>
      <w:r w:rsidR="00F502D0">
        <w:rPr>
          <w:rFonts w:cstheme="minorHAnsi"/>
          <w:i/>
          <w:iCs/>
        </w:rPr>
        <w:t>Anoplopoma</w:t>
      </w:r>
      <w:proofErr w:type="spellEnd"/>
      <w:r w:rsidR="00F502D0">
        <w:rPr>
          <w:rFonts w:cstheme="minorHAnsi"/>
          <w:i/>
          <w:iCs/>
        </w:rPr>
        <w:t xml:space="preserve"> fimbria).</w:t>
      </w:r>
      <w:r w:rsidR="00F502D0">
        <w:rPr>
          <w:rFonts w:cstheme="minorHAnsi"/>
          <w:iCs/>
        </w:rPr>
        <w:t xml:space="preserve"> </w:t>
      </w:r>
    </w:p>
    <w:p w14:paraId="340F360A" w14:textId="60173360" w:rsidR="00B1327B" w:rsidRDefault="00B1327B" w:rsidP="00825F33">
      <w:pPr>
        <w:spacing w:line="360" w:lineRule="auto"/>
        <w:ind w:firstLine="720"/>
      </w:pPr>
      <w:r w:rsidRPr="004906F5">
        <w:t xml:space="preserve">Sablefish are a </w:t>
      </w:r>
      <w:del w:id="51" w:author="Christine Stawitz" w:date="2019-05-03T13:33:00Z">
        <w:r w:rsidRPr="004906F5" w:rsidDel="00837488">
          <w:delText xml:space="preserve">highly mobile, </w:delText>
        </w:r>
      </w:del>
      <w:r w:rsidRPr="004906F5">
        <w:t xml:space="preserve">long-lived, valuable groundfish that have high movement rates (10 – 88% annual movement probabilities across Alaska, </w:t>
      </w:r>
      <w:r>
        <w:fldChar w:fldCharType="begin" w:fldLock="1"/>
      </w:r>
      <w:r w:rsidR="006A59E8">
        <w:instrText>ADDIN CSL_CITATION {"citationItems":[{"id":"ITEM-1","itemData":{"DOI":"10.1139/cjfas-2014-0251","ISSN":"0706-652X","abstract":"A basic step in understanding the dynamics of a fish population is to quantify movement and mortality rates. Conventional mark–recapture experiments have provided the foundation for studies on animal movement, particularly for fish. Previous studies have shown rapid mixing of sablefish (Anoplopoma fimbria) among fishery regulatory areas, with the pattern of movement related to fish size. Over 300 000 tag releases in Alaska and over 27 000 tag recoveries from 1979 to 2009 were analyzed. We used a Markov model to quantify annual movement probabilities among areas for three size groups of sablefish. The negative-binomial likelihood was used to model the tag-recovery data because of significant overdispersion. Annual move- ment probabilities were high, ranging from 10% to 88% depending on area of occupancy at each time step and size group. Overall, movement probabilities were very different between areas of occupancy and moderately different between size groups. Esti- mated annual movement of small sablefish from the central Gulf of Alaska had the reverse pattern of a previous study, with 29% moving westward and 39% moving eastward. Movement probabilities also varied annually, with decreasing movement until the late 1990s and increasing movement until 2009. Year-specific magnitude in movement probability of large fish was highly negatively correlated with female spawning biomass estimates from the federal stock assessment. Mean mortality estimates from time at liberty were similar to the federal stock assessment. Incorporating these tag-recovery and movement data into a fully age-structured spatial stock assessment model will inform harvest apportionment strategies to conserve spawning biomass and maximize future yields.","author":[{"dropping-particle":"","family":"Hanselman","given":"Dana H.","non-dropping-particle":"","parse-names":false,"suffix":""},{"dropping-particle":"","family":"Heifetz","given":"Jonathan","non-dropping-particle":"","parse-names":false,"suffix":""},{"dropping-particle":"","family":"Echave","given":"Katy B.","non-dropping-particle":"","parse-names":false,"suffix":""},{"dropping-particle":"","family":"Dressel","given":"Sherri C.","non-dropping-particle":"","parse-names":false,"suffix":""},{"dropping-particle":"","family":"Jech","given":"Josef Michael","non-dropping-particle":"","parse-names":false,"suffix":""}],"container-title":"Canadian Journal of Fisheries and Aquatic Sciences","id":"ITEM-1","issue":"2","issued":{"date-parts":[["2015"]]},"page":"238-251","title":"Move it or lose it: movement and mortality of sablefish tagged in Alaska","type":"article-journal","volume":"72"},"uris":["http://www.mendeley.com/documents/?uuid=0777765a-1137-441f-b1c3-d301d28c59a9"]}],"mendeley":{"formattedCitation":"(Hanselman et al., 2015)","manualFormatting":"Hanselman et al. 2015)","plainTextFormattedCitation":"(Hanselman et al., 2015)","previouslyFormattedCitation":"(Hanselman et al., 2015)"},"properties":{"noteIndex":0},"schema":"https://github.com/citation-style-language/schema/raw/master/csl-citation.json"}</w:instrText>
      </w:r>
      <w:r>
        <w:fldChar w:fldCharType="separate"/>
      </w:r>
      <w:r w:rsidRPr="00624B17">
        <w:rPr>
          <w:noProof/>
        </w:rPr>
        <w:t xml:space="preserve">Hanselman </w:t>
      </w:r>
      <w:r>
        <w:rPr>
          <w:noProof/>
        </w:rPr>
        <w:t>et al. 2015)</w:t>
      </w:r>
      <w:r>
        <w:fldChar w:fldCharType="end"/>
      </w:r>
      <w:r>
        <w:t xml:space="preserve"> </w:t>
      </w:r>
      <w:r w:rsidRPr="004906F5">
        <w:t xml:space="preserve">and range from Southern California to the Bering Sea. Concurrent population declines across the entire range during the past few decades have increased concern about the status </w:t>
      </w:r>
      <w:r>
        <w:t xml:space="preserve">of sablefish </w:t>
      </w:r>
      <w:r w:rsidRPr="004906F5">
        <w:t xml:space="preserve">and </w:t>
      </w:r>
      <w:r>
        <w:t xml:space="preserve">interest in </w:t>
      </w:r>
      <w:ins w:id="52" w:author="Christine Stawitz" w:date="2019-05-03T13:33:00Z">
        <w:r w:rsidR="00837488">
          <w:t>i</w:t>
        </w:r>
      </w:ins>
      <w:ins w:id="53" w:author="Christine Stawitz" w:date="2019-05-03T13:34:00Z">
        <w:r w:rsidR="00837488">
          <w:t xml:space="preserve">dentifying </w:t>
        </w:r>
      </w:ins>
      <w:r>
        <w:t xml:space="preserve">the </w:t>
      </w:r>
      <w:r w:rsidRPr="004906F5">
        <w:t>causes of th</w:t>
      </w:r>
      <w:r>
        <w:t>e</w:t>
      </w:r>
      <w:r w:rsidRPr="004906F5">
        <w:t xml:space="preserve"> downward trend. Traditionally, sablefish stock assessment and management has o</w:t>
      </w:r>
      <w:r>
        <w:t>cc</w:t>
      </w:r>
      <w:r w:rsidRPr="004906F5">
        <w:t>urred independently at regional scales, namely Alaska</w:t>
      </w:r>
      <w:r w:rsidR="00C8377A">
        <w:t xml:space="preserve"> (AK)</w:t>
      </w:r>
      <w:r w:rsidRPr="004906F5">
        <w:t>, British Columbia</w:t>
      </w:r>
      <w:r w:rsidR="00C8377A">
        <w:t xml:space="preserve"> (BC)</w:t>
      </w:r>
      <w:r w:rsidRPr="004906F5">
        <w:t>, and the US West Coast</w:t>
      </w:r>
      <w:r w:rsidR="00C8377A">
        <w:t xml:space="preserve"> in the California Current (CC)</w:t>
      </w:r>
      <w:r w:rsidRPr="004906F5">
        <w:t xml:space="preserve">, assuming that these are closed stocks. However, recent genetic work has shown that NE Pacific sablefish are not genetically distinct between these traditional management areas </w:t>
      </w:r>
      <w:r w:rsidRPr="004906F5">
        <w:fldChar w:fldCharType="begin" w:fldLock="1"/>
      </w:r>
      <w:r>
        <w:instrText>ADDIN CSL_CITATION {"citationItems":[{"id":"ITEM-1","itemData":{"DOI":"10.1139/cjfas-2016-0012","ISSN":"0706-652X","abstract":"Understanding the genetic structure of a fishery may help delineate stocks and is directly applicable to resource management. To date, studies have not found clear population genetic structure across the range of the sablefish (Anoplopoma fimbria), yet significant biological differences are recognized. Here we use restriction site-associated DNA sequencing to develop thousands of single nucleotide polymorphisms (SNPs) throughout the sablefish genome and assess population genetic structure and examine the genome for SNPs under natural selection. Our study was unable to target spawning groups, having the potential to bias analyses that require a priori hypotheses of population structure. Low and insignificant levels of differentiation (FST = 0.0002) were observed among survey areas, and analyses of population structure suggested a single population. Only two SNPs were significantly associated with environmental variables. These results are likely due to considerable population mixing and suggest a single pa..., La compréhension de la structure génétique d’une pêche pourrait aider à en délimiter les stocks et est directement applicable à la gestion des ressources. À ce jour, les études n’ont pas relevé de structure génétique claire des populations à l’échelle de l’aire de répartition de la morue charbonnière (Anoplopoma fimbria), même si des différences biologiques significatives ont été reconnues. Nous utilisons le séquençage d’ADN associé à un site de restriction pour produire des milliers de polymorphismes mononucléotidiques (SNPs) à la grandeur du génome de la morue charbonnière et évaluons la structure génétique des populations et examinons le génome pour déceler des SNP qui reflèteraient une sélection naturelle. L’étude n’a pu cibler des groupes reproducteurs, ce qui pourrait biaiser les analyses qui requièrent des hypothèses a priori concernant la structure des populations. Des degrés de différenciation faibles et non significatifs (FST = 0,0002) ont été observés parmi les régions évaluées, et les analyses...","author":[{"dropping-particle":"","family":"Jasonowicz","given":"Andrew J.","non-dropping-particle":"","parse-names":false,"suffix":""},{"dropping-particle":"","family":"Goetz","given":"Frederick W.","non-dropping-particle":"","parse-names":false,"suffix":""},{"dropping-particle":"","family":"Goetz","given":"Giles W.","non-dropping-particle":"","parse-names":false,"suffix":""},{"dropping-particle":"","family":"Nichols","given":"Krista M.","non-dropping-particle":"","parse-names":false,"suffix":""}],"container-title":"Canadian Journal of Fisheries and Aquatic Sciences","id":"ITEM-1","issue":"3","issued":{"date-parts":[["2017"]]},"page":"377-387","title":"Love the one you’re with: genomic evidence of panmixia in the sablefish ( &lt;i&gt;Anoplopoma fimbria&lt;/i&gt; )","type":"article-journal","volume":"74"},"uris":["http://www.mendeley.com/documents/?uuid=8aade615-663c-43cf-844d-34fc8ae3df93"]}],"mendeley":{"formattedCitation":"(Jasonowicz et al., 2017)","plainTextFormattedCitation":"(Jasonowicz et al., 2017)","previouslyFormattedCitation":"(Jasonowicz et al., 2017)"},"properties":{"noteIndex":0},"schema":"https://github.com/citation-style-language/schema/raw/master/csl-citation.json"}</w:instrText>
      </w:r>
      <w:r w:rsidRPr="004906F5">
        <w:fldChar w:fldCharType="separate"/>
      </w:r>
      <w:r w:rsidRPr="00624B17">
        <w:rPr>
          <w:noProof/>
        </w:rPr>
        <w:t>(Jasonowicz et al., 2017)</w:t>
      </w:r>
      <w:r w:rsidRPr="004906F5">
        <w:fldChar w:fldCharType="end"/>
      </w:r>
      <w:r w:rsidRPr="004906F5">
        <w:t>, though there is evidence for differences in growth rate and size-at-maturity throughout the range</w:t>
      </w:r>
      <w:r>
        <w:t xml:space="preserve"> </w:t>
      </w:r>
      <w:r>
        <w:fldChar w:fldCharType="begin" w:fldLock="1"/>
      </w:r>
      <w:r>
        <w:instrText>ADDIN CSL_CITATION {"citationItems":[{"id":"ITEM-1","itemData":{"author":[{"dropping-particle":"","family":"McDevitt","given":"Miller","non-dropping-particle":"","parse-names":false,"suffix":""}],"id":"ITEM-1","issued":{"date-parts":[["1990"]]},"number-of-pages":"87","publisher":"University of Washington","title":"Growth Analysis of Sablefish From Mark-Recapture Data From the Northeast Pacific.","type":"thesis"},"uris":["http://www.mendeley.com/documents/?uuid=e4708e3a-138d-4719-beef-2f315fa35529"]}],"mendeley":{"formattedCitation":"(McDevitt, 1990)","plainTextFormattedCitation":"(McDevitt, 1990)","previouslyFormattedCitation":"(McDevitt, 1990)"},"properties":{"noteIndex":0},"schema":"https://github.com/citation-style-language/schema/raw/master/csl-citation.json"}</w:instrText>
      </w:r>
      <w:r>
        <w:fldChar w:fldCharType="separate"/>
      </w:r>
      <w:r w:rsidRPr="004973C8">
        <w:rPr>
          <w:noProof/>
        </w:rPr>
        <w:t>(McDevitt, 1990)</w:t>
      </w:r>
      <w:r>
        <w:fldChar w:fldCharType="end"/>
      </w:r>
      <w:r>
        <w:t>.</w:t>
      </w:r>
      <w:r w:rsidRPr="004906F5">
        <w:t xml:space="preserve"> This suggests that the current delineation of assessment and management regions is incongruent with the stock’s actual spatial structure and motivates research that would enable the construction of a population dynamics model </w:t>
      </w:r>
      <w:r>
        <w:t>that</w:t>
      </w:r>
      <w:r w:rsidRPr="004906F5">
        <w:t xml:space="preserve"> </w:t>
      </w:r>
      <w:commentRangeStart w:id="54"/>
      <w:r w:rsidRPr="004906F5">
        <w:t xml:space="preserve">represents the heterogeneity of sablefish </w:t>
      </w:r>
      <w:r w:rsidR="00C85DA0">
        <w:t xml:space="preserve">growth </w:t>
      </w:r>
      <w:r w:rsidRPr="004906F5">
        <w:t>throughout their range</w:t>
      </w:r>
      <w:r>
        <w:t xml:space="preserve">. </w:t>
      </w:r>
      <w:commentRangeEnd w:id="54"/>
      <w:r w:rsidR="00837488">
        <w:rPr>
          <w:rStyle w:val="CommentReference"/>
        </w:rPr>
        <w:commentReference w:id="54"/>
      </w:r>
    </w:p>
    <w:p w14:paraId="52DD1F56" w14:textId="1FFB7963" w:rsidR="00F502D0" w:rsidRDefault="0023745F" w:rsidP="00825F33">
      <w:pPr>
        <w:pStyle w:val="Heading1"/>
        <w:spacing w:before="240" w:after="0" w:line="360" w:lineRule="auto"/>
      </w:pPr>
      <w:bookmarkStart w:id="55" w:name="_Hlk1972912"/>
      <w:r>
        <w:t xml:space="preserve">2 </w:t>
      </w:r>
      <w:r w:rsidR="00F502D0" w:rsidRPr="004906F5">
        <w:t>Methods</w:t>
      </w:r>
    </w:p>
    <w:p w14:paraId="78156E27" w14:textId="64B7AAB4" w:rsidR="0085796C" w:rsidRPr="0085796C" w:rsidRDefault="0023745F" w:rsidP="00825F33">
      <w:pPr>
        <w:pStyle w:val="Heading2"/>
        <w:spacing w:line="360" w:lineRule="auto"/>
      </w:pPr>
      <w:r>
        <w:lastRenderedPageBreak/>
        <w:t xml:space="preserve">2.1 </w:t>
      </w:r>
      <w:r w:rsidR="0085796C">
        <w:t>Method Summary</w:t>
      </w:r>
    </w:p>
    <w:p w14:paraId="09E46AED" w14:textId="40E17362" w:rsidR="00231872" w:rsidRDefault="00231872" w:rsidP="00825F33">
      <w:pPr>
        <w:spacing w:before="240" w:after="0" w:line="360" w:lineRule="auto"/>
      </w:pPr>
      <w:r>
        <w:t xml:space="preserve">The method involves fitting a Generalized Additive Model (GAM) using the </w:t>
      </w:r>
      <w:proofErr w:type="spellStart"/>
      <w:r>
        <w:t>mgcv</w:t>
      </w:r>
      <w:proofErr w:type="spellEnd"/>
      <w:r>
        <w:t xml:space="preserve"> package </w:t>
      </w:r>
      <w:r>
        <w:fldChar w:fldCharType="begin" w:fldLock="1"/>
      </w:r>
      <w:r w:rsidR="00D335A9">
        <w:instrText>ADDIN CSL_CITATION {"citationItems":[{"id":"ITEM-1","itemData":{"DOI":"10.1111/j.1467-9868.2010.00749.x","ISBN":"1369-7412","ISSN":"13697412","PMID":"18937713","abstract":"Recent work by Reiss and Ogden provides a theoretical basis for sometimes preferring restricted maximum likelihood (REML) to generalized cross-validation (GCV) for smoothing parameter selection in semiparametric regression. However, existing REML or marginal likelihood (ML) based methods for semiparametric generalized linear models (GLMs) use iterative REML or ML estimation of the smoothing parameters of working linear approximations to the GLM. Such indirect schemes need not converge and fail to do so in a non-negligible proportion of practical analyses. By contrast, very reliable prediction error criteria smoothing parameter selection methods are available, based on direct optimization of GCV, or related criteria, for the GLM itself. Since such methods directly optimize properly defined functions of the smoothing parameters, they have much more reliable convergence properties. The paper develops the first such method for REML or ML estimation of smoothing parameters. A Laplace approximation is used to obtain an approximate REML or ML for any GLM, which is suitable for efficient direct optimization. This REML or ML criterion requires that Newton-Raphson iteration, rather than Fisher scoring, be used for GLM fitting, and a computationally stable approach to this is proposed. The REML or ML criterion itself is optimized by a Newton method, with the derivatives required obtained by a mixture of implicit differentiation and direct methods. The method will cope with numerical rank deficiency in the fitted model and in fact provides a slight improvement in numerical robustness on the earlier method of Wood for prediction error criteria based smoothness selection. Simulation results suggest that the new REML and ML methods offer some improvement in mean-square error performance relative to GCV or Akaike's information criterion in most cases, without the small number of severe undersmoothing failures to which Akaike's information criterion and GCV are prone. This is achieved at the same computational cost as GCV or Akaike's information criterion. The new approach also eliminates the convergence failures of previous REML- or ML-based approaches for penalized GLMs and usually has lower computational cost than these alternatives. Example applications are presented in adaptive smoothing, scalar on function regression and generalized additive model selection.","author":[{"dropping-particle":"","family":"Wood","given":"Simon N.","non-dropping-particle":"","parse-names":false,"suffix":""}],"container-title":"Journal of the Royal Statistical Society. Series B: Statistical Methodology","id":"ITEM-1","issued":{"date-parts":[["2011"]]},"title":"Fast stable restricted maximum likelihood and marginal likelihood estimation of semiparametric generalized linear models","type":"article-journal"},"uris":["http://www.mendeley.com/documents/?uuid=2f65760f-0c01-4fdf-b791-0cb39af2d484"]}],"mendeley":{"formattedCitation":"(Wood, 2011)","plainTextFormattedCitation":"(Wood, 2011)","previouslyFormattedCitation":"(Wood, 2011)"},"properties":{"noteIndex":0},"schema":"https://github.com/citation-style-language/schema/raw/master/csl-citation.json"}</w:instrText>
      </w:r>
      <w:r>
        <w:fldChar w:fldCharType="separate"/>
      </w:r>
      <w:r w:rsidR="00575CEA" w:rsidRPr="00575CEA">
        <w:rPr>
          <w:noProof/>
        </w:rPr>
        <w:t>(Wood, 2011)</w:t>
      </w:r>
      <w:r>
        <w:fldChar w:fldCharType="end"/>
      </w:r>
      <w:r>
        <w:t xml:space="preserve"> in R </w:t>
      </w:r>
      <w:r>
        <w:fldChar w:fldCharType="begin" w:fldLock="1"/>
      </w:r>
      <w:r w:rsidR="00D335A9">
        <w:instrText>ADDIN CSL_CITATION {"citationItems":[{"id":"ITEM-1","itemData":{"DOI":"10.1007/978-3-540-74686-7","ISBN":"3900051070","ISSN":"16000706","abstract":"R Foundation for Statistical Computing, Vienna, Austria. ISBN 3-900051-07-0, URL http://www.R-project.org/.","author":[{"dropping-particle":"","family":"R Development Core Team","given":"R","non-dropping-particle":"","parse-names":false,"suffix":""}],"container-title":"R Foundation for Statistical Computing","id":"ITEM-1","issue":"2.11.1","issued":{"date-parts":[["2011"]]},"number-of-pages":"409","title":"R: A Language and Environment for Statistical Computing","type":"book","volume":"1"},"uris":["http://www.mendeley.com/documents/?uuid=94f322ea-2779-469d-b0ab-63b79505177e"]}],"mendeley":{"formattedCitation":"(R Development Core Team, 2011)","plainTextFormattedCitation":"(R Development Core Team, 2011)","previouslyFormattedCitation":"(R Development Core Team, 2011)"},"properties":{"noteIndex":0},"schema":"https://github.com/citation-style-language/schema/raw/master/csl-citation.json"}</w:instrText>
      </w:r>
      <w:r>
        <w:fldChar w:fldCharType="separate"/>
      </w:r>
      <w:r w:rsidR="00575CEA" w:rsidRPr="00575CEA">
        <w:rPr>
          <w:noProof/>
        </w:rPr>
        <w:t>(R Development Core Team, 2011)</w:t>
      </w:r>
      <w:r>
        <w:fldChar w:fldCharType="end"/>
      </w:r>
      <w:r>
        <w:t xml:space="preserve"> to </w:t>
      </w:r>
      <w:commentRangeStart w:id="56"/>
      <w:r>
        <w:t>the vector of observed lengths of</w:t>
      </w:r>
      <w:r w:rsidR="00DC249D">
        <w:t xml:space="preserve"> fish of a single age</w:t>
      </w:r>
      <w:r>
        <w:t xml:space="preserve"> as the response variable, predicted by separate smoothers for year, latitude, and longitude, i.e.</w:t>
      </w:r>
      <w:commentRangeEnd w:id="56"/>
      <w:r w:rsidR="00B40541">
        <w:rPr>
          <w:rStyle w:val="CommentReference"/>
        </w:rPr>
        <w:commentReference w:id="56"/>
      </w:r>
    </w:p>
    <w:p w14:paraId="1AE6CBC9" w14:textId="749158D0" w:rsidR="00231872" w:rsidRPr="005F254B" w:rsidRDefault="00231872" w:rsidP="00825F33">
      <w:pPr>
        <w:pStyle w:val="Caption"/>
        <w:spacing w:before="120" w:after="120" w:line="360" w:lineRule="auto"/>
        <w:rPr>
          <w:rFonts w:eastAsiaTheme="minorEastAsia"/>
        </w:rPr>
      </w:pPr>
      <w:r>
        <w:t xml:space="preserve">Equation </w:t>
      </w:r>
      <w:r>
        <w:rPr>
          <w:noProof/>
        </w:rPr>
        <w:fldChar w:fldCharType="begin"/>
      </w:r>
      <w:r>
        <w:rPr>
          <w:noProof/>
        </w:rPr>
        <w:instrText xml:space="preserve"> SEQ Equation \* ARABIC </w:instrText>
      </w:r>
      <w:r>
        <w:rPr>
          <w:noProof/>
        </w:rPr>
        <w:fldChar w:fldCharType="separate"/>
      </w:r>
      <w:r>
        <w:rPr>
          <w:noProof/>
        </w:rPr>
        <w:t>1</w:t>
      </w:r>
      <w:r>
        <w:rPr>
          <w:noProof/>
        </w:rPr>
        <w:fldChar w:fldCharType="end"/>
      </w:r>
      <w:r>
        <w:t xml:space="preserve"> </w:t>
      </w:r>
      <m:oMath>
        <m:r>
          <w:rPr>
            <w:rFonts w:ascii="Cambria Math" w:hAnsi="Cambria Math"/>
          </w:rPr>
          <m:t>g</m:t>
        </m:r>
        <m:d>
          <m:dPr>
            <m:ctrlPr>
              <w:rPr>
                <w:rFonts w:ascii="Cambria Math" w:hAnsi="Cambria Math"/>
                <w:i/>
              </w:rPr>
            </m:ctrlPr>
          </m:dPr>
          <m:e>
            <m:sSub>
              <m:sSubPr>
                <m:ctrlPr>
                  <w:del w:id="57" w:author="Christine Stawitz" w:date="2019-05-03T13:53:00Z">
                    <w:rPr>
                      <w:rFonts w:ascii="Cambria Math" w:hAnsi="Cambria Math"/>
                      <w:i/>
                      <w:iCs w:val="0"/>
                    </w:rPr>
                  </w:del>
                </m:ctrlPr>
              </m:sSubPr>
              <m:e>
                <m:r>
                  <w:del w:id="58" w:author="Christine Stawitz" w:date="2019-05-03T13:53:00Z">
                    <w:rPr>
                      <w:rFonts w:ascii="Cambria Math" w:hAnsi="Cambria Math"/>
                    </w:rPr>
                    <m:t>μ</m:t>
                  </w:del>
                </m:r>
              </m:e>
              <m:sub>
                <m:r>
                  <w:del w:id="59" w:author="Christine Stawitz" w:date="2019-05-03T13:53:00Z">
                    <w:rPr>
                      <w:rFonts w:ascii="Cambria Math" w:hAnsi="Cambria Math"/>
                    </w:rPr>
                    <m:t>t</m:t>
                  </w:del>
                </m:r>
              </m:sub>
            </m:sSub>
            <m:r>
              <w:ins w:id="60" w:author="Christine Stawitz" w:date="2019-05-03T13:53:00Z">
                <m:rPr>
                  <m:sty m:val="bi"/>
                </m:rPr>
                <w:rPr>
                  <w:rFonts w:ascii="Cambria Math" w:hAnsi="Cambria Math"/>
                </w:rPr>
                <m:t>E(Y)</m:t>
              </w:ins>
            </m:r>
          </m:e>
        </m:d>
        <m:r>
          <w:rPr>
            <w:rFonts w:ascii="Cambria Math" w:hAnsi="Cambria Math"/>
          </w:rPr>
          <m:t>=</m:t>
        </m:r>
        <m:sSub>
          <m:sSubPr>
            <m:ctrlPr>
              <w:rPr>
                <w:rFonts w:ascii="Cambria Math" w:hAnsi="Cambria Math"/>
                <w:i/>
                <w:iCs w:val="0"/>
              </w:rPr>
            </m:ctrlPr>
          </m:sSubPr>
          <m:e>
            <m:r>
              <w:rPr>
                <w:rFonts w:ascii="Cambria Math" w:hAnsi="Cambria Math"/>
              </w:rPr>
              <m:t>β</m:t>
            </m:r>
          </m:e>
          <m:sub>
            <m:r>
              <w:rPr>
                <w:rFonts w:ascii="Cambria Math" w:hAnsi="Cambria Math"/>
              </w:rPr>
              <m:t>0</m:t>
            </m:r>
          </m:sub>
        </m:sSub>
        <m:r>
          <w:rPr>
            <w:rFonts w:ascii="Cambria Math" w:hAnsi="Cambria Math"/>
          </w:rPr>
          <m:t xml:space="preserve"> +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f</m:t>
        </m:r>
        <m:d>
          <m:dPr>
            <m:ctrlPr>
              <w:rPr>
                <w:rFonts w:ascii="Cambria Math" w:hAnsi="Cambria Math"/>
                <w:i/>
              </w:rPr>
            </m:ctrlPr>
          </m:dPr>
          <m:e>
            <m:sSub>
              <m:sSubPr>
                <m:ctrlPr>
                  <w:rPr>
                    <w:rFonts w:ascii="Cambria Math" w:hAnsi="Cambria Math"/>
                    <w:i/>
                    <w:iCs w:val="0"/>
                  </w:rPr>
                </m:ctrlPr>
              </m:sSubPr>
              <m:e>
                <m:r>
                  <w:rPr>
                    <w:rFonts w:ascii="Cambria Math" w:hAnsi="Cambria Math"/>
                  </w:rPr>
                  <m:t>s</m:t>
                </m:r>
              </m:e>
              <m:sub>
                <m:r>
                  <w:rPr>
                    <w:rFonts w:ascii="Cambria Math" w:hAnsi="Cambria Math"/>
                  </w:rPr>
                  <m:t>t</m:t>
                </m:r>
              </m:sub>
            </m:sSub>
          </m:e>
        </m:d>
        <m:r>
          <w:rPr>
            <w:rFonts w:ascii="Cambria Math" w:hAnsi="Cambria Math"/>
          </w:rPr>
          <m:t>+f(</m:t>
        </m:r>
        <m:sSub>
          <m:sSubPr>
            <m:ctrlPr>
              <w:rPr>
                <w:rFonts w:ascii="Cambria Math" w:hAnsi="Cambria Math"/>
                <w:i/>
                <w:iCs w:val="0"/>
              </w:rPr>
            </m:ctrlPr>
          </m:sSubPr>
          <m:e>
            <m:r>
              <w:rPr>
                <w:rFonts w:ascii="Cambria Math" w:hAnsi="Cambria Math"/>
              </w:rPr>
              <m:t>k</m:t>
            </m:r>
          </m:e>
          <m:sub>
            <m:r>
              <w:rPr>
                <w:rFonts w:ascii="Cambria Math" w:hAnsi="Cambria Math"/>
              </w:rPr>
              <m:t>t</m:t>
            </m:r>
          </m:sub>
        </m:sSub>
        <m:r>
          <w:rPr>
            <w:rFonts w:ascii="Cambria Math" w:hAnsi="Cambria Math"/>
          </w:rPr>
          <m:t>)+</m:t>
        </m:r>
        <m:sSub>
          <m:sSubPr>
            <m:ctrlPr>
              <w:rPr>
                <w:rFonts w:ascii="Cambria Math" w:hAnsi="Cambria Math"/>
                <w:i/>
                <w:iCs w:val="0"/>
              </w:rPr>
            </m:ctrlPr>
          </m:sSubPr>
          <m:e>
            <m:r>
              <w:rPr>
                <w:rFonts w:ascii="Cambria Math" w:hAnsi="Cambria Math"/>
              </w:rPr>
              <m:t>ϵ</m:t>
            </m:r>
          </m:e>
          <m:sub>
            <m:r>
              <w:rPr>
                <w:rFonts w:ascii="Cambria Math" w:hAnsi="Cambria Math"/>
              </w:rPr>
              <m:t>t</m:t>
            </m:r>
          </m:sub>
        </m:sSub>
      </m:oMath>
    </w:p>
    <w:p w14:paraId="178FD8AD" w14:textId="3BC28F85" w:rsidR="00F502D0" w:rsidRPr="00BE53B7" w:rsidRDefault="00231872" w:rsidP="00825F33">
      <w:pPr>
        <w:spacing w:after="0" w:line="360" w:lineRule="auto"/>
      </w:pPr>
      <w:r>
        <w:t xml:space="preserve">where </w:t>
      </w:r>
      <w:del w:id="61" w:author="Christine Stawitz" w:date="2019-05-03T13:53:00Z">
        <w:r w:rsidDel="00C6409C">
          <w:delText>µ</w:delText>
        </w:r>
        <w:r w:rsidDel="00C6409C">
          <w:rPr>
            <w:vertAlign w:val="subscript"/>
          </w:rPr>
          <w:delText>t</w:delText>
        </w:r>
        <w:r w:rsidDel="00C6409C">
          <w:delText xml:space="preserve"> </w:delText>
        </w:r>
      </w:del>
      <w:ins w:id="62" w:author="Christine Stawitz" w:date="2019-05-03T13:53:00Z">
        <w:r w:rsidR="00C6409C" w:rsidRPr="00C30915">
          <w:rPr>
            <w:b/>
            <w:i/>
            <w:rPrChange w:id="63" w:author="Christine Stawitz" w:date="2019-05-03T13:54:00Z">
              <w:rPr/>
            </w:rPrChange>
          </w:rPr>
          <w:t>E(Y)</w:t>
        </w:r>
        <w:r w:rsidR="00C6409C">
          <w:t xml:space="preserve"> </w:t>
        </w:r>
      </w:ins>
      <w:r>
        <w:t xml:space="preserve">represents the expected mean of fish length, </w:t>
      </w:r>
      <w:moveToRangeStart w:id="64" w:author="Christine Stawitz" w:date="2019-05-03T13:56:00Z" w:name="move7784196"/>
      <w:moveTo w:id="65" w:author="Christine Stawitz" w:date="2019-05-03T13:56:00Z">
        <w:r w:rsidR="00C30915">
          <w:rPr>
            <w:i/>
          </w:rPr>
          <w:t>g</w:t>
        </w:r>
        <w:r w:rsidR="00C30915">
          <w:t xml:space="preserve"> is an invertible, monotonic function</w:t>
        </w:r>
      </w:moveTo>
      <w:ins w:id="66" w:author="Christine Stawitz" w:date="2019-05-03T13:56:00Z">
        <w:r w:rsidR="00C30915" w:rsidRPr="00C30915">
          <w:t xml:space="preserve"> </w:t>
        </w:r>
      </w:ins>
      <w:ins w:id="67" w:author="Christine Stawitz" w:date="2019-05-03T13:57:00Z">
        <w:r w:rsidR="00C30915">
          <w:t>(such as</w:t>
        </w:r>
      </w:ins>
      <w:ins w:id="68" w:author="Christine Stawitz" w:date="2019-05-03T13:56:00Z">
        <w:r w:rsidR="00C30915">
          <w:t xml:space="preserve"> the natural logarithm</w:t>
        </w:r>
      </w:ins>
      <w:ins w:id="69" w:author="Christine Stawitz" w:date="2019-05-03T13:57:00Z">
        <w:r w:rsidR="00C30915">
          <w:t>)</w:t>
        </w:r>
      </w:ins>
      <w:moveTo w:id="70" w:author="Christine Stawitz" w:date="2019-05-03T13:56:00Z">
        <w:r w:rsidR="00C30915">
          <w:t xml:space="preserve"> that enables mapping from the response scale to the scale of the linear predictor, </w:t>
        </w:r>
        <w:del w:id="71" w:author="Christine Stawitz" w:date="2019-05-03T13:56:00Z">
          <w:r w:rsidR="00C30915" w:rsidDel="00C30915">
            <w:delText>such as the natural logarithm.</w:delText>
          </w:r>
        </w:del>
      </w:moveTo>
      <w:moveToRangeEnd w:id="64"/>
      <w:del w:id="72" w:author="Christine Stawitz" w:date="2019-05-03T13:56:00Z">
        <w:r w:rsidDel="00C30915">
          <w:delText xml:space="preserve">which is a random variable of which we have </w:delText>
        </w:r>
        <w:r w:rsidDel="00C30915">
          <w:rPr>
            <w:i/>
          </w:rPr>
          <w:delText>t</w:delText>
        </w:r>
        <w:r w:rsidDel="00C30915">
          <w:delText xml:space="preserve"> observations</w:delText>
        </w:r>
      </w:del>
      <w:ins w:id="73" w:author="Christine Stawitz" w:date="2019-05-03T13:39:00Z">
        <w:r w:rsidR="00837488">
          <w:t>and</w:t>
        </w:r>
      </w:ins>
      <w:del w:id="74" w:author="Christine Stawitz" w:date="2019-05-03T13:38:00Z">
        <w:r w:rsidDel="00837488">
          <w:delText>;</w:delText>
        </w:r>
      </w:del>
      <w:r>
        <w:t xml:space="preserve"> the </w:t>
      </w:r>
      <w:del w:id="75" w:author="Christine Stawitz" w:date="2019-05-03T13:38:00Z">
        <w:r w:rsidDel="00837488">
          <w:delText xml:space="preserve">linear </w:delText>
        </w:r>
      </w:del>
      <w:ins w:id="76" w:author="Christine Stawitz" w:date="2019-05-03T13:38:00Z">
        <w:r w:rsidR="00837488">
          <w:t xml:space="preserve">additive </w:t>
        </w:r>
      </w:ins>
      <w:r>
        <w:t>effects of latitude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t>), longitude (</w:t>
      </w:r>
      <m:oMath>
        <m:sSub>
          <m:sSubPr>
            <m:ctrlPr>
              <w:rPr>
                <w:rFonts w:ascii="Cambria Math" w:hAnsi="Cambria Math"/>
                <w:i/>
              </w:rPr>
            </m:ctrlPr>
          </m:sSubPr>
          <m:e>
            <m:r>
              <w:rPr>
                <w:rFonts w:ascii="Cambria Math" w:hAnsi="Cambria Math"/>
              </w:rPr>
              <m:t>k</m:t>
            </m:r>
          </m:e>
          <m:sub>
            <m:r>
              <w:rPr>
                <w:rFonts w:ascii="Cambria Math" w:hAnsi="Cambria Math"/>
              </w:rPr>
              <m:t>t</m:t>
            </m:r>
          </m:sub>
        </m:sSub>
      </m:oMath>
      <w:r>
        <w:t>) and year (</w:t>
      </w:r>
      <m:oMath>
        <m:sSub>
          <m:sSubPr>
            <m:ctrlPr>
              <w:rPr>
                <w:rFonts w:ascii="Cambria Math" w:hAnsi="Cambria Math"/>
                <w:i/>
                <w:iCs/>
              </w:rPr>
            </m:ctrlPr>
          </m:sSubPr>
          <m:e>
            <m:r>
              <w:rPr>
                <w:rFonts w:ascii="Cambria Math" w:hAnsi="Cambria Math"/>
              </w:rPr>
              <m:t>x</m:t>
            </m:r>
          </m:e>
          <m:sub>
            <m:r>
              <w:rPr>
                <w:rFonts w:ascii="Cambria Math" w:hAnsi="Cambria Math"/>
              </w:rPr>
              <m:t>t</m:t>
            </m:r>
          </m:sub>
        </m:sSub>
      </m:oMath>
      <w:r>
        <w:t>), which are smooth</w:t>
      </w:r>
      <w:ins w:id="77" w:author="Christine Stawitz" w:date="2019-05-03T13:57:00Z">
        <w:r w:rsidR="00C30915">
          <w:t>ed</w:t>
        </w:r>
      </w:ins>
      <w:r>
        <w:t xml:space="preserve"> </w:t>
      </w:r>
      <w:ins w:id="78" w:author="Christine Stawitz" w:date="2019-05-03T13:57:00Z">
        <w:r w:rsidR="00C30915">
          <w:t xml:space="preserve">by </w:t>
        </w:r>
      </w:ins>
      <w:r>
        <w:t>function</w:t>
      </w:r>
      <w:del w:id="79" w:author="Christine Stawitz" w:date="2019-05-03T13:58:00Z">
        <w:r w:rsidDel="00C30915">
          <w:delText>s</w:delText>
        </w:r>
      </w:del>
      <w:ins w:id="80" w:author="Christine Stawitz" w:date="2019-05-03T13:57:00Z">
        <w:r w:rsidR="00C30915">
          <w:t xml:space="preserve"> </w:t>
        </w:r>
        <w:commentRangeStart w:id="81"/>
        <w:r w:rsidR="00C30915" w:rsidRPr="00C30915">
          <w:rPr>
            <w:i/>
            <w:rPrChange w:id="82" w:author="Christine Stawitz" w:date="2019-05-03T13:57:00Z">
              <w:rPr/>
            </w:rPrChange>
          </w:rPr>
          <w:t>f</w:t>
        </w:r>
        <w:commentRangeEnd w:id="81"/>
        <w:r w:rsidR="00C30915">
          <w:rPr>
            <w:rStyle w:val="CommentReference"/>
          </w:rPr>
          <w:commentReference w:id="81"/>
        </w:r>
      </w:ins>
      <w:r>
        <w:t xml:space="preserve">. </w:t>
      </w:r>
      <w:ins w:id="83" w:author="Christine Stawitz" w:date="2019-05-03T13:41:00Z">
        <w:r w:rsidR="00837488">
          <w:t xml:space="preserve">The effects of </w:t>
        </w:r>
      </w:ins>
      <w:del w:id="84" w:author="Christine Stawitz" w:date="2019-05-03T13:41:00Z">
        <w:r w:rsidDel="00837488">
          <w:delText>L</w:delText>
        </w:r>
      </w:del>
      <w:ins w:id="85" w:author="Christine Stawitz" w:date="2019-05-03T13:41:00Z">
        <w:r w:rsidR="00837488">
          <w:t>l</w:t>
        </w:r>
      </w:ins>
      <w:r>
        <w:t xml:space="preserve">atitude and longitude </w:t>
      </w:r>
      <w:ins w:id="86" w:author="Christine Stawitz" w:date="2019-05-03T13:41:00Z">
        <w:r w:rsidR="00837488">
          <w:t xml:space="preserve">on expected size-at-age </w:t>
        </w:r>
      </w:ins>
      <w:r>
        <w:t xml:space="preserve">are </w:t>
      </w:r>
      <w:del w:id="87" w:author="Christine Stawitz" w:date="2019-05-03T13:40:00Z">
        <w:r w:rsidDel="00837488">
          <w:delText xml:space="preserve">fit </w:delText>
        </w:r>
      </w:del>
      <w:ins w:id="88" w:author="Christine Stawitz" w:date="2019-05-03T13:40:00Z">
        <w:r w:rsidR="00837488">
          <w:t xml:space="preserve">estimated </w:t>
        </w:r>
      </w:ins>
      <w:r>
        <w:t xml:space="preserve">as separate smoothers </w:t>
      </w:r>
      <w:commentRangeStart w:id="89"/>
      <w:commentRangeStart w:id="90"/>
      <w:commentRangeStart w:id="91"/>
      <w:r>
        <w:t xml:space="preserve">as the estimation of derivatives for a two-dimensional spline, and inference thereof, </w:t>
      </w:r>
      <w:r w:rsidRPr="006A59E8">
        <w:t>is too complex for the present application</w:t>
      </w:r>
      <w:r>
        <w:t xml:space="preserve">. </w:t>
      </w:r>
      <w:commentRangeEnd w:id="89"/>
      <w:r w:rsidR="00837488">
        <w:rPr>
          <w:rStyle w:val="CommentReference"/>
        </w:rPr>
        <w:commentReference w:id="89"/>
      </w:r>
      <w:commentRangeEnd w:id="90"/>
      <w:r w:rsidR="00837488">
        <w:rPr>
          <w:rStyle w:val="CommentReference"/>
        </w:rPr>
        <w:commentReference w:id="90"/>
      </w:r>
      <w:commentRangeEnd w:id="91"/>
      <w:r w:rsidR="00837488">
        <w:rPr>
          <w:rStyle w:val="CommentReference"/>
        </w:rPr>
        <w:commentReference w:id="91"/>
      </w:r>
      <w:moveFromRangeStart w:id="92" w:author="Christine Stawitz" w:date="2019-05-03T13:56:00Z" w:name="move7784196"/>
      <w:moveFrom w:id="93" w:author="Christine Stawitz" w:date="2019-05-03T13:56:00Z">
        <w:r w:rsidR="00F502D0" w:rsidDel="00C30915">
          <w:rPr>
            <w:i/>
          </w:rPr>
          <w:t>g</w:t>
        </w:r>
        <w:r w:rsidR="00F502D0" w:rsidDel="00C30915">
          <w:t xml:space="preserve"> is an invertible, monotonic </w:t>
        </w:r>
        <w:r w:rsidR="004D0927" w:rsidDel="00C30915">
          <w:t>function that</w:t>
        </w:r>
        <w:r w:rsidR="00C2617A" w:rsidDel="00C30915">
          <w:t xml:space="preserve"> </w:t>
        </w:r>
        <w:r w:rsidR="00F502D0" w:rsidDel="00C30915">
          <w:t xml:space="preserve">enables mapping from the response scale to the scale of the linear predictor, such as the natural logarithm. </w:t>
        </w:r>
      </w:moveFrom>
      <w:moveFromRangeEnd w:id="92"/>
      <w:commentRangeStart w:id="94"/>
      <w:r w:rsidR="008E6D3E" w:rsidRPr="00B03F3F">
        <w:t>To simplify the analysis, we fit the GAM</w:t>
      </w:r>
      <w:r w:rsidR="00B303A7">
        <w:t xml:space="preserve"> to</w:t>
      </w:r>
      <w:r w:rsidR="008E6D3E" w:rsidRPr="00B03F3F">
        <w:t xml:space="preserve"> </w:t>
      </w:r>
      <w:r w:rsidR="00B303A7">
        <w:t xml:space="preserve">a subset of each </w:t>
      </w:r>
      <w:r w:rsidR="008E6D3E" w:rsidRPr="00B03F3F">
        <w:t xml:space="preserve">simulated datasets </w:t>
      </w:r>
      <w:r w:rsidR="00B303A7">
        <w:t>including</w:t>
      </w:r>
      <w:r w:rsidR="00F91040">
        <w:t xml:space="preserve"> only</w:t>
      </w:r>
      <w:r w:rsidR="008E6D3E" w:rsidRPr="00B03F3F">
        <w:t xml:space="preserve"> </w:t>
      </w:r>
      <w:commentRangeStart w:id="95"/>
      <w:r w:rsidR="008E6D3E" w:rsidRPr="00B03F3F">
        <w:t>fish</w:t>
      </w:r>
      <w:commentRangeEnd w:id="95"/>
      <w:r w:rsidR="00C30915">
        <w:rPr>
          <w:rStyle w:val="CommentReference"/>
        </w:rPr>
        <w:commentReference w:id="95"/>
      </w:r>
      <w:r w:rsidR="008E6D3E" w:rsidRPr="00B03F3F">
        <w:t xml:space="preserve"> of age six (thus precluding the need to control for age or sex).</w:t>
      </w:r>
      <w:commentRangeEnd w:id="94"/>
      <w:r w:rsidR="00C56964">
        <w:rPr>
          <w:rStyle w:val="CommentReference"/>
        </w:rPr>
        <w:commentReference w:id="94"/>
      </w:r>
    </w:p>
    <w:p w14:paraId="2DD9C96B" w14:textId="284A49BA" w:rsidR="00064049" w:rsidRDefault="00064049" w:rsidP="00825F33">
      <w:pPr>
        <w:spacing w:before="240" w:after="0" w:line="360" w:lineRule="auto"/>
      </w:pPr>
      <w:r>
        <w:t xml:space="preserve">The first derivatives of the </w:t>
      </w:r>
      <w:commentRangeStart w:id="96"/>
      <w:r>
        <w:t xml:space="preserve">GAM </w:t>
      </w:r>
      <w:commentRangeEnd w:id="96"/>
      <w:r w:rsidR="00C30915">
        <w:rPr>
          <w:rStyle w:val="CommentReference"/>
        </w:rPr>
        <w:commentReference w:id="96"/>
      </w:r>
      <w:r>
        <w:t>with respect to latitude</w:t>
      </w:r>
      <w:r w:rsidR="00A75AC1">
        <w:t xml:space="preserve">, </w:t>
      </w:r>
      <w:r>
        <w:t xml:space="preserve">longitude </w:t>
      </w:r>
      <w:r w:rsidR="00A75AC1">
        <w:t xml:space="preserve">and year </w:t>
      </w:r>
      <w:r>
        <w:t xml:space="preserve">are evaluated to identify </w:t>
      </w:r>
      <w:commentRangeStart w:id="97"/>
      <w:r>
        <w:t xml:space="preserve">areas </w:t>
      </w:r>
      <w:r w:rsidR="00424B2D">
        <w:t xml:space="preserve">or periods </w:t>
      </w:r>
      <w:commentRangeEnd w:id="97"/>
      <w:r w:rsidR="00C30915">
        <w:rPr>
          <w:rStyle w:val="CommentReference"/>
        </w:rPr>
        <w:commentReference w:id="97"/>
      </w:r>
      <w:r w:rsidR="00424B2D">
        <w:t>(breakpoints)</w:t>
      </w:r>
      <w:del w:id="98" w:author="Melissa Haltuch" w:date="2019-04-12T10:26:00Z">
        <w:r w:rsidR="00424B2D" w:rsidDel="00C56964">
          <w:delText xml:space="preserve"> </w:delText>
        </w:r>
      </w:del>
      <w:r w:rsidR="00424B2D">
        <w:t xml:space="preserve"> between which</w:t>
      </w:r>
      <w:r>
        <w:t xml:space="preserve"> </w:t>
      </w:r>
      <w:r w:rsidR="00424B2D">
        <w:t>we anticipate</w:t>
      </w:r>
      <w:r>
        <w:t xml:space="preserve"> change</w:t>
      </w:r>
      <w:r w:rsidR="00424B2D">
        <w:t>s</w:t>
      </w:r>
      <w:r>
        <w:t xml:space="preserve"> in fish </w:t>
      </w:r>
      <w:commentRangeStart w:id="99"/>
      <w:r>
        <w:t>size</w:t>
      </w:r>
      <w:r w:rsidR="00424B2D">
        <w:t xml:space="preserve"> at age</w:t>
      </w:r>
      <w:commentRangeEnd w:id="99"/>
      <w:r w:rsidR="00C56964">
        <w:rPr>
          <w:rStyle w:val="CommentReference"/>
        </w:rPr>
        <w:commentReference w:id="99"/>
      </w:r>
      <w:r w:rsidR="00424B2D">
        <w:t>;</w:t>
      </w:r>
      <w:r>
        <w:t xml:space="preserve"> which is taken </w:t>
      </w:r>
      <w:commentRangeStart w:id="100"/>
      <w:r>
        <w:t xml:space="preserve">as a proxy for </w:t>
      </w:r>
      <w:r w:rsidR="00E62438">
        <w:t>spatiotemporal variation</w:t>
      </w:r>
      <w:r>
        <w:t xml:space="preserve"> in fish growth</w:t>
      </w:r>
      <w:commentRangeEnd w:id="100"/>
      <w:r w:rsidR="00C30915">
        <w:rPr>
          <w:rStyle w:val="CommentReference"/>
        </w:rPr>
        <w:commentReference w:id="100"/>
      </w:r>
      <w:r>
        <w:t xml:space="preserve">. The equations below provide an example using latitude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rPr>
          <w:rFonts w:eastAsiaTheme="minorEastAsia"/>
        </w:rPr>
        <w:t>, but the process is repeated for each smoother.</w:t>
      </w:r>
      <w:r>
        <w:t xml:space="preserve"> The finite differences method (as in </w:t>
      </w:r>
      <w:r>
        <w:fldChar w:fldCharType="begin" w:fldLock="1"/>
      </w:r>
      <w:r w:rsidR="00575CEA">
        <w:instrText>ADDIN CSL_CITATION {"citationItems":[{"id":"ITEM-1","itemData":{"DOI":"10.1101/322248","abstract":"In the absence of annual laminations, time series generated from lake sediments or other similar stratigraphic sequences are irregularly spaced in time, which complicates formal analysis using classical statistical time series models. In lieu, statistical analyses of trends in palaeoenvironmental time series, if done at all, have typically used simpler linear regressions or (non-) parametric correlations with little regard for the violation of assumptions that almost surely occurs due to temporal dependencies in the data or that correlations do not provide estimates of the magnitude of change, just whether or not there is a linear or monotonic trend. Alternative approaches have used LOESS-estimated trends to justify data interpretations or test hypotheses as to the causal factors without considering the inherent subjectivity of the choice of parameters used to achieve the fit (e.g. span width, degree of polynomial). Generalized additive models (GAMs) are statistical models that can be used to estimate trends as smooth functions of time. Unlike LOESS, GAMs use automatic smoothness selection methods to objectively determine the complexity of the fitted trend, and as formal statistical models, GAMs, allow for potentially complex, non-linear trends, a proper accounting of model uncertainty, and the identification of periods of significant temporal change. Here, I present a consistent and modern approach to the estimation of trends in palaeoenvironmental time series using GAMs, illustrating features of the methodology with two example time series of contrasting complexity; a 150-year bulk organic matter δ15N time series from Small Water, UK, and a 3000-year alkenone record from Braya-Sø, Greenland. I discuss the underlying mechanics of GAMs that allow them to learn the shape of the trend from the data themselves and how simultaneous confidence intervals and the first derivatives of the trend are used to properly account for model uncertainty and identify periods of change. It is hoped that by using GAMs greater attention is paid to the statistical estimation of trends in palaeoenvironmental time series leading to more a robust and reproducible palaeoscience.","author":[{"dropping-particle":"","family":"Simpson","given":"Gavin L","non-dropping-particle":"","parse-names":false,"suffix":""}],"container-title":"bioRxiv","id":"ITEM-1","issued":{"date-parts":[["2018"]]},"title":"Modelling palaeoecological time series using generalized additive models","type":"article-journal"},"uris":["http://www.mendeley.com/documents/?uuid=0f70b78f-53ef-4276-8022-18e23c48037d"]}],"mendeley":{"formattedCitation":"(Simpson, 2018)","manualFormatting":"Simpson, 2018)","plainTextFormattedCitation":"(Simpson, 2018)","previouslyFormattedCitation":"(Simpson, 2018)"},"properties":{"noteIndex":0},"schema":"https://github.com/citation-style-language/schema/raw/master/csl-citation.json"}</w:instrText>
      </w:r>
      <w:r>
        <w:fldChar w:fldCharType="separate"/>
      </w:r>
      <w:r w:rsidRPr="00C87747">
        <w:rPr>
          <w:noProof/>
        </w:rPr>
        <w:t>Simpson, 2018)</w:t>
      </w:r>
      <w:r>
        <w:fldChar w:fldCharType="end"/>
      </w:r>
      <w:r>
        <w:t xml:space="preserve"> approximates the first derivative of the spline generated from the </w:t>
      </w:r>
      <w:commentRangeStart w:id="101"/>
      <w:r>
        <w:t xml:space="preserve">GAM function. </w:t>
      </w:r>
      <w:commentRangeEnd w:id="101"/>
      <w:r w:rsidR="00C30915">
        <w:rPr>
          <w:rStyle w:val="CommentReference"/>
        </w:rPr>
        <w:commentReference w:id="101"/>
      </w:r>
      <w:r>
        <w:t xml:space="preserve">For instance, the vector of derivatives </w:t>
      </w:r>
      <w:r w:rsidRPr="0085796C">
        <w:rPr>
          <w:b/>
          <w:u w:val="single"/>
        </w:rPr>
        <w:t>G</w:t>
      </w:r>
      <w:r>
        <w:rPr>
          <w:b/>
        </w:rPr>
        <w:t xml:space="preserve"> </w:t>
      </w:r>
      <w:r>
        <w:t>for latitude is produced via</w:t>
      </w:r>
      <w:r w:rsidR="00231872">
        <w:t xml:space="preserve"> the following (see </w:t>
      </w:r>
      <w:r w:rsidR="00231872">
        <w:fldChar w:fldCharType="begin"/>
      </w:r>
      <w:r w:rsidR="00231872">
        <w:instrText xml:space="preserve"> REF _Ref2061301 \h </w:instrText>
      </w:r>
      <w:r w:rsidR="00825F33">
        <w:instrText xml:space="preserve"> \* MERGEFORMAT </w:instrText>
      </w:r>
      <w:r w:rsidR="00231872">
        <w:fldChar w:fldCharType="separate"/>
      </w:r>
      <w:r w:rsidR="00231872">
        <w:t xml:space="preserve">Figures </w:t>
      </w:r>
      <w:r w:rsidR="00231872">
        <w:rPr>
          <w:noProof/>
        </w:rPr>
        <w:t>2</w:t>
      </w:r>
      <w:r w:rsidR="00231872">
        <w:fldChar w:fldCharType="end"/>
      </w:r>
      <w:r w:rsidR="00231872">
        <w:t xml:space="preserve"> </w:t>
      </w:r>
      <w:r w:rsidR="00231872">
        <w:fldChar w:fldCharType="begin"/>
      </w:r>
      <w:r w:rsidR="00231872">
        <w:instrText xml:space="preserve"> REF _Ref2061305 \h </w:instrText>
      </w:r>
      <w:r w:rsidR="00825F33">
        <w:instrText xml:space="preserve"> \* MERGEFORMAT </w:instrText>
      </w:r>
      <w:r w:rsidR="00231872">
        <w:fldChar w:fldCharType="separate"/>
      </w:r>
      <w:r w:rsidR="00231872">
        <w:t xml:space="preserve">and </w:t>
      </w:r>
      <w:r w:rsidR="00231872">
        <w:rPr>
          <w:noProof/>
        </w:rPr>
        <w:t>3</w:t>
      </w:r>
      <w:r w:rsidR="00231872">
        <w:fldChar w:fldCharType="end"/>
      </w:r>
      <w:r w:rsidR="00231872">
        <w:t>):</w:t>
      </w:r>
    </w:p>
    <w:p w14:paraId="1710E7F0" w14:textId="6F0CF014" w:rsidR="00064049" w:rsidRDefault="00064049" w:rsidP="00825F33">
      <w:pPr>
        <w:pStyle w:val="Caption"/>
        <w:spacing w:line="360" w:lineRule="auto"/>
      </w:pPr>
      <w:r>
        <w:t xml:space="preserve">Equation </w:t>
      </w:r>
      <w:r>
        <w:rPr>
          <w:noProof/>
        </w:rPr>
        <w:fldChar w:fldCharType="begin"/>
      </w:r>
      <w:r>
        <w:rPr>
          <w:noProof/>
        </w:rPr>
        <w:instrText xml:space="preserve"> SEQ Equation \* ARABIC </w:instrText>
      </w:r>
      <w:r>
        <w:rPr>
          <w:noProof/>
        </w:rPr>
        <w:fldChar w:fldCharType="separate"/>
      </w:r>
      <w:r w:rsidR="00A33E5C">
        <w:rPr>
          <w:noProof/>
        </w:rPr>
        <w:t>2</w:t>
      </w:r>
      <w:r>
        <w:rPr>
          <w:noProof/>
        </w:rPr>
        <w:fldChar w:fldCharType="end"/>
      </w:r>
      <w:r w:rsidRPr="00E424C1">
        <w:rPr>
          <w:sz w:val="32"/>
          <w:szCs w:val="32"/>
        </w:rPr>
        <w:t xml:space="preserve"> </w:t>
      </w:r>
      <w:commentRangeStart w:id="102"/>
      <m:oMath>
        <m:sSub>
          <m:sSubPr>
            <m:ctrlPr>
              <w:ins w:id="103" w:author="Christine Stawitz" w:date="2019-05-03T14:04:00Z">
                <w:rPr>
                  <w:rFonts w:ascii="Cambria Math" w:hAnsi="Cambria Math"/>
                  <w:i/>
                  <w:sz w:val="32"/>
                  <w:szCs w:val="32"/>
                </w:rPr>
              </w:ins>
            </m:ctrlPr>
          </m:sSubPr>
          <m:e>
            <m:r>
              <w:ins w:id="104" w:author="Christine Stawitz" w:date="2019-05-03T14:04:00Z">
                <w:rPr>
                  <w:rFonts w:ascii="Cambria Math" w:hAnsi="Cambria Math"/>
                  <w:sz w:val="32"/>
                  <w:szCs w:val="32"/>
                </w:rPr>
                <m:t>G</m:t>
              </w:ins>
            </m:r>
          </m:e>
          <m:sub>
            <m:r>
              <w:ins w:id="105" w:author="Christine Stawitz" w:date="2019-05-03T14:04:00Z">
                <w:rPr>
                  <w:rFonts w:ascii="Cambria Math" w:hAnsi="Cambria Math"/>
                  <w:sz w:val="32"/>
                  <w:szCs w:val="32"/>
                </w:rPr>
                <m:t>t</m:t>
              </w:ins>
            </m:r>
          </m:sub>
        </m:sSub>
        <m:r>
          <w:ins w:id="106" w:author="Christine Stawitz" w:date="2019-05-03T14:04:00Z">
            <w:rPr>
              <w:rFonts w:ascii="Cambria Math" w:hAnsi="Cambria Math"/>
              <w:sz w:val="32"/>
              <w:szCs w:val="32"/>
            </w:rPr>
            <m:t xml:space="preserve">= </m:t>
          </w:ins>
        </m:r>
        <w:commentRangeEnd w:id="102"/>
        <m:r>
          <w:ins w:id="107" w:author="Christine Stawitz" w:date="2019-05-03T14:05:00Z">
            <m:rPr>
              <m:sty m:val="p"/>
            </m:rPr>
            <w:rPr>
              <w:rStyle w:val="CommentReference"/>
              <w:iCs w:val="0"/>
            </w:rPr>
            <w:commentReference w:id="102"/>
          </w:ins>
        </m:r>
        <w:commentRangeStart w:id="108"/>
        <m:sSub>
          <m:sSubPr>
            <m:ctrlPr>
              <w:del w:id="109" w:author="Christine Stawitz" w:date="2019-05-03T14:04:00Z">
                <w:rPr>
                  <w:rFonts w:ascii="Cambria Math" w:hAnsi="Cambria Math"/>
                  <w:b/>
                  <w:i/>
                  <w:sz w:val="32"/>
                  <w:szCs w:val="32"/>
                </w:rPr>
              </w:del>
            </m:ctrlPr>
          </m:sSubPr>
          <m:e>
            <m:r>
              <w:del w:id="110" w:author="Christine Stawitz" w:date="2019-05-03T14:04:00Z">
                <m:rPr>
                  <m:sty m:val="bi"/>
                </m:rPr>
                <w:rPr>
                  <w:rFonts w:ascii="Cambria Math" w:hAnsi="Cambria Math"/>
                  <w:sz w:val="32"/>
                  <w:szCs w:val="32"/>
                </w:rPr>
                <m:t>G</m:t>
              </w:del>
            </m:r>
          </m:e>
          <m:sub>
            <m:r>
              <w:del w:id="111" w:author="Christine Stawitz" w:date="2019-05-03T14:03:00Z">
                <m:rPr>
                  <m:sty m:val="bi"/>
                </m:rPr>
                <w:rPr>
                  <w:rFonts w:ascii="Cambria Math" w:hAnsi="Cambria Math"/>
                  <w:sz w:val="32"/>
                  <w:szCs w:val="32"/>
                </w:rPr>
                <m:t>t</m:t>
              </w:del>
            </m:r>
          </m:sub>
        </m:sSub>
        <w:commentRangeEnd w:id="108"/>
        <m:r>
          <m:rPr>
            <m:sty m:val="p"/>
          </m:rPr>
          <w:rPr>
            <w:rStyle w:val="CommentReference"/>
            <w:iCs w:val="0"/>
          </w:rPr>
          <w:commentReference w:id="108"/>
        </m:r>
        <m:r>
          <w:del w:id="112" w:author="Christine Stawitz" w:date="2019-05-03T14:04:00Z">
            <w:rPr>
              <w:rFonts w:ascii="Cambria Math" w:hAnsi="Cambria Math"/>
              <w:sz w:val="32"/>
              <w:szCs w:val="32"/>
            </w:rPr>
            <m:t>=</m:t>
          </w:del>
        </m:r>
        <m:f>
          <m:fPr>
            <m:ctrlPr>
              <w:rPr>
                <w:rFonts w:ascii="Cambria Math" w:hAnsi="Cambria Math"/>
                <w:i/>
                <w:iCs w:val="0"/>
                <w:sz w:val="32"/>
                <w:szCs w:val="32"/>
              </w:rPr>
            </m:ctrlPr>
          </m:fPr>
          <m:num>
            <m:r>
              <w:rPr>
                <w:rFonts w:ascii="Cambria Math" w:hAnsi="Cambria Math"/>
                <w:sz w:val="32"/>
                <w:szCs w:val="32"/>
              </w:rPr>
              <m:t>g</m:t>
            </m:r>
            <m:d>
              <m:dPr>
                <m:ctrlPr>
                  <w:rPr>
                    <w:rFonts w:ascii="Cambria Math" w:hAnsi="Cambria Math"/>
                    <w:i/>
                    <w:sz w:val="32"/>
                    <w:szCs w:val="32"/>
                  </w:rPr>
                </m:ctrlPr>
              </m:dPr>
              <m:e>
                <m:sSub>
                  <m:sSubPr>
                    <m:ctrlPr>
                      <w:rPr>
                        <w:rFonts w:ascii="Cambria Math" w:hAnsi="Cambria Math"/>
                        <w:i/>
                        <w:iCs w:val="0"/>
                        <w:sz w:val="32"/>
                        <w:szCs w:val="32"/>
                      </w:rPr>
                    </m:ctrlPr>
                  </m:sSubPr>
                  <m:e>
                    <m:sSup>
                      <m:sSupPr>
                        <m:ctrlPr>
                          <w:rPr>
                            <w:rFonts w:ascii="Cambria Math" w:hAnsi="Cambria Math"/>
                            <w:i/>
                            <w:sz w:val="32"/>
                            <w:szCs w:val="32"/>
                          </w:rPr>
                        </m:ctrlPr>
                      </m:sSupPr>
                      <m:e>
                        <m:r>
                          <w:rPr>
                            <w:rFonts w:ascii="Cambria Math" w:hAnsi="Cambria Math"/>
                            <w:sz w:val="32"/>
                            <w:szCs w:val="32"/>
                          </w:rPr>
                          <m:t>s</m:t>
                        </m:r>
                      </m:e>
                      <m:sup>
                        <m:r>
                          <w:rPr>
                            <w:rFonts w:ascii="Cambria Math" w:hAnsi="Cambria Math"/>
                            <w:sz w:val="32"/>
                            <w:szCs w:val="32"/>
                          </w:rPr>
                          <m:t>'</m:t>
                        </m:r>
                      </m:sup>
                    </m:sSup>
                  </m:e>
                  <m:sub>
                    <m:r>
                      <w:rPr>
                        <w:rFonts w:ascii="Cambria Math" w:hAnsi="Cambria Math"/>
                        <w:sz w:val="32"/>
                        <w:szCs w:val="32"/>
                      </w:rPr>
                      <m:t>t</m:t>
                    </m:r>
                  </m:sub>
                </m:sSub>
              </m:e>
            </m:d>
            <m:r>
              <w:rPr>
                <w:rFonts w:ascii="Cambria Math" w:hAnsi="Cambria Math"/>
                <w:sz w:val="32"/>
                <w:szCs w:val="32"/>
              </w:rPr>
              <m:t>-g(</m:t>
            </m:r>
            <m:sSub>
              <m:sSubPr>
                <m:ctrlPr>
                  <w:rPr>
                    <w:rFonts w:ascii="Cambria Math" w:hAnsi="Cambria Math"/>
                    <w:i/>
                    <w:iCs w:val="0"/>
                    <w:sz w:val="32"/>
                    <w:szCs w:val="32"/>
                  </w:rPr>
                </m:ctrlPr>
              </m:sSubPr>
              <m:e>
                <m:r>
                  <w:rPr>
                    <w:rFonts w:ascii="Cambria Math" w:hAnsi="Cambria Math"/>
                    <w:sz w:val="32"/>
                    <w:szCs w:val="32"/>
                  </w:rPr>
                  <m:t>s</m:t>
                </m:r>
              </m:e>
              <m:sub>
                <m:r>
                  <w:rPr>
                    <w:rFonts w:ascii="Cambria Math" w:hAnsi="Cambria Math"/>
                    <w:sz w:val="32"/>
                    <w:szCs w:val="32"/>
                  </w:rPr>
                  <m:t>t</m:t>
                </m:r>
              </m:sub>
            </m:sSub>
            <m:r>
              <w:rPr>
                <w:rFonts w:ascii="Cambria Math" w:hAnsi="Cambria Math"/>
                <w:sz w:val="32"/>
                <w:szCs w:val="32"/>
              </w:rPr>
              <m:t>)</m:t>
            </m:r>
          </m:num>
          <m:den>
            <m:r>
              <w:rPr>
                <w:rFonts w:ascii="Cambria Math" w:hAnsi="Cambria Math"/>
                <w:sz w:val="32"/>
                <w:szCs w:val="32"/>
              </w:rPr>
              <m:t>ε</m:t>
            </m:r>
          </m:den>
        </m:f>
      </m:oMath>
    </w:p>
    <w:p w14:paraId="38B8C7BE" w14:textId="067C19FB" w:rsidR="00F502D0" w:rsidRDefault="00064049" w:rsidP="00825F33">
      <w:pPr>
        <w:spacing w:after="0" w:line="360" w:lineRule="auto"/>
      </w:pPr>
      <w:r>
        <w:t>where</w:t>
      </w:r>
      <m:oMath>
        <m:r>
          <w:rPr>
            <w:rFonts w:ascii="Cambria Math" w:hAnsi="Cambria Math"/>
          </w:rPr>
          <m:t xml:space="preserve"> g</m:t>
        </m:r>
        <m:d>
          <m:dPr>
            <m:ctrlPr>
              <w:rPr>
                <w:rFonts w:ascii="Cambria Math" w:hAnsi="Cambria Math"/>
                <w:i/>
              </w:rPr>
            </m:ctrlPr>
          </m:dPr>
          <m:e>
            <m:sSub>
              <m:sSubPr>
                <m:ctrlPr>
                  <w:rPr>
                    <w:rFonts w:ascii="Cambria Math" w:hAnsi="Cambria Math"/>
                    <w:i/>
                  </w:rPr>
                </m:ctrlPr>
              </m:sSubPr>
              <m:e>
                <m:sSup>
                  <m:sSupPr>
                    <m:ctrlPr>
                      <w:rPr>
                        <w:rFonts w:ascii="Cambria Math" w:hAnsi="Cambria Math"/>
                        <w:i/>
                      </w:rPr>
                    </m:ctrlPr>
                  </m:sSupPr>
                  <m:e>
                    <m:r>
                      <w:rPr>
                        <w:rFonts w:ascii="Cambria Math" w:hAnsi="Cambria Math"/>
                      </w:rPr>
                      <m:t>s</m:t>
                    </m:r>
                  </m:e>
                  <m:sup>
                    <m:r>
                      <w:rPr>
                        <w:rFonts w:ascii="Cambria Math" w:hAnsi="Cambria Math"/>
                      </w:rPr>
                      <m:t>'</m:t>
                    </m:r>
                  </m:sup>
                </m:sSup>
              </m:e>
              <m:sub>
                <m:r>
                  <w:rPr>
                    <w:rFonts w:ascii="Cambria Math" w:hAnsi="Cambria Math"/>
                  </w:rPr>
                  <m:t>t</m:t>
                </m:r>
              </m:sub>
            </m:sSub>
          </m:e>
        </m:d>
      </m:oMath>
      <w:r>
        <w:t xml:space="preserve"> is a vector of predicted lengths at latitudes </w:t>
      </w:r>
      <m:oMath>
        <m:sSub>
          <m:sSubPr>
            <m:ctrlPr>
              <w:rPr>
                <w:rFonts w:ascii="Cambria Math" w:hAnsi="Cambria Math"/>
                <w:i/>
              </w:rPr>
            </m:ctrlPr>
          </m:sSubPr>
          <m:e>
            <m:sSup>
              <m:sSupPr>
                <m:ctrlPr>
                  <w:rPr>
                    <w:rFonts w:ascii="Cambria Math" w:hAnsi="Cambria Math"/>
                    <w:i/>
                  </w:rPr>
                </m:ctrlPr>
              </m:sSupPr>
              <m:e>
                <m:r>
                  <w:rPr>
                    <w:rFonts w:ascii="Cambria Math" w:hAnsi="Cambria Math"/>
                  </w:rPr>
                  <m:t>s</m:t>
                </m:r>
              </m:e>
              <m:sup>
                <m:r>
                  <w:rPr>
                    <w:rFonts w:ascii="Cambria Math" w:hAnsi="Cambria Math"/>
                  </w:rPr>
                  <m:t>'</m:t>
                </m:r>
              </m:sup>
            </m:sSup>
          </m:e>
          <m:sub>
            <m:r>
              <w:rPr>
                <w:rFonts w:ascii="Cambria Math" w:hAnsi="Cambria Math"/>
              </w:rPr>
              <m:t>t</m:t>
            </m:r>
          </m:sub>
        </m:sSub>
      </m:oMath>
      <w:del w:id="113" w:author="Christine Stawitz" w:date="2019-05-03T14:06:00Z">
        <w:r w:rsidDel="00B40541">
          <w:delText>, defined by the user as</w:delText>
        </w:r>
      </w:del>
      <w:ins w:id="114" w:author="Christine Stawitz" w:date="2019-05-03T14:06:00Z">
        <w:r w:rsidR="00B40541">
          <w:t xml:space="preserve">, where </w:t>
        </w:r>
      </w:ins>
      <w:r>
        <w:t xml:space="preserve"> </w:t>
      </w:r>
      <m:oMath>
        <m:sSub>
          <m:sSubPr>
            <m:ctrlPr>
              <w:ins w:id="115" w:author="Christine Stawitz" w:date="2019-05-03T14:06:00Z">
                <w:rPr>
                  <w:rFonts w:ascii="Cambria Math" w:hAnsi="Cambria Math"/>
                  <w:i/>
                </w:rPr>
              </w:ins>
            </m:ctrlPr>
          </m:sSubPr>
          <m:e>
            <m:sSup>
              <m:sSupPr>
                <m:ctrlPr>
                  <w:ins w:id="116" w:author="Christine Stawitz" w:date="2019-05-03T14:06:00Z">
                    <w:rPr>
                      <w:rFonts w:ascii="Cambria Math" w:hAnsi="Cambria Math"/>
                      <w:i/>
                    </w:rPr>
                  </w:ins>
                </m:ctrlPr>
              </m:sSupPr>
              <m:e>
                <m:r>
                  <w:ins w:id="117" w:author="Christine Stawitz" w:date="2019-05-03T14:06:00Z">
                    <w:rPr>
                      <w:rFonts w:ascii="Cambria Math" w:hAnsi="Cambria Math"/>
                    </w:rPr>
                    <m:t>s</m:t>
                  </w:ins>
                </m:r>
              </m:e>
              <m:sup>
                <m:r>
                  <w:ins w:id="118" w:author="Christine Stawitz" w:date="2019-05-03T14:06:00Z">
                    <w:rPr>
                      <w:rFonts w:ascii="Cambria Math" w:hAnsi="Cambria Math"/>
                    </w:rPr>
                    <m:t>'</m:t>
                  </w:ins>
                </m:r>
              </m:sup>
            </m:sSup>
          </m:e>
          <m:sub>
            <m:r>
              <w:ins w:id="119" w:author="Christine Stawitz" w:date="2019-05-03T14:06:00Z">
                <w:rPr>
                  <w:rFonts w:ascii="Cambria Math" w:hAnsi="Cambria Math"/>
                </w:rPr>
                <m:t>t</m:t>
              </w:ins>
            </m:r>
          </m:sub>
        </m:sSub>
        <m:r>
          <w:ins w:id="120" w:author="Christine Stawitz" w:date="2019-05-03T14:06:00Z">
            <w:rPr>
              <w:rFonts w:ascii="Cambria Math" w:hAnsi="Cambria Math"/>
            </w:rPr>
            <m:t>=</m:t>
          </w:ins>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ε</m:t>
        </m:r>
      </m:oMath>
      <w:r>
        <w:t xml:space="preserve"> </w:t>
      </w:r>
      <w:ins w:id="121" w:author="Christine Stawitz" w:date="2019-05-03T14:06:00Z">
        <w:r w:rsidR="00B40541">
          <w:t>and</w:t>
        </w:r>
        <m:oMath>
          <m:r>
            <w:rPr>
              <w:rFonts w:ascii="Cambria Math" w:hAnsi="Cambria Math"/>
            </w:rPr>
            <m:t xml:space="preserve"> </m:t>
          </m:r>
        </m:oMath>
      </w:ins>
      <w:del w:id="122" w:author="Christine Stawitz" w:date="2019-05-03T14:06:00Z">
        <w:r w:rsidDel="00B40541">
          <w:delText>(</w:delText>
        </w:r>
      </w:del>
      <m:oMath>
        <m:r>
          <w:rPr>
            <w:rFonts w:ascii="Cambria Math" w:hAnsi="Cambria Math"/>
          </w:rPr>
          <m:t>ε</m:t>
        </m:r>
      </m:oMath>
      <w:r>
        <w:rPr>
          <w:rFonts w:eastAsiaTheme="minorEastAsia"/>
        </w:rPr>
        <w:t xml:space="preserve"> = 0.001 in this analysis</w:t>
      </w:r>
      <w:ins w:id="123" w:author="Christine Stawitz" w:date="2019-05-03T14:06:00Z">
        <w:r w:rsidR="00B40541">
          <w:rPr>
            <w:rFonts w:eastAsiaTheme="minorEastAsia"/>
          </w:rPr>
          <w:t>,</w:t>
        </w:r>
      </w:ins>
      <w:del w:id="124" w:author="Christine Stawitz" w:date="2019-05-03T14:06:00Z">
        <w:r w:rsidDel="00B40541">
          <w:rPr>
            <w:rFonts w:eastAsiaTheme="minorEastAsia"/>
          </w:rPr>
          <w:delText>)</w:delText>
        </w:r>
      </w:del>
      <w:r w:rsidRPr="00C2617A">
        <w:t xml:space="preserve"> </w:t>
      </w:r>
      <w:r>
        <w:t xml:space="preserve">with other effects (year, longitude) held constant. </w:t>
      </w:r>
      <w:r w:rsidR="000B4A0E">
        <w:t>Therefore,</w:t>
      </w:r>
      <w:r>
        <w:t xml:space="preserve"> the numerator</w:t>
      </w:r>
      <w:ins w:id="125" w:author="Christine Stawitz" w:date="2019-05-03T14:06:00Z">
        <w:r w:rsidR="00B40541">
          <w:t>s</w:t>
        </w:r>
      </w:ins>
      <w:r>
        <w:t xml:space="preserve"> of</w:t>
      </w:r>
      <w:ins w:id="126" w:author="Christine Stawitz" w:date="2019-05-03T14:06:00Z">
        <w:r w:rsidR="00B40541">
          <w:t xml:space="preserve"> the elements of</w:t>
        </w:r>
      </w:ins>
      <w:r>
        <w:t xml:space="preserve"> </w:t>
      </w:r>
      <w:r>
        <w:rPr>
          <w:b/>
          <w:u w:val="single"/>
        </w:rPr>
        <w:t>G</w:t>
      </w:r>
      <w:r>
        <w:t xml:space="preserve"> </w:t>
      </w:r>
      <w:ins w:id="127" w:author="Christine Stawitz" w:date="2019-05-03T14:06:00Z">
        <w:r w:rsidR="00B40541">
          <w:t>are</w:t>
        </w:r>
      </w:ins>
      <w:del w:id="128" w:author="Christine Stawitz" w:date="2019-05-03T14:06:00Z">
        <w:r w:rsidDel="00B40541">
          <w:delText>is</w:delText>
        </w:r>
      </w:del>
      <w:r>
        <w:t xml:space="preserve"> the difference</w:t>
      </w:r>
      <w:ins w:id="129" w:author="Christine Stawitz" w:date="2019-05-03T14:06:00Z">
        <w:r w:rsidR="00B40541">
          <w:t>s</w:t>
        </w:r>
      </w:ins>
      <w:r>
        <w:t xml:space="preserve"> between the predicted and observed length over latitudinal interval </w:t>
      </w:r>
      <m:oMath>
        <m:r>
          <w:rPr>
            <w:rFonts w:ascii="Cambria Math" w:hAnsi="Cambria Math"/>
          </w:rPr>
          <m:t>ε</m:t>
        </m:r>
      </m:oMath>
      <w:r>
        <w:rPr>
          <w:rFonts w:eastAsiaTheme="minorEastAsia"/>
        </w:rPr>
        <w:t>, which is necessarily small.</w:t>
      </w:r>
      <w:r>
        <w:t xml:space="preserve">  </w:t>
      </w:r>
      <w:commentRangeStart w:id="130"/>
      <w:r w:rsidR="00F502D0">
        <w:t xml:space="preserve">Vector </w:t>
      </w:r>
      <w:r w:rsidR="00F502D0" w:rsidRPr="0085796C">
        <w:rPr>
          <w:b/>
          <w:u w:val="single"/>
        </w:rPr>
        <w:t>G</w:t>
      </w:r>
      <w:r w:rsidR="00F502D0">
        <w:t xml:space="preserve"> is of the same length of the observed dataset.</w:t>
      </w:r>
      <w:commentRangeEnd w:id="130"/>
      <w:r w:rsidR="00B40541">
        <w:rPr>
          <w:rStyle w:val="CommentReference"/>
        </w:rPr>
        <w:commentReference w:id="130"/>
      </w:r>
    </w:p>
    <w:p w14:paraId="23D38391" w14:textId="1A100770" w:rsidR="00F502D0" w:rsidRDefault="00F502D0" w:rsidP="00825F33">
      <w:pPr>
        <w:spacing w:before="240" w:after="0" w:line="360" w:lineRule="auto"/>
      </w:pPr>
      <w:r>
        <w:t xml:space="preserve">The uncertainty in derivative estimates are computed </w:t>
      </w:r>
      <w:r w:rsidR="00C2617A">
        <w:t>as</w:t>
      </w:r>
      <w:r>
        <w:t>:</w:t>
      </w:r>
    </w:p>
    <w:p w14:paraId="184A31C7" w14:textId="3049B3AC" w:rsidR="00B67BB0" w:rsidRPr="00E424C1" w:rsidRDefault="00B67BB0" w:rsidP="00825F33">
      <w:pPr>
        <w:pStyle w:val="Caption"/>
        <w:spacing w:before="120" w:after="120" w:line="360" w:lineRule="auto"/>
        <w:rPr>
          <w:b/>
        </w:rPr>
      </w:pPr>
      <w:r>
        <w:lastRenderedPageBreak/>
        <w:t xml:space="preserve">Equation </w:t>
      </w:r>
      <w:r>
        <w:rPr>
          <w:noProof/>
        </w:rPr>
        <w:fldChar w:fldCharType="begin"/>
      </w:r>
      <w:r>
        <w:rPr>
          <w:noProof/>
        </w:rPr>
        <w:instrText xml:space="preserve"> SEQ Equation \* ARABIC </w:instrText>
      </w:r>
      <w:r>
        <w:rPr>
          <w:noProof/>
        </w:rPr>
        <w:fldChar w:fldCharType="separate"/>
      </w:r>
      <w:r w:rsidR="00A33E5C">
        <w:rPr>
          <w:noProof/>
        </w:rPr>
        <w:t>3</w:t>
      </w:r>
      <w:r>
        <w:rPr>
          <w:noProof/>
        </w:rPr>
        <w:fldChar w:fldCharType="end"/>
      </w:r>
      <w:r>
        <w:t xml:space="preserve"> </w:t>
      </w:r>
      <m:oMath>
        <m:sSub>
          <m:sSubPr>
            <m:ctrlPr>
              <w:rPr>
                <w:rFonts w:ascii="Cambria Math" w:eastAsiaTheme="minorEastAsia" w:hAnsi="Cambria Math"/>
                <w:i/>
              </w:rPr>
            </m:ctrlPr>
          </m:sSubPr>
          <m:e>
            <m:r>
              <w:rPr>
                <w:rFonts w:ascii="Cambria Math" w:eastAsiaTheme="minorEastAsia" w:hAnsi="Cambria Math"/>
              </w:rPr>
              <m:t>SE</m:t>
            </m:r>
          </m:e>
          <m:sub>
            <m:r>
              <w:rPr>
                <w:rFonts w:ascii="Cambria Math" w:eastAsiaTheme="minorEastAsia" w:hAnsi="Cambria Math"/>
              </w:rPr>
              <m:t>t</m:t>
            </m:r>
          </m:sub>
        </m:sSub>
        <m:r>
          <w:rPr>
            <w:rFonts w:ascii="Cambria Math" w:eastAsiaTheme="minorEastAsia" w:hAnsi="Cambria Math"/>
          </w:rPr>
          <m:t>=</m:t>
        </m:r>
        <m:rad>
          <m:radPr>
            <m:degHide m:val="1"/>
            <m:ctrlPr>
              <w:rPr>
                <w:rFonts w:ascii="Cambria Math" w:eastAsiaTheme="minorEastAsia" w:hAnsi="Cambria Math"/>
                <w:i/>
              </w:rPr>
            </m:ctrlPr>
          </m:radPr>
          <m:deg/>
          <m:e>
            <m:sSub>
              <m:sSubPr>
                <m:ctrlPr>
                  <w:rPr>
                    <w:rFonts w:ascii="Cambria Math" w:hAnsi="Cambria Math"/>
                    <w:i/>
                    <w:sz w:val="32"/>
                    <w:szCs w:val="32"/>
                    <w:rPrChange w:id="131" w:author="Christine Stawitz" w:date="2019-05-03T14:09:00Z">
                      <w:rPr>
                        <w:rFonts w:ascii="Cambria Math" w:hAnsi="Cambria Math"/>
                        <w:b/>
                        <w:i/>
                        <w:sz w:val="32"/>
                        <w:szCs w:val="32"/>
                      </w:rPr>
                    </w:rPrChange>
                  </w:rPr>
                </m:ctrlPr>
              </m:sSubPr>
              <m:e>
                <m:r>
                  <w:rPr>
                    <w:rFonts w:ascii="Cambria Math" w:hAnsi="Cambria Math"/>
                    <w:sz w:val="32"/>
                    <w:szCs w:val="32"/>
                    <w:rPrChange w:id="132" w:author="Christine Stawitz" w:date="2019-05-03T14:09:00Z">
                      <w:rPr>
                        <w:rFonts w:ascii="Cambria Math" w:hAnsi="Cambria Math"/>
                        <w:sz w:val="32"/>
                        <w:szCs w:val="32"/>
                      </w:rPr>
                    </w:rPrChange>
                  </w:rPr>
                  <m:t>G</m:t>
                </m:r>
              </m:e>
              <m:sub>
                <m:r>
                  <w:rPr>
                    <w:rFonts w:ascii="Cambria Math" w:hAnsi="Cambria Math"/>
                    <w:sz w:val="32"/>
                    <w:szCs w:val="32"/>
                    <w:rPrChange w:id="133" w:author="Christine Stawitz" w:date="2019-05-03T14:09:00Z">
                      <w:rPr>
                        <w:rFonts w:ascii="Cambria Math" w:hAnsi="Cambria Math"/>
                        <w:sz w:val="32"/>
                        <w:szCs w:val="32"/>
                      </w:rPr>
                    </w:rPrChange>
                  </w:rPr>
                  <m:t>t</m:t>
                </m:r>
              </m:sub>
            </m:sSub>
            <m:r>
              <m:rPr>
                <m:sty m:val="bi"/>
              </m:rPr>
              <w:rPr>
                <w:rFonts w:ascii="Cambria Math" w:eastAsiaTheme="minorEastAsia" w:hAnsi="Cambria Math"/>
              </w:rPr>
              <m:t>V</m:t>
            </m:r>
          </m:e>
        </m:rad>
        <m:r>
          <w:rPr>
            <w:rFonts w:ascii="Cambria Math" w:eastAsiaTheme="minorEastAsia" w:hAnsi="Cambria Math"/>
          </w:rPr>
          <m:t xml:space="preserve"> </m:t>
        </m:r>
      </m:oMath>
    </w:p>
    <w:p w14:paraId="502901BF" w14:textId="53EBE1D1" w:rsidR="00F502D0" w:rsidRDefault="00B67BB0" w:rsidP="00825F33">
      <w:pPr>
        <w:spacing w:after="0" w:line="360" w:lineRule="auto"/>
      </w:pPr>
      <w:r>
        <w:t xml:space="preserve">where </w:t>
      </w:r>
      <w:r>
        <w:rPr>
          <w:b/>
        </w:rPr>
        <w:t xml:space="preserve">V </w:t>
      </w:r>
      <w:r>
        <w:t xml:space="preserve">is a </w:t>
      </w:r>
      <w:commentRangeStart w:id="134"/>
      <w:r>
        <w:t xml:space="preserve">1x1 covariance matrix </w:t>
      </w:r>
      <w:commentRangeEnd w:id="134"/>
      <w:r w:rsidR="00B40541">
        <w:rPr>
          <w:rStyle w:val="CommentReference"/>
        </w:rPr>
        <w:commentReference w:id="134"/>
      </w:r>
      <w:r>
        <w:t xml:space="preserve">for each of parameters of the current GAM spline (typically just one); the square root provides the standard error for each derivative estimate of the spline. </w:t>
      </w:r>
      <w:bookmarkStart w:id="135" w:name="_Hlk3457523"/>
      <w:bookmarkStart w:id="136" w:name="_Hlk2063522"/>
      <w:r w:rsidR="005E0FFF">
        <w:t>These steps are then repeated for years and longitudes</w:t>
      </w:r>
      <w:bookmarkEnd w:id="135"/>
      <w:r w:rsidR="005E0FFF">
        <w:t xml:space="preserve"> for the data set at hand. For each parameter, we identify </w:t>
      </w:r>
      <w:del w:id="137" w:author="Christine Stawitz" w:date="2019-05-03T14:13:00Z">
        <w:r w:rsidR="005E0FFF" w:rsidDel="00B40541">
          <w:delText xml:space="preserve">where </w:delText>
        </w:r>
      </w:del>
      <w:ins w:id="138" w:author="Christine Stawitz" w:date="2019-05-03T14:13:00Z">
        <w:r w:rsidR="00B40541">
          <w:t>a</w:t>
        </w:r>
      </w:ins>
      <w:ins w:id="139" w:author="Christine Stawitz" w:date="2019-05-03T14:14:00Z">
        <w:r w:rsidR="00B40541">
          <w:t>t which covariate value (i.e. latitude)</w:t>
        </w:r>
      </w:ins>
      <w:ins w:id="140" w:author="Christine Stawitz" w:date="2019-05-03T14:13:00Z">
        <w:r w:rsidR="00B40541">
          <w:t xml:space="preserve"> </w:t>
        </w:r>
      </w:ins>
      <w:r w:rsidR="005E0FFF">
        <w:t xml:space="preserve">the maximum absolute value of the first derivative is </w:t>
      </w:r>
      <w:r w:rsidR="000B4A0E">
        <w:t>obtained;</w:t>
      </w:r>
      <w:r w:rsidR="00615029">
        <w:t xml:space="preserve"> this is </w:t>
      </w:r>
      <w:commentRangeStart w:id="141"/>
      <w:r w:rsidR="00615029">
        <w:t xml:space="preserve">rounded to the nearest integer </w:t>
      </w:r>
      <w:commentRangeEnd w:id="141"/>
      <w:r w:rsidR="00B40541">
        <w:rPr>
          <w:rStyle w:val="CommentReference"/>
        </w:rPr>
        <w:commentReference w:id="141"/>
      </w:r>
      <w:r w:rsidR="00615029">
        <w:t xml:space="preserve">and defined as the “breakpoint” </w:t>
      </w:r>
      <w:del w:id="142" w:author="Christine Stawitz" w:date="2019-05-03T14:14:00Z">
        <w:r w:rsidR="00615029" w:rsidDel="00B40541">
          <w:delText>as long as</w:delText>
        </w:r>
      </w:del>
      <w:ins w:id="143" w:author="Christine Stawitz" w:date="2019-05-03T14:14:00Z">
        <w:r w:rsidR="00B40541">
          <w:t>if</w:t>
        </w:r>
      </w:ins>
      <w:r w:rsidR="00615029">
        <w:t xml:space="preserve"> its 95% confidence interval does not include zero</w:t>
      </w:r>
      <w:r w:rsidR="00F502D0">
        <w:t xml:space="preserve">. </w:t>
      </w:r>
      <w:bookmarkEnd w:id="136"/>
      <w:r w:rsidR="00231872">
        <w:fldChar w:fldCharType="begin"/>
      </w:r>
      <w:r w:rsidR="00231872">
        <w:instrText xml:space="preserve"> REF _Ref2061301 \h </w:instrText>
      </w:r>
      <w:r w:rsidR="00825F33">
        <w:instrText xml:space="preserve"> \* MERGEFORMAT </w:instrText>
      </w:r>
      <w:r w:rsidR="00231872">
        <w:fldChar w:fldCharType="separate"/>
      </w:r>
      <w:r w:rsidR="00231872">
        <w:t xml:space="preserve">Figures </w:t>
      </w:r>
      <w:r w:rsidR="00231872">
        <w:rPr>
          <w:noProof/>
        </w:rPr>
        <w:t>2</w:t>
      </w:r>
      <w:r w:rsidR="00231872">
        <w:fldChar w:fldCharType="end"/>
      </w:r>
      <w:r w:rsidR="00231872">
        <w:t xml:space="preserve"> </w:t>
      </w:r>
      <w:r w:rsidR="00231872">
        <w:fldChar w:fldCharType="begin"/>
      </w:r>
      <w:r w:rsidR="00231872">
        <w:instrText xml:space="preserve"> REF _Ref2061305 \h </w:instrText>
      </w:r>
      <w:r w:rsidR="00825F33">
        <w:instrText xml:space="preserve"> \* MERGEFORMAT </w:instrText>
      </w:r>
      <w:r w:rsidR="00231872">
        <w:fldChar w:fldCharType="separate"/>
      </w:r>
      <w:r w:rsidR="00231872">
        <w:t xml:space="preserve">and </w:t>
      </w:r>
      <w:r w:rsidR="00231872">
        <w:rPr>
          <w:noProof/>
        </w:rPr>
        <w:t>3</w:t>
      </w:r>
      <w:r w:rsidR="00231872">
        <w:fldChar w:fldCharType="end"/>
      </w:r>
      <w:r w:rsidR="000B4A0E">
        <w:t xml:space="preserve"> illustrate the raw data, smoothers and first derivatives thereof for two sample dataset</w:t>
      </w:r>
      <w:r w:rsidR="00231872">
        <w:t>s</w:t>
      </w:r>
      <w:r w:rsidR="000B4A0E">
        <w:t xml:space="preserve">. </w:t>
      </w:r>
      <w:r w:rsidR="00F502D0">
        <w:t xml:space="preserve">Once identified, the raw length and age data </w:t>
      </w:r>
      <w:r w:rsidR="00615029">
        <w:t xml:space="preserve">(including all ages of fish) </w:t>
      </w:r>
      <w:r w:rsidR="003368A1">
        <w:t xml:space="preserve">are </w:t>
      </w:r>
      <w:del w:id="144" w:author="Christine Stawitz" w:date="2019-05-03T14:16:00Z">
        <w:r w:rsidR="003368A1" w:rsidDel="006F2E58">
          <w:delText xml:space="preserve">re-aggregated </w:delText>
        </w:r>
        <w:r w:rsidR="00F502D0" w:rsidDel="006F2E58">
          <w:delText>to match</w:delText>
        </w:r>
      </w:del>
      <w:ins w:id="145" w:author="Christine Stawitz" w:date="2019-05-03T14:16:00Z">
        <w:r w:rsidR="006F2E58">
          <w:t xml:space="preserve">aggregated to create unique </w:t>
        </w:r>
      </w:ins>
      <w:ins w:id="146" w:author="Christine Stawitz" w:date="2019-05-03T14:20:00Z">
        <w:r w:rsidR="006F2E58">
          <w:t xml:space="preserve">length-at-age(?) </w:t>
        </w:r>
      </w:ins>
      <w:ins w:id="147" w:author="Christine Stawitz" w:date="2019-05-03T14:16:00Z">
        <w:r w:rsidR="006F2E58">
          <w:t>data sets between each of</w:t>
        </w:r>
      </w:ins>
      <w:r w:rsidR="00F502D0">
        <w:t xml:space="preserve"> the</w:t>
      </w:r>
      <w:r w:rsidR="003368A1">
        <w:t xml:space="preserve"> </w:t>
      </w:r>
      <w:r w:rsidR="00F502D0">
        <w:t>breakpoints</w:t>
      </w:r>
      <w:ins w:id="148" w:author="Christine Stawitz" w:date="2019-05-03T14:16:00Z">
        <w:r w:rsidR="006F2E58">
          <w:t>.</w:t>
        </w:r>
      </w:ins>
      <w:r w:rsidR="00F502D0">
        <w:t xml:space="preserve"> </w:t>
      </w:r>
      <w:ins w:id="149" w:author="Christine Stawitz" w:date="2019-05-03T14:16:00Z">
        <w:r w:rsidR="006F2E58">
          <w:t xml:space="preserve">For each of these new aggregated data sets, </w:t>
        </w:r>
      </w:ins>
      <w:del w:id="150" w:author="Christine Stawitz" w:date="2019-05-03T14:16:00Z">
        <w:r w:rsidR="00F502D0" w:rsidDel="006F2E58">
          <w:delText xml:space="preserve">and </w:delText>
        </w:r>
      </w:del>
      <w:r w:rsidR="00F502D0">
        <w:t>the parameters of the VGBF (</w:t>
      </w:r>
      <w:r w:rsidR="00184A9E">
        <w:fldChar w:fldCharType="begin"/>
      </w:r>
      <w:r w:rsidR="00184A9E">
        <w:instrText xml:space="preserve"> REF _Ref5721864 \h </w:instrText>
      </w:r>
      <w:r w:rsidR="00184A9E">
        <w:fldChar w:fldCharType="separate"/>
      </w:r>
      <w:r w:rsidR="00184A9E">
        <w:t xml:space="preserve">Equation </w:t>
      </w:r>
      <w:r w:rsidR="00184A9E">
        <w:rPr>
          <w:noProof/>
        </w:rPr>
        <w:t>4</w:t>
      </w:r>
      <w:r w:rsidR="00184A9E">
        <w:fldChar w:fldCharType="end"/>
      </w:r>
      <w:r w:rsidR="00184A9E">
        <w:t xml:space="preserve">; </w:t>
      </w:r>
      <w:r w:rsidR="00F502D0" w:rsidRPr="004906F5">
        <w:rPr>
          <w:i/>
        </w:rPr>
        <w:t>L</w:t>
      </w:r>
      <w:r w:rsidR="00F502D0" w:rsidRPr="004906F5">
        <w:rPr>
          <w:i/>
          <w:vertAlign w:val="subscript"/>
        </w:rPr>
        <w:t>∞</w:t>
      </w:r>
      <w:r w:rsidR="00F502D0">
        <w:t xml:space="preserve"> -  </w:t>
      </w:r>
      <w:r w:rsidR="00F502D0" w:rsidRPr="004906F5">
        <w:t>asymptotic length,</w:t>
      </w:r>
      <w:r w:rsidR="00F502D0" w:rsidRPr="004906F5">
        <w:rPr>
          <w:i/>
        </w:rPr>
        <w:t xml:space="preserve"> k</w:t>
      </w:r>
      <w:r w:rsidR="00F502D0">
        <w:t xml:space="preserve">  - </w:t>
      </w:r>
      <w:r w:rsidR="00F502D0" w:rsidRPr="004906F5">
        <w:t xml:space="preserve">the rate at which </w:t>
      </w:r>
      <w:r w:rsidR="00F502D0">
        <w:t>asymptotic length is approached</w:t>
      </w:r>
      <w:r w:rsidR="00F502D0" w:rsidRPr="004906F5">
        <w:t xml:space="preserve"> and </w:t>
      </w:r>
      <w:r w:rsidR="00F502D0" w:rsidRPr="004906F5">
        <w:rPr>
          <w:i/>
        </w:rPr>
        <w:t>t</w:t>
      </w:r>
      <w:r w:rsidR="00F502D0" w:rsidRPr="00981A9D">
        <w:rPr>
          <w:i/>
          <w:vertAlign w:val="subscript"/>
        </w:rPr>
        <w:t xml:space="preserve">0 </w:t>
      </w:r>
      <w:r w:rsidR="00F502D0">
        <w:t xml:space="preserve">- </w:t>
      </w:r>
      <w:r w:rsidR="00F502D0" w:rsidRPr="004906F5">
        <w:t>the estimated age at length zero</w:t>
      </w:r>
      <w:r w:rsidR="00F502D0">
        <w:t>)</w:t>
      </w:r>
      <w:ins w:id="151" w:author="Christine Stawitz" w:date="2019-05-03T14:23:00Z">
        <w:r w:rsidR="006F2E58">
          <w:t xml:space="preserve"> a</w:t>
        </w:r>
      </w:ins>
      <w:del w:id="152" w:author="Christine Stawitz" w:date="2019-05-03T14:23:00Z">
        <w:r w:rsidR="00F502D0" w:rsidDel="006F2E58">
          <w:delText xml:space="preserve"> </w:delText>
        </w:r>
      </w:del>
      <w:ins w:id="153" w:author="Christine Stawitz" w:date="2019-05-03T14:23:00Z">
        <w:r w:rsidR="006F2E58">
          <w:t xml:space="preserve">re </w:t>
        </w:r>
      </w:ins>
      <w:r w:rsidR="003368A1">
        <w:t>estimate</w:t>
      </w:r>
      <w:r w:rsidR="00231872">
        <w:t>d</w:t>
      </w:r>
      <w:r w:rsidR="003368A1">
        <w:t xml:space="preserve"> </w:t>
      </w:r>
      <w:r w:rsidR="00F502D0">
        <w:t xml:space="preserve">using maximum likelihood in Template Model Builder </w:t>
      </w:r>
      <w:r w:rsidR="00F502D0">
        <w:fldChar w:fldCharType="begin" w:fldLock="1"/>
      </w:r>
      <w:r w:rsidR="00F502D0">
        <w:instrText>ADDIN CSL_CITATION {"citationItems":[{"id":"ITEM-1","itemData":{"DOI":"10.18637/jss.v070.i05","author":[{"dropping-particle":"","family":"Kristensen","given":"Kasper","non-dropping-particle":"","parse-names":false,"suffix":""},{"dropping-particle":"","family":"Nielsen","given":"Anders","non-dropping-particle":"","parse-names":false,"suffix":""},{"dropping-particle":"","family":"Berg","given":"Casper","non-dropping-particle":"","parse-names":false,"suffix":""},{"dropping-particle":"","family":"Skaug","given":"Hans","non-dropping-particle":"","parse-names":false,"suffix":""},{"dropping-particle":"","family":"Bell","given":"Bradley","non-dropping-particle":"","parse-names":false,"suffix":""}],"container-title":"ournal of Statistical Software","id":"ITEM-1","issue":"5","issued":{"date-parts":[["2016"]]},"page":"1-21","title":"TMB: Automatic Differentiation and Laplace Approximation.","type":"article-journal","volume":"70"},"uris":["http://www.mendeley.com/documents/?uuid=fca68a2e-e5f1-49e0-8eca-01668942fd2b"]}],"mendeley":{"formattedCitation":"(Kristensen et al., 2016)","plainTextFormattedCitation":"(Kristensen et al., 2016)","previouslyFormattedCitation":"(Kristensen et al., 2016)"},"properties":{"noteIndex":0},"schema":"https://github.com/citation-style-language/schema/raw/master/csl-citation.json"}</w:instrText>
      </w:r>
      <w:r w:rsidR="00F502D0">
        <w:fldChar w:fldCharType="separate"/>
      </w:r>
      <w:r w:rsidR="00F502D0" w:rsidRPr="008C7E57">
        <w:rPr>
          <w:noProof/>
        </w:rPr>
        <w:t>(Kristensen et al., 2016)</w:t>
      </w:r>
      <w:r w:rsidR="00F502D0">
        <w:fldChar w:fldCharType="end"/>
      </w:r>
      <w:r w:rsidR="00F502D0">
        <w:t xml:space="preserve"> under the assumption that the </w:t>
      </w:r>
      <w:r w:rsidR="00F502D0" w:rsidRPr="004906F5">
        <w:rPr>
          <w:rFonts w:eastAsiaTheme="minorEastAsia"/>
        </w:rPr>
        <w:t xml:space="preserve">error </w:t>
      </w:r>
      <w:r w:rsidR="00F502D0">
        <w:rPr>
          <w:rFonts w:eastAsiaTheme="minorEastAsia"/>
        </w:rPr>
        <w:t>is</w:t>
      </w:r>
      <w:r w:rsidR="00F502D0" w:rsidRPr="004906F5">
        <w:rPr>
          <w:rFonts w:eastAsiaTheme="minorEastAsia"/>
        </w:rPr>
        <w:t xml:space="preserve"> normally distributed with zero mean and variance </w:t>
      </w:r>
      <m:oMath>
        <m:r>
          <w:ins w:id="154" w:author="Christine Stawitz" w:date="2019-05-03T14:18:00Z">
            <m:rPr>
              <m:sty m:val="p"/>
            </m:rPr>
            <w:rPr>
              <w:rFonts w:ascii="Cambria Math" w:hAnsi="Cambria Math"/>
            </w:rPr>
            <m:t>σ</m:t>
          </w:ins>
        </m:r>
      </m:oMath>
      <w:ins w:id="155" w:author="Christine Stawitz" w:date="2019-05-03T14:18:00Z">
        <w:r w:rsidR="006F2E58">
          <w:rPr>
            <w:rFonts w:eastAsiaTheme="minorEastAsia"/>
            <w:vertAlign w:val="superscript"/>
          </w:rPr>
          <w:t>2</w:t>
        </w:r>
      </w:ins>
      <w:del w:id="156" w:author="Christine Stawitz" w:date="2019-05-03T14:18:00Z">
        <w:r w:rsidR="00F502D0" w:rsidRPr="004906F5" w:rsidDel="006F2E58">
          <w:rPr>
            <w:rFonts w:eastAsiaTheme="minorEastAsia"/>
          </w:rPr>
          <w:delText>σ</w:delText>
        </w:r>
      </w:del>
      <w:r w:rsidR="00F502D0">
        <w:t xml:space="preserve">. </w:t>
      </w:r>
    </w:p>
    <w:p w14:paraId="5034D09B" w14:textId="789F4707" w:rsidR="00F502D0" w:rsidRPr="00E022D1" w:rsidRDefault="00F502D0" w:rsidP="00825F33">
      <w:pPr>
        <w:spacing w:before="120" w:after="120" w:line="360" w:lineRule="auto"/>
        <w:rPr>
          <w:rFonts w:eastAsiaTheme="minorEastAsia"/>
        </w:rPr>
      </w:pPr>
      <w:bookmarkStart w:id="157" w:name="_Ref5721864"/>
      <w:r>
        <w:t xml:space="preserve">Equation </w:t>
      </w:r>
      <w:r>
        <w:rPr>
          <w:noProof/>
        </w:rPr>
        <w:fldChar w:fldCharType="begin"/>
      </w:r>
      <w:r>
        <w:rPr>
          <w:noProof/>
        </w:rPr>
        <w:instrText xml:space="preserve"> SEQ Equation \* ARABIC </w:instrText>
      </w:r>
      <w:r>
        <w:rPr>
          <w:noProof/>
        </w:rPr>
        <w:fldChar w:fldCharType="separate"/>
      </w:r>
      <w:r w:rsidR="00A33E5C">
        <w:rPr>
          <w:noProof/>
        </w:rPr>
        <w:t>4</w:t>
      </w:r>
      <w:r>
        <w:rPr>
          <w:noProof/>
        </w:rPr>
        <w:fldChar w:fldCharType="end"/>
      </w:r>
      <w:bookmarkEnd w:id="157"/>
      <w:r>
        <w:t xml:space="preserve"> </w:t>
      </w:r>
      <m:oMath>
        <m:acc>
          <m:accPr>
            <m:ctrlPr>
              <w:del w:id="158" w:author="Christine Stawitz" w:date="2019-05-03T14:19:00Z">
                <w:rPr>
                  <w:rFonts w:ascii="Cambria Math" w:hAnsi="Cambria Math"/>
                </w:rPr>
              </w:del>
            </m:ctrlPr>
          </m:accPr>
          <m:e>
            <m:sSub>
              <m:sSubPr>
                <m:ctrlPr>
                  <w:del w:id="159" w:author="Christine Stawitz" w:date="2019-05-03T14:19:00Z">
                    <w:rPr>
                      <w:rFonts w:ascii="Cambria Math" w:hAnsi="Cambria Math"/>
                    </w:rPr>
                  </w:del>
                </m:ctrlPr>
              </m:sSubPr>
              <m:e>
                <m:r>
                  <w:del w:id="160" w:author="Christine Stawitz" w:date="2019-05-03T14:19:00Z">
                    <w:rPr>
                      <w:rFonts w:ascii="Cambria Math" w:hAnsi="Cambria Math"/>
                    </w:rPr>
                    <m:t>L</m:t>
                  </w:del>
                </m:r>
              </m:e>
              <m:sub>
                <m:r>
                  <w:del w:id="161" w:author="Christine Stawitz" w:date="2019-05-03T14:19:00Z">
                    <w:rPr>
                      <w:rFonts w:ascii="Cambria Math" w:hAnsi="Cambria Math"/>
                    </w:rPr>
                    <m:t>a</m:t>
                  </w:del>
                </m:r>
              </m:sub>
            </m:sSub>
          </m:e>
        </m:acc>
        <m:r>
          <m:rPr>
            <m:sty m:val="p"/>
          </m:rPr>
          <w:rPr>
            <w:rFonts w:ascii="Cambria Math" w:hAnsi="Cambria Math"/>
          </w:rPr>
          <m:t> </m:t>
        </m:r>
        <m:acc>
          <m:accPr>
            <m:chr m:val="̅"/>
            <m:ctrlPr>
              <w:ins w:id="162" w:author="Christine Stawitz" w:date="2019-05-03T14:20:00Z">
                <w:rPr>
                  <w:rFonts w:ascii="Cambria Math" w:hAnsi="Cambria Math"/>
                </w:rPr>
              </w:ins>
            </m:ctrlPr>
          </m:accPr>
          <m:e>
            <m:sSub>
              <m:sSubPr>
                <m:ctrlPr>
                  <w:ins w:id="163" w:author="Christine Stawitz" w:date="2019-05-03T14:20:00Z">
                    <w:rPr>
                      <w:rFonts w:ascii="Cambria Math" w:hAnsi="Cambria Math"/>
                      <w:i/>
                    </w:rPr>
                  </w:ins>
                </m:ctrlPr>
              </m:sSubPr>
              <m:e>
                <m:r>
                  <w:ins w:id="164" w:author="Christine Stawitz" w:date="2019-05-03T14:20:00Z">
                    <w:rPr>
                      <w:rFonts w:ascii="Cambria Math" w:hAnsi="Cambria Math"/>
                    </w:rPr>
                    <m:t>L</m:t>
                  </w:ins>
                </m:r>
              </m:e>
              <m:sub>
                <m:r>
                  <w:ins w:id="165" w:author="Christine Stawitz" w:date="2019-05-03T14:20:00Z">
                    <w:rPr>
                      <w:rFonts w:ascii="Cambria Math" w:hAnsi="Cambria Math"/>
                    </w:rPr>
                    <m:t>a</m:t>
                  </w:ins>
                </m:r>
              </m:sub>
            </m:sSub>
          </m:e>
        </m:acc>
        <m:r>
          <m:rPr>
            <m:sty m:val="p"/>
          </m:rP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m:t>
            </m:r>
          </m:sub>
        </m:sSub>
        <m:r>
          <m:rPr>
            <m:sty m:val="p"/>
          </m:rPr>
          <w:rPr>
            <w:rFonts w:ascii="Cambria Math" w:hAnsi="Cambria Math"/>
          </w:rPr>
          <m:t>×(1-</m:t>
        </m:r>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m:rPr>
                    <m:sty m:val="p"/>
                  </m:rPr>
                  <w:rPr>
                    <w:rFonts w:ascii="Cambria Math" w:hAnsi="Cambria Math"/>
                  </w:rPr>
                  <m:t>-</m:t>
                </m:r>
                <m:r>
                  <w:rPr>
                    <w:rFonts w:ascii="Cambria Math" w:hAnsi="Cambria Math"/>
                  </w:rPr>
                  <m:t>k</m:t>
                </m:r>
                <m:d>
                  <m:dPr>
                    <m:ctrlPr>
                      <w:rPr>
                        <w:rFonts w:ascii="Cambria Math" w:hAnsi="Cambria Math"/>
                      </w:rPr>
                    </m:ctrlPr>
                  </m:dPr>
                  <m:e>
                    <m:r>
                      <w:rPr>
                        <w:rFonts w:ascii="Cambria Math" w:hAnsi="Cambria Math"/>
                      </w:rPr>
                      <m:t>a</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e>
                </m:d>
              </m:e>
            </m:d>
          </m:e>
        </m:func>
        <m:r>
          <m:rPr>
            <m:sty m:val="p"/>
          </m:rPr>
          <w:rPr>
            <w:rFonts w:ascii="Cambria Math" w:hAnsi="Cambria Math"/>
          </w:rPr>
          <m:t>+ ε</m:t>
        </m:r>
        <m:r>
          <w:ins w:id="166" w:author="Christine Stawitz" w:date="2019-05-03T14:15:00Z">
            <m:rPr>
              <m:sty m:val="p"/>
            </m:rPr>
            <w:rPr>
              <w:rFonts w:ascii="Cambria Math" w:hAnsi="Cambria Math"/>
            </w:rPr>
            <m:t xml:space="preserve">;  </m:t>
          </w:ins>
        </m:r>
        <m:r>
          <m:rPr>
            <m:sty m:val="p"/>
          </m:rPr>
          <w:rPr>
            <w:rFonts w:ascii="Cambria Math" w:hAnsi="Cambria Math"/>
          </w:rPr>
          <m:t xml:space="preserve"> ε</m:t>
        </m:r>
        <m:r>
          <w:del w:id="167" w:author="Christine Stawitz" w:date="2019-05-03T14:15:00Z">
            <m:rPr>
              <m:sty m:val="p"/>
            </m:rPr>
            <w:rPr>
              <w:rFonts w:ascii="Cambria Math" w:hAnsi="Cambria Math"/>
            </w:rPr>
            <m:t xml:space="preserve">; </m:t>
          </w:del>
        </m:r>
        <m:r>
          <m:rPr>
            <m:sty m:val="p"/>
          </m:rPr>
          <w:rPr>
            <w:rFonts w:ascii="Cambria Math" w:hAnsi="Cambria Math"/>
          </w:rPr>
          <m:t>~ N(0,σ</m:t>
        </m:r>
      </m:oMath>
      <w:r>
        <w:rPr>
          <w:rFonts w:eastAsiaTheme="minorEastAsia"/>
          <w:vertAlign w:val="superscript"/>
        </w:rPr>
        <w:t>2</w:t>
      </w:r>
      <w:r>
        <w:rPr>
          <w:rFonts w:eastAsiaTheme="minorEastAsia"/>
        </w:rPr>
        <w:t>)</w:t>
      </w:r>
    </w:p>
    <w:p w14:paraId="0280BFF4" w14:textId="7C309354" w:rsidR="00E424C1" w:rsidRPr="00AB3E57" w:rsidRDefault="006F2E58" w:rsidP="00825F33">
      <w:pPr>
        <w:spacing w:after="0" w:line="360" w:lineRule="auto"/>
      </w:pPr>
      <w:ins w:id="168" w:author="Christine Stawitz" w:date="2019-05-03T14:21:00Z">
        <w:r>
          <w:t xml:space="preserve">Where </w:t>
        </w:r>
        <m:oMath>
          <m:acc>
            <m:accPr>
              <m:chr m:val="̅"/>
              <m:ctrlPr>
                <w:rPr>
                  <w:rFonts w:ascii="Cambria Math" w:hAnsi="Cambria Math"/>
                </w:rPr>
              </m:ctrlPr>
            </m:accPr>
            <m:e>
              <m:sSub>
                <m:sSubPr>
                  <m:ctrlPr>
                    <w:rPr>
                      <w:rFonts w:ascii="Cambria Math" w:hAnsi="Cambria Math"/>
                      <w:i/>
                    </w:rPr>
                  </m:ctrlPr>
                </m:sSubPr>
                <m:e>
                  <m:r>
                    <w:rPr>
                      <w:rFonts w:ascii="Cambria Math" w:hAnsi="Cambria Math"/>
                    </w:rPr>
                    <m:t>L</m:t>
                  </m:r>
                </m:e>
                <m:sub>
                  <m:r>
                    <w:rPr>
                      <w:rFonts w:ascii="Cambria Math" w:hAnsi="Cambria Math"/>
                    </w:rPr>
                    <m:t>a</m:t>
                  </m:r>
                </m:sub>
              </m:sSub>
            </m:e>
          </m:acc>
        </m:oMath>
        <w:r>
          <w:rPr>
            <w:rFonts w:eastAsiaTheme="minorEastAsia"/>
          </w:rPr>
          <w:t xml:space="preserve"> is the mean length at age </w:t>
        </w:r>
        <w:proofErr w:type="gramStart"/>
        <w:r w:rsidRPr="006F2E58">
          <w:rPr>
            <w:rFonts w:eastAsiaTheme="minorEastAsia"/>
            <w:i/>
            <w:rPrChange w:id="169" w:author="Christine Stawitz" w:date="2019-05-03T14:21:00Z">
              <w:rPr>
                <w:rFonts w:eastAsiaTheme="minorEastAsia"/>
              </w:rPr>
            </w:rPrChange>
          </w:rPr>
          <w:t>a</w:t>
        </w:r>
        <w:r>
          <w:rPr>
            <w:rFonts w:eastAsiaTheme="minorEastAsia"/>
          </w:rPr>
          <w:t>.</w:t>
        </w:r>
        <w:proofErr w:type="gramEnd"/>
        <w:r>
          <w:rPr>
            <w:rFonts w:eastAsiaTheme="minorEastAsia"/>
          </w:rPr>
          <w:t xml:space="preserve"> </w:t>
        </w:r>
      </w:ins>
      <w:r w:rsidR="002600CC">
        <w:t>For all runs, initial</w:t>
      </w:r>
      <w:r w:rsidR="00E05953" w:rsidRPr="008567BF">
        <w:t xml:space="preserve"> parameter</w:t>
      </w:r>
      <w:r w:rsidR="00E05953">
        <w:t>s</w:t>
      </w:r>
      <w:r w:rsidR="00E05953" w:rsidRPr="008567BF">
        <w:t xml:space="preserve"> </w:t>
      </w:r>
      <w:r w:rsidR="00E05953">
        <w:t xml:space="preserve">were </w:t>
      </w:r>
      <w:r w:rsidR="00E05953" w:rsidRPr="003D3AD9">
        <w:rPr>
          <w:i/>
        </w:rPr>
        <w:t>t</w:t>
      </w:r>
      <w:r w:rsidR="00E05953" w:rsidRPr="003D3AD9">
        <w:rPr>
          <w:vertAlign w:val="subscript"/>
        </w:rPr>
        <w:t>0</w:t>
      </w:r>
      <w:r w:rsidR="00E05953" w:rsidRPr="008567BF">
        <w:t xml:space="preserve"> = 0</w:t>
      </w:r>
      <w:r w:rsidR="00932BEA">
        <w:t>.1,</w:t>
      </w:r>
      <w:r w:rsidR="00E05953" w:rsidRPr="008567BF">
        <w:t xml:space="preserve"> </w:t>
      </w:r>
      <m:oMath>
        <m:r>
          <m:rPr>
            <m:sty m:val="p"/>
          </m:rPr>
          <w:rPr>
            <w:rFonts w:ascii="Cambria Math" w:hAnsi="Cambria Math"/>
          </w:rPr>
          <m:t>log⁡</m:t>
        </m:r>
        <m:r>
          <w:rPr>
            <w:rFonts w:ascii="Cambria Math" w:hAnsi="Cambria Math"/>
          </w:rPr>
          <m:t>(</m:t>
        </m:r>
        <m:r>
          <m:rPr>
            <m:sty m:val="p"/>
          </m:rPr>
          <w:rPr>
            <w:rFonts w:ascii="Cambria Math" w:hAnsi="Cambria Math"/>
          </w:rPr>
          <m:t>σ</m:t>
        </m:r>
        <m:r>
          <w:rPr>
            <w:rFonts w:ascii="Cambria Math" w:eastAsiaTheme="minorEastAsia" w:hAnsi="Cambria Math"/>
          </w:rPr>
          <m:t>)</m:t>
        </m:r>
      </m:oMath>
      <w:r w:rsidR="00E05953" w:rsidRPr="008567BF">
        <w:t xml:space="preserve"> </w:t>
      </w:r>
      <w:r w:rsidR="00E05953">
        <w:t>= 0</w:t>
      </w:r>
      <w:r w:rsidR="00932BEA">
        <w:t>.1</w:t>
      </w:r>
      <w:r w:rsidR="00E05953">
        <w:t>,</w:t>
      </w:r>
      <w:del w:id="170" w:author="Christine Stawitz" w:date="2019-05-03T14:22:00Z">
        <w:r w:rsidR="00E05953" w:rsidDel="006F2E58">
          <w:delText xml:space="preserve"> </w:delText>
        </w:r>
        <w:r w:rsidR="00E05953" w:rsidRPr="008567BF" w:rsidDel="006F2E58">
          <w:delText>wit</w:delText>
        </w:r>
      </w:del>
      <w:del w:id="171" w:author="Christine Stawitz" w:date="2019-05-03T14:21:00Z">
        <w:r w:rsidR="00E05953" w:rsidRPr="008567BF" w:rsidDel="006F2E58">
          <w:delText>h</w:delText>
        </w:r>
      </w:del>
      <w:r w:rsidR="00E05953" w:rsidRPr="008567BF">
        <w:t xml:space="preserve"> </w:t>
      </w:r>
      <w:r w:rsidR="00E05953" w:rsidRPr="003D3AD9">
        <w:rPr>
          <w:i/>
        </w:rPr>
        <w:t>L</w:t>
      </w:r>
      <w:r w:rsidR="00E05953" w:rsidRPr="00027205">
        <w:rPr>
          <w:vertAlign w:val="subscript"/>
        </w:rPr>
        <w:t>∞</w:t>
      </w:r>
      <w:r w:rsidR="00E05953" w:rsidRPr="008567BF">
        <w:t xml:space="preserve"> = </w:t>
      </w:r>
      <w:r w:rsidR="00932BEA">
        <w:t>150</w:t>
      </w:r>
      <w:r w:rsidR="00101B12">
        <w:t>cm</w:t>
      </w:r>
      <w:ins w:id="172" w:author="Christine Stawitz" w:date="2019-05-03T14:22:00Z">
        <w:r>
          <w:t xml:space="preserve"> and</w:t>
        </w:r>
      </w:ins>
      <w:del w:id="173" w:author="Christine Stawitz" w:date="2019-05-03T14:22:00Z">
        <w:r w:rsidR="00E05953" w:rsidRPr="008567BF" w:rsidDel="006F2E58">
          <w:delText>,</w:delText>
        </w:r>
      </w:del>
      <w:r w:rsidR="00E05953" w:rsidRPr="008567BF">
        <w:t xml:space="preserve"> </w:t>
      </w:r>
      <w:r w:rsidR="003368A1" w:rsidRPr="003D3AD9">
        <w:rPr>
          <w:i/>
        </w:rPr>
        <w:t>k</w:t>
      </w:r>
      <w:r w:rsidR="00E05953" w:rsidRPr="008567BF">
        <w:t xml:space="preserve"> = 0</w:t>
      </w:r>
      <w:r w:rsidR="007E7F43">
        <w:t>.1</w:t>
      </w:r>
      <w:r w:rsidR="00E05953" w:rsidRPr="008567BF">
        <w:t>.</w:t>
      </w:r>
      <w:r w:rsidR="000A10CF">
        <w:t xml:space="preserve"> </w:t>
      </w:r>
      <w:r w:rsidR="00231872">
        <w:t>The estimation procedure also calculates the predicted length at the endpoints of the estimated growth curve (</w:t>
      </w:r>
      <w:r w:rsidR="00F71D02">
        <w:fldChar w:fldCharType="begin"/>
      </w:r>
      <w:r w:rsidR="00F71D02">
        <w:instrText xml:space="preserve"> REF _Ref5721903 \h </w:instrText>
      </w:r>
      <w:r w:rsidR="00F71D02">
        <w:fldChar w:fldCharType="separate"/>
      </w:r>
      <w:r w:rsidR="00F71D02">
        <w:t xml:space="preserve">Equation </w:t>
      </w:r>
      <w:r w:rsidR="00F71D02">
        <w:rPr>
          <w:noProof/>
        </w:rPr>
        <w:t>5</w:t>
      </w:r>
      <w:r w:rsidR="00F71D02">
        <w:fldChar w:fldCharType="end"/>
      </w:r>
      <w:r w:rsidR="00F71D02">
        <w:t xml:space="preserve">; </w:t>
      </w:r>
      <w:r w:rsidR="00231872">
        <w:t>the length at pre-specified minimum</w:t>
      </w:r>
      <w:ins w:id="174" w:author="Christine Stawitz" w:date="2019-05-03T14:22:00Z">
        <w:r>
          <w:t xml:space="preserve"> (</w:t>
        </w:r>
      </w:ins>
      <w:ins w:id="175" w:author="Christine Stawitz" w:date="2019-05-03T14:23:00Z">
        <w:r w:rsidRPr="00B9623A">
          <w:rPr>
            <w:i/>
          </w:rPr>
          <w:t>L</w:t>
        </w:r>
        <w:r w:rsidRPr="00B9623A">
          <w:rPr>
            <w:vertAlign w:val="subscript"/>
          </w:rPr>
          <w:t>1</w:t>
        </w:r>
      </w:ins>
      <w:ins w:id="176" w:author="Christine Stawitz" w:date="2019-05-03T14:22:00Z">
        <w:r>
          <w:t>)</w:t>
        </w:r>
      </w:ins>
      <w:r w:rsidR="00231872">
        <w:t xml:space="preserve"> and maximum age</w:t>
      </w:r>
      <w:r w:rsidR="00F71D02">
        <w:t>s</w:t>
      </w:r>
      <w:ins w:id="177" w:author="Christine Stawitz" w:date="2019-05-03T14:22:00Z">
        <w:r>
          <w:t xml:space="preserve"> (</w:t>
        </w:r>
      </w:ins>
      <w:del w:id="178" w:author="Christine Stawitz" w:date="2019-05-03T14:22:00Z">
        <w:r w:rsidR="00F71D02" w:rsidDel="006F2E58">
          <w:delText xml:space="preserve">, </w:delText>
        </w:r>
      </w:del>
      <w:del w:id="179" w:author="Christine Stawitz" w:date="2019-05-03T14:23:00Z">
        <w:r w:rsidR="00F71D02" w:rsidRPr="00B9623A" w:rsidDel="006F2E58">
          <w:rPr>
            <w:i/>
          </w:rPr>
          <w:delText>L</w:delText>
        </w:r>
        <w:r w:rsidR="00F71D02" w:rsidRPr="00B9623A" w:rsidDel="006F2E58">
          <w:rPr>
            <w:vertAlign w:val="subscript"/>
          </w:rPr>
          <w:delText>1</w:delText>
        </w:r>
        <w:r w:rsidR="00F71D02" w:rsidDel="006F2E58">
          <w:rPr>
            <w:vertAlign w:val="subscript"/>
          </w:rPr>
          <w:delText>,</w:delText>
        </w:r>
        <w:r w:rsidR="00F71D02" w:rsidDel="006F2E58">
          <w:delText xml:space="preserve"> </w:delText>
        </w:r>
      </w:del>
      <w:r w:rsidR="00F71D02" w:rsidRPr="00B9623A">
        <w:rPr>
          <w:i/>
        </w:rPr>
        <w:t>L</w:t>
      </w:r>
      <w:r w:rsidR="00F71D02" w:rsidRPr="00B9623A">
        <w:rPr>
          <w:vertAlign w:val="subscript"/>
        </w:rPr>
        <w:t>2</w:t>
      </w:r>
      <w:ins w:id="180" w:author="Christine Stawitz" w:date="2019-05-03T14:22:00Z">
        <w:r>
          <w:t>),</w:t>
        </w:r>
      </w:ins>
      <w:del w:id="181" w:author="Christine Stawitz" w:date="2019-05-03T14:22:00Z">
        <w:r w:rsidR="00231872" w:rsidDel="006F2E58">
          <w:delText>,</w:delText>
        </w:r>
      </w:del>
      <w:r w:rsidR="00231872">
        <w:t xml:space="preserve"> which were 0 and 15 years in our simulation). These values and their standard errors are used in the evaluation of the method (see</w:t>
      </w:r>
      <w:r w:rsidR="003767BF">
        <w:t xml:space="preserve"> Section</w:t>
      </w:r>
      <w:r w:rsidR="00231872">
        <w:t xml:space="preserve"> </w:t>
      </w:r>
      <w:r w:rsidR="00231872">
        <w:fldChar w:fldCharType="begin"/>
      </w:r>
      <w:r w:rsidR="00231872">
        <w:instrText xml:space="preserve"> REF _Ref5258267 \h </w:instrText>
      </w:r>
      <w:r w:rsidR="00825F33">
        <w:instrText xml:space="preserve"> \* MERGEFORMAT </w:instrText>
      </w:r>
      <w:r w:rsidR="00231872">
        <w:fldChar w:fldCharType="separate"/>
      </w:r>
      <w:r w:rsidR="003767BF">
        <w:t>2.3</w:t>
      </w:r>
      <w:r w:rsidR="00231872">
        <w:fldChar w:fldCharType="end"/>
      </w:r>
      <w:r w:rsidR="00231872">
        <w:t>)</w:t>
      </w:r>
      <w:r w:rsidR="00AB3E57">
        <w:t xml:space="preserve">, as </w:t>
      </w:r>
      <w:r w:rsidR="00AB3E57" w:rsidRPr="003D3AD9">
        <w:rPr>
          <w:i/>
        </w:rPr>
        <w:t>L</w:t>
      </w:r>
      <w:r w:rsidR="00AB3E57" w:rsidRPr="00027205">
        <w:rPr>
          <w:vertAlign w:val="subscript"/>
        </w:rPr>
        <w:t>∞</w:t>
      </w:r>
      <w:r w:rsidR="00AB3E57">
        <w:t xml:space="preserve"> and </w:t>
      </w:r>
      <w:r w:rsidR="00AB3E57">
        <w:rPr>
          <w:i/>
        </w:rPr>
        <w:t>k</w:t>
      </w:r>
      <w:r w:rsidR="00AB3E57">
        <w:t xml:space="preserve"> are typically negatively correlated.</w:t>
      </w:r>
    </w:p>
    <w:p w14:paraId="40B59E3D" w14:textId="0A1968CF" w:rsidR="00E05953" w:rsidRDefault="0023745F" w:rsidP="00825F33">
      <w:pPr>
        <w:pStyle w:val="Heading2"/>
        <w:spacing w:before="240" w:line="360" w:lineRule="auto"/>
      </w:pPr>
      <w:commentRangeStart w:id="182"/>
      <w:r>
        <w:t xml:space="preserve">2.2 </w:t>
      </w:r>
      <w:r w:rsidR="00E05953" w:rsidRPr="00101B12">
        <w:t>Simulation Testing</w:t>
      </w:r>
      <w:commentRangeEnd w:id="182"/>
      <w:r w:rsidR="0029065E">
        <w:rPr>
          <w:rStyle w:val="CommentReference"/>
          <w:rFonts w:eastAsiaTheme="minorHAnsi"/>
          <w:i w:val="0"/>
        </w:rPr>
        <w:commentReference w:id="182"/>
      </w:r>
    </w:p>
    <w:p w14:paraId="1E4940F0" w14:textId="360E82B2" w:rsidR="00F75BC7" w:rsidRDefault="00AA168A" w:rsidP="00825F33">
      <w:pPr>
        <w:spacing w:after="0" w:line="360" w:lineRule="auto"/>
      </w:pPr>
      <w:r>
        <w:t>W</w:t>
      </w:r>
      <w:r w:rsidR="003057E6">
        <w:t>e performed a simulation study</w:t>
      </w:r>
      <w:r w:rsidR="00E424C1">
        <w:t xml:space="preserve"> t</w:t>
      </w:r>
      <w:r>
        <w:t>o evaluate the</w:t>
      </w:r>
      <w:r w:rsidR="003368A1">
        <w:t xml:space="preserve"> performance </w:t>
      </w:r>
      <w:r>
        <w:t>of the proposed method</w:t>
      </w:r>
      <w:del w:id="183" w:author="Christine Stawitz" w:date="2019-05-03T14:24:00Z">
        <w:r w:rsidDel="006F2E58">
          <w:delText>,</w:delText>
        </w:r>
      </w:del>
      <w:r>
        <w:t xml:space="preserve"> </w:t>
      </w:r>
      <w:r w:rsidR="003057E6">
        <w:t xml:space="preserve">using datasets generated </w:t>
      </w:r>
      <w:r>
        <w:t xml:space="preserve">using </w:t>
      </w:r>
      <w:r w:rsidR="003057E6">
        <w:t>an individual-based model (IBM</w:t>
      </w:r>
      <w:r w:rsidR="00257626">
        <w:t>, see Appendix for full details</w:t>
      </w:r>
      <w:r w:rsidR="003057E6">
        <w:t xml:space="preserve">). The </w:t>
      </w:r>
      <w:r w:rsidR="00825F33">
        <w:t>IBM is</w:t>
      </w:r>
      <w:r w:rsidR="003057E6">
        <w:t xml:space="preserve"> capable of mimicking individual characteristics by following the life history processes (survival, growth, and reproduction) of individual fish. </w:t>
      </w:r>
      <w:commentRangeStart w:id="184"/>
      <w:r w:rsidR="003057E6">
        <w:t xml:space="preserve">We simulate </w:t>
      </w:r>
      <w:commentRangeEnd w:id="184"/>
      <w:r w:rsidR="006F2E58">
        <w:rPr>
          <w:rStyle w:val="CommentReference"/>
        </w:rPr>
        <w:commentReference w:id="184"/>
      </w:r>
      <w:r w:rsidR="003057E6">
        <w:t>spatial variation by generating length</w:t>
      </w:r>
      <w:ins w:id="185" w:author="Christine Stawitz" w:date="2019-05-03T14:24:00Z">
        <w:r w:rsidR="006F2E58">
          <w:t xml:space="preserve"> </w:t>
        </w:r>
      </w:ins>
      <w:del w:id="186" w:author="Christine Stawitz" w:date="2019-05-03T14:24:00Z">
        <w:r w:rsidR="003057E6" w:rsidDel="006F2E58">
          <w:delText xml:space="preserve"> </w:delText>
        </w:r>
      </w:del>
      <w:r w:rsidR="00257626">
        <w:t>at</w:t>
      </w:r>
      <w:r w:rsidR="003057E6">
        <w:t xml:space="preserve"> age datasets under different </w:t>
      </w:r>
      <w:r w:rsidR="00922BA3">
        <w:t xml:space="preserve">growth ‘Regimes’ (defined as distinct </w:t>
      </w:r>
      <w:r w:rsidR="00922BA3">
        <w:rPr>
          <w:i/>
        </w:rPr>
        <w:t>k,</w:t>
      </w:r>
      <w:r w:rsidR="00922BA3">
        <w:t xml:space="preserve"> </w:t>
      </w:r>
      <m:oMath>
        <m:sSub>
          <m:sSubPr>
            <m:ctrlPr>
              <w:rPr>
                <w:rFonts w:ascii="Cambria Math" w:hAnsi="Cambria Math"/>
              </w:rPr>
            </m:ctrlPr>
          </m:sSubPr>
          <m:e>
            <m:r>
              <w:rPr>
                <w:rFonts w:ascii="Cambria Math" w:hAnsi="Cambria Math"/>
              </w:rPr>
              <m:t>L</m:t>
            </m:r>
          </m:e>
          <m:sub>
            <m:r>
              <m:rPr>
                <m:sty m:val="p"/>
              </m:rPr>
              <w:rPr>
                <w:rFonts w:ascii="Cambria Math" w:hAnsi="Cambria Math"/>
              </w:rPr>
              <m:t>1</m:t>
            </m:r>
          </m:sub>
        </m:sSub>
      </m:oMath>
      <w:r w:rsidR="00922BA3">
        <w:t xml:space="preserve"> and/or </w:t>
      </w:r>
      <m:oMath>
        <m:sSub>
          <m:sSubPr>
            <m:ctrlPr>
              <w:rPr>
                <w:rFonts w:ascii="Cambria Math" w:hAnsi="Cambria Math"/>
              </w:rPr>
            </m:ctrlPr>
          </m:sSubPr>
          <m:e>
            <m:r>
              <w:rPr>
                <w:rFonts w:ascii="Cambria Math" w:hAnsi="Cambria Math"/>
              </w:rPr>
              <m:t>L</m:t>
            </m:r>
          </m:e>
          <m:sub>
            <m:r>
              <m:rPr>
                <m:sty m:val="p"/>
              </m:rPr>
              <w:rPr>
                <w:rFonts w:ascii="Cambria Math" w:hAnsi="Cambria Math"/>
              </w:rPr>
              <m:t>2</m:t>
            </m:r>
          </m:sub>
        </m:sSub>
      </m:oMath>
      <w:r w:rsidR="00922BA3">
        <w:t xml:space="preserve"> values, leading to varied </w:t>
      </w:r>
      <m:oMath>
        <m:sSub>
          <m:sSubPr>
            <m:ctrlPr>
              <w:rPr>
                <w:rFonts w:ascii="Cambria Math" w:hAnsi="Cambria Math"/>
              </w:rPr>
            </m:ctrlPr>
          </m:sSubPr>
          <m:e>
            <m:r>
              <w:rPr>
                <w:rFonts w:ascii="Cambria Math" w:hAnsi="Cambria Math"/>
              </w:rPr>
              <m:t>L</m:t>
            </m:r>
          </m:e>
          <m:sub>
            <m:r>
              <m:rPr>
                <m:sty m:val="p"/>
              </m:rPr>
              <w:rPr>
                <w:rFonts w:ascii="Cambria Math" w:hAnsi="Cambria Math"/>
              </w:rPr>
              <m:t>∞</m:t>
            </m:r>
          </m:sub>
        </m:sSub>
      </m:oMath>
      <w:r w:rsidR="003057E6">
        <w:t>) and assign</w:t>
      </w:r>
      <w:r w:rsidR="00C41D19">
        <w:t xml:space="preserve"> </w:t>
      </w:r>
      <w:r w:rsidR="003057E6">
        <w:t>a range of latitudes</w:t>
      </w:r>
      <w:r w:rsidR="00C41D19">
        <w:t xml:space="preserve"> to </w:t>
      </w:r>
      <w:r w:rsidR="00922BA3">
        <w:t xml:space="preserve">fish grown under each </w:t>
      </w:r>
      <w:r w:rsidR="00922BA3">
        <w:lastRenderedPageBreak/>
        <w:t>Regime</w:t>
      </w:r>
      <w:r w:rsidR="00C41D19">
        <w:t>.</w:t>
      </w:r>
      <w:r w:rsidR="00F75BC7">
        <w:t xml:space="preserve"> The IBM </w:t>
      </w:r>
      <w:r w:rsidR="003368A1">
        <w:t>implements the</w:t>
      </w:r>
      <w:r w:rsidR="00F75BC7">
        <w:t xml:space="preserve"> VBGF </w:t>
      </w:r>
      <w:r w:rsidR="003368A1">
        <w:t xml:space="preserve">using </w:t>
      </w:r>
      <w:proofErr w:type="spellStart"/>
      <w:r w:rsidR="00A83B9D">
        <w:t>Schnute’s</w:t>
      </w:r>
      <w:proofErr w:type="spellEnd"/>
      <w:r w:rsidR="00A83B9D">
        <w:t xml:space="preserve"> </w:t>
      </w:r>
      <w:r w:rsidR="00D335A9">
        <w:fldChar w:fldCharType="begin" w:fldLock="1"/>
      </w:r>
      <w:r w:rsidR="004F6FFD">
        <w:instrText>ADDIN CSL_CITATION {"citationItems":[{"id":"ITEM-1","itemData":{"DOI":"10.1139/f81-153","ISSN":"0706-652X","abstract":"This paper presents a new comprehensive growth model which includes numerous historical models as special cases. The new model is derived from a concise biological principle which, unlike earlier theories, relates to growth acceleratisrt. Properties of growth curves, such as asymptotic limits or inflection points, are shown to be incidental in this new context. Possible submodels include not only asymptotic growth (such as von Bertalanffy, Richards, Gsmpertz, or logistic growth) but also linear, quadratic, or exponential growth. By simple analysis of variance, the observed data can be used directly in deciding which type of model is most appropriate. The new model is cast in terms of parameters which have stable statistical estimates. From this perspective, it is shown how earlier fomulations sometimes result in an endless computer search for optimal parameter estimates.","author":[{"dropping-particle":"","family":"Schnute","given":"Jon","non-dropping-particle":"","parse-names":false,"suffix":""}],"container-title":"Canadian Journal of Fisheries and Aquatic Sciences","id":"ITEM-1","issued":{"date-parts":[["1981"]]},"page":"1128-1140","title":"A Versatile Growth Model with Statistically Stable Parameters","type":"article-journal","volume":"38"},"uris":["http://www.mendeley.com/documents/?uuid=5a786ed3-0274-4fc0-9890-2ed84cc9cecc"]}],"mendeley":{"formattedCitation":"(Schnute, 1981)","manualFormatting":"(1981)","plainTextFormattedCitation":"(Schnute, 1981)","previouslyFormattedCitation":"(Schnute, 1981)"},"properties":{"noteIndex":0},"schema":"https://github.com/citation-style-language/schema/raw/master/csl-citation.json"}</w:instrText>
      </w:r>
      <w:r w:rsidR="00D335A9">
        <w:fldChar w:fldCharType="separate"/>
      </w:r>
      <w:r w:rsidR="00D335A9" w:rsidRPr="00D335A9">
        <w:rPr>
          <w:noProof/>
        </w:rPr>
        <w:t>(1981)</w:t>
      </w:r>
      <w:r w:rsidR="00D335A9">
        <w:fldChar w:fldCharType="end"/>
      </w:r>
      <w:r w:rsidR="00D335A9">
        <w:t xml:space="preserve"> </w:t>
      </w:r>
      <w:r w:rsidR="00A83B9D">
        <w:t>formulation, whic</w:t>
      </w:r>
      <w:r w:rsidR="00AF2270">
        <w:t xml:space="preserve">h </w:t>
      </w:r>
      <w:r w:rsidR="00A83B9D">
        <w:t xml:space="preserve">requires </w:t>
      </w:r>
      <w:r w:rsidR="003368A1" w:rsidRPr="003D3AD9">
        <w:rPr>
          <w:i/>
        </w:rPr>
        <w:t>k</w:t>
      </w:r>
      <w:r w:rsidR="003368A1">
        <w:t>,</w:t>
      </w:r>
      <w:r w:rsidR="00F75BC7">
        <w:t xml:space="preserve">  </w:t>
      </w:r>
      <w:r w:rsidR="00F75BC7" w:rsidRPr="00B9623A">
        <w:rPr>
          <w:i/>
        </w:rPr>
        <w:t>L</w:t>
      </w:r>
      <w:r w:rsidR="00F75BC7" w:rsidRPr="00B9623A">
        <w:rPr>
          <w:vertAlign w:val="subscript"/>
        </w:rPr>
        <w:t>1</w:t>
      </w:r>
      <w:r w:rsidR="003368A1">
        <w:rPr>
          <w:vertAlign w:val="subscript"/>
        </w:rPr>
        <w:t>,</w:t>
      </w:r>
      <w:r w:rsidR="00F75BC7">
        <w:t xml:space="preserve"> </w:t>
      </w:r>
      <w:r w:rsidR="003418AD">
        <w:t xml:space="preserve">and </w:t>
      </w:r>
      <w:r w:rsidR="00F75BC7" w:rsidRPr="00B9623A">
        <w:rPr>
          <w:i/>
        </w:rPr>
        <w:t>L</w:t>
      </w:r>
      <w:r w:rsidR="00F75BC7" w:rsidRPr="00B9623A">
        <w:rPr>
          <w:vertAlign w:val="subscript"/>
        </w:rPr>
        <w:t>2</w:t>
      </w:r>
      <w:r w:rsidR="004D72BD">
        <w:rPr>
          <w:vertAlign w:val="subscript"/>
        </w:rPr>
        <w:t>,</w:t>
      </w:r>
      <w:r w:rsidR="003368A1">
        <w:t xml:space="preserve"> </w:t>
      </w:r>
      <w:r w:rsidR="00333FDA">
        <w:t>with</w:t>
      </w:r>
      <w:r w:rsidR="003368A1">
        <w:t xml:space="preserve"> </w:t>
      </w:r>
      <m:oMath>
        <m:sSub>
          <m:sSubPr>
            <m:ctrlPr>
              <w:rPr>
                <w:rFonts w:ascii="Cambria Math" w:hAnsi="Cambria Math"/>
              </w:rPr>
            </m:ctrlPr>
          </m:sSubPr>
          <m:e>
            <m:r>
              <w:rPr>
                <w:rFonts w:ascii="Cambria Math" w:hAnsi="Cambria Math"/>
              </w:rPr>
              <m:t>L</m:t>
            </m:r>
          </m:e>
          <m:sub>
            <m:r>
              <m:rPr>
                <m:sty m:val="p"/>
              </m:rPr>
              <w:rPr>
                <w:rFonts w:ascii="Cambria Math" w:hAnsi="Cambria Math"/>
              </w:rPr>
              <m:t>∞</m:t>
            </m:r>
          </m:sub>
        </m:sSub>
      </m:oMath>
      <w:r w:rsidR="003368A1">
        <w:t xml:space="preserve"> computed as</w:t>
      </w:r>
      <w:r w:rsidR="00F75BC7">
        <w:t>:</w:t>
      </w:r>
    </w:p>
    <w:p w14:paraId="3D205EA6" w14:textId="442C18BC" w:rsidR="00F75BC7" w:rsidRDefault="00392042" w:rsidP="00825F33">
      <w:pPr>
        <w:pStyle w:val="Caption"/>
        <w:spacing w:line="360" w:lineRule="auto"/>
      </w:pPr>
      <w:bookmarkStart w:id="187" w:name="_Ref5721903"/>
      <w:r>
        <w:t xml:space="preserve">Equation </w:t>
      </w:r>
      <w:r w:rsidR="009308CB">
        <w:rPr>
          <w:noProof/>
        </w:rPr>
        <w:fldChar w:fldCharType="begin"/>
      </w:r>
      <w:r w:rsidR="009308CB">
        <w:rPr>
          <w:noProof/>
        </w:rPr>
        <w:instrText xml:space="preserve"> SEQ Equation \* ARABIC </w:instrText>
      </w:r>
      <w:r w:rsidR="009308CB">
        <w:rPr>
          <w:noProof/>
        </w:rPr>
        <w:fldChar w:fldCharType="separate"/>
      </w:r>
      <w:r w:rsidR="00A33E5C">
        <w:rPr>
          <w:noProof/>
        </w:rPr>
        <w:t>5</w:t>
      </w:r>
      <w:r w:rsidR="009308CB">
        <w:rPr>
          <w:noProof/>
        </w:rPr>
        <w:fldChar w:fldCharType="end"/>
      </w:r>
      <w:bookmarkEnd w:id="187"/>
      <w:r>
        <w:t xml:space="preserve"> </w:t>
      </w:r>
      <m:oMath>
        <m:sSub>
          <m:sSubPr>
            <m:ctrlPr>
              <w:rPr>
                <w:rFonts w:ascii="Cambria Math" w:hAnsi="Cambria Math"/>
              </w:rPr>
            </m:ctrlPr>
          </m:sSubPr>
          <m:e>
            <m:r>
              <w:rPr>
                <w:rFonts w:ascii="Cambria Math" w:hAnsi="Cambria Math"/>
              </w:rPr>
              <m:t>L</m:t>
            </m:r>
          </m:e>
          <m:sub>
            <m:r>
              <m:rPr>
                <m:sty m:val="p"/>
              </m:rPr>
              <w:rPr>
                <w:rFonts w:ascii="Cambria Math" w:hAnsi="Cambria Math"/>
              </w:rPr>
              <m:t>∞</m:t>
            </m:r>
          </m:sub>
        </m:sSub>
      </m:oMath>
      <w:r w:rsidR="00F75BC7">
        <w:rPr>
          <w:rFonts w:eastAsiaTheme="minorEastAsia"/>
        </w:rPr>
        <w:t xml:space="preserve"> = </w:t>
      </w:r>
      <m:oMath>
        <m:sSub>
          <m:sSubPr>
            <m:ctrlPr>
              <w:rPr>
                <w:rFonts w:ascii="Cambria Math" w:hAnsi="Cambria Math"/>
              </w:rPr>
            </m:ctrlPr>
          </m:sSubPr>
          <m:e>
            <m:r>
              <w:rPr>
                <w:rFonts w:ascii="Cambria Math" w:hAnsi="Cambria Math"/>
              </w:rPr>
              <m:t>L</m:t>
            </m:r>
          </m:e>
          <m:sub>
            <m:r>
              <m:rPr>
                <m:sty m:val="p"/>
              </m:rPr>
              <w:rPr>
                <w:rFonts w:ascii="Cambria Math" w:hAnsi="Cambria Math"/>
              </w:rPr>
              <m:t>1</m:t>
            </m:r>
          </m:sub>
        </m:sSub>
        <m:r>
          <w:rPr>
            <w:rFonts w:ascii="Cambria Math" w:hAnsi="Cambria Math"/>
          </w:rPr>
          <m:t>+</m:t>
        </m:r>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1</m:t>
                </m:r>
              </m:sub>
            </m:sSub>
            <m:r>
              <w:rPr>
                <w:rFonts w:ascii="Cambria Math" w:hAnsi="Cambria Math"/>
              </w:rPr>
              <m:t>)</m:t>
            </m:r>
          </m:num>
          <m:den>
            <m:r>
              <w:rPr>
                <w:rFonts w:ascii="Cambria Math" w:hAnsi="Cambria Math"/>
              </w:rPr>
              <m:t>1-</m:t>
            </m:r>
            <m:r>
              <m:rPr>
                <m:sty m:val="p"/>
              </m:rPr>
              <w:rPr>
                <w:rFonts w:ascii="Cambria Math" w:hAnsi="Cambria Math"/>
              </w:rPr>
              <m:t>exp⁡</m:t>
            </m:r>
            <m:r>
              <w:rPr>
                <w:rFonts w:ascii="Cambria Math" w:hAnsi="Cambria Math"/>
              </w:rPr>
              <m:t>(-k×(</m:t>
            </m:r>
            <m:sSub>
              <m:sSubPr>
                <m:ctrlPr>
                  <w:rPr>
                    <w:rFonts w:ascii="Cambria Math" w:hAnsi="Cambria Math"/>
                  </w:rPr>
                </m:ctrlPr>
              </m:sSubPr>
              <m:e>
                <m:r>
                  <w:rPr>
                    <w:rFonts w:ascii="Cambria Math" w:hAnsi="Cambria Math"/>
                  </w:rPr>
                  <m:t>a</m:t>
                </m:r>
              </m:e>
              <m:sub>
                <m:r>
                  <m:rPr>
                    <m:sty m:val="p"/>
                  </m:rP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Cambria Math" w:hAnsi="Cambria Math"/>
              </w:rPr>
              <m:t>)</m:t>
            </m:r>
          </m:den>
        </m:f>
      </m:oMath>
    </w:p>
    <w:p w14:paraId="3012175C" w14:textId="4AF92E0E" w:rsidR="00E05953" w:rsidRDefault="003368A1" w:rsidP="00825F33">
      <w:pPr>
        <w:spacing w:after="0" w:line="360" w:lineRule="auto"/>
      </w:pPr>
      <w:bookmarkStart w:id="188" w:name="_Hlk2063641"/>
      <w:r>
        <w:t>w</w:t>
      </w:r>
      <w:r w:rsidR="00642D5E">
        <w:t xml:space="preserve">here </w:t>
      </w:r>
      <m:oMath>
        <m:sSub>
          <m:sSubPr>
            <m:ctrlPr>
              <w:rPr>
                <w:rFonts w:ascii="Cambria Math" w:hAnsi="Cambria Math"/>
              </w:rPr>
            </m:ctrlPr>
          </m:sSubPr>
          <m:e>
            <m:r>
              <w:rPr>
                <w:rFonts w:ascii="Cambria Math" w:hAnsi="Cambria Math"/>
              </w:rPr>
              <m:t>L</m:t>
            </m:r>
          </m:e>
          <m:sub>
            <m:r>
              <m:rPr>
                <m:sty m:val="p"/>
              </m:rPr>
              <w:rPr>
                <w:rFonts w:ascii="Cambria Math" w:hAnsi="Cambria Math"/>
              </w:rPr>
              <m:t>1</m:t>
            </m:r>
          </m:sub>
        </m:sSub>
        <m:sSub>
          <m:sSubPr>
            <m:ctrlPr>
              <w:rPr>
                <w:rFonts w:ascii="Cambria Math" w:hAnsi="Cambria Math"/>
              </w:rPr>
            </m:ctrlPr>
          </m:sSubPr>
          <m:e>
            <m:r>
              <w:rPr>
                <w:rFonts w:ascii="Cambria Math" w:hAnsi="Cambria Math"/>
              </w:rPr>
              <m:t>, L</m:t>
            </m:r>
          </m:e>
          <m:sub>
            <m:r>
              <m:rPr>
                <m:sty m:val="p"/>
              </m:rPr>
              <w:rPr>
                <w:rFonts w:ascii="Cambria Math" w:hAnsi="Cambria Math"/>
              </w:rPr>
              <m:t>2</m:t>
            </m:r>
          </m:sub>
        </m:sSub>
      </m:oMath>
      <w:r w:rsidR="00642D5E">
        <w:rPr>
          <w:rFonts w:eastAsiaTheme="minorEastAsia"/>
        </w:rPr>
        <w:t xml:space="preserve"> represent the length</w:t>
      </w:r>
      <w:r>
        <w:rPr>
          <w:rFonts w:eastAsiaTheme="minorEastAsia"/>
        </w:rPr>
        <w:t>s</w:t>
      </w:r>
      <w:r w:rsidR="00642D5E">
        <w:rPr>
          <w:rFonts w:eastAsiaTheme="minorEastAsia"/>
        </w:rPr>
        <w:t xml:space="preserve"> of a fish at age</w:t>
      </w:r>
      <w:r>
        <w:rPr>
          <w:rFonts w:eastAsiaTheme="minorEastAsia"/>
        </w:rPr>
        <w:t>s</w:t>
      </w:r>
      <w:r w:rsidR="00642D5E">
        <w:rPr>
          <w:rFonts w:eastAsiaTheme="minorEastAsia"/>
        </w:rPr>
        <w:t xml:space="preserve"> </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oMath>
      <w:r w:rsidR="00F97AC5">
        <w:rPr>
          <w:rFonts w:eastAsiaTheme="minorEastAsia"/>
        </w:rPr>
        <w:t xml:space="preserve">, </w:t>
      </w:r>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oMath>
      <w:r>
        <w:rPr>
          <w:rFonts w:eastAsiaTheme="minorEastAsia"/>
        </w:rPr>
        <w:t>,</w:t>
      </w:r>
      <w:r w:rsidR="00642D5E">
        <w:rPr>
          <w:rFonts w:eastAsiaTheme="minorEastAsia"/>
        </w:rPr>
        <w:t xml:space="preserve"> and </w:t>
      </w:r>
      <w:r>
        <w:rPr>
          <w:rFonts w:eastAsiaTheme="minorEastAsia"/>
          <w:i/>
        </w:rPr>
        <w:t>k</w:t>
      </w:r>
      <w:r>
        <w:rPr>
          <w:rFonts w:eastAsiaTheme="minorEastAsia"/>
        </w:rPr>
        <w:t xml:space="preserve"> i</w:t>
      </w:r>
      <w:r w:rsidR="006948C1">
        <w:rPr>
          <w:rFonts w:eastAsiaTheme="minorEastAsia"/>
        </w:rPr>
        <w:t>s</w:t>
      </w:r>
      <w:r>
        <w:rPr>
          <w:rFonts w:eastAsiaTheme="minorEastAsia"/>
        </w:rPr>
        <w:t xml:space="preserve"> </w:t>
      </w:r>
      <w:commentRangeStart w:id="189"/>
      <w:r>
        <w:rPr>
          <w:rFonts w:eastAsiaTheme="minorEastAsia"/>
        </w:rPr>
        <w:t xml:space="preserve">the </w:t>
      </w:r>
      <w:del w:id="190" w:author="Christine Stawitz" w:date="2019-05-03T14:25:00Z">
        <w:r w:rsidDel="006F2E58">
          <w:rPr>
            <w:rFonts w:eastAsiaTheme="minorEastAsia"/>
          </w:rPr>
          <w:delText xml:space="preserve">Brody </w:delText>
        </w:r>
      </w:del>
      <w:r>
        <w:rPr>
          <w:rFonts w:eastAsiaTheme="minorEastAsia"/>
        </w:rPr>
        <w:t xml:space="preserve">growth </w:t>
      </w:r>
      <w:del w:id="191" w:author="Christine Stawitz" w:date="2019-05-03T14:25:00Z">
        <w:r w:rsidDel="006F2E58">
          <w:rPr>
            <w:rFonts w:eastAsiaTheme="minorEastAsia"/>
          </w:rPr>
          <w:delText>parameter</w:delText>
        </w:r>
      </w:del>
      <w:ins w:id="192" w:author="Christine Stawitz" w:date="2019-05-03T14:25:00Z">
        <w:r w:rsidR="006F2E58">
          <w:rPr>
            <w:rFonts w:eastAsiaTheme="minorEastAsia"/>
          </w:rPr>
          <w:t>coefficient</w:t>
        </w:r>
        <w:commentRangeEnd w:id="189"/>
        <w:r w:rsidR="006F2E58">
          <w:rPr>
            <w:rStyle w:val="CommentReference"/>
          </w:rPr>
          <w:commentReference w:id="189"/>
        </w:r>
      </w:ins>
      <w:r w:rsidR="00642D5E">
        <w:rPr>
          <w:rFonts w:eastAsiaTheme="minorEastAsia"/>
        </w:rPr>
        <w:t xml:space="preserve">. An individual fish’s </w:t>
      </w:r>
      <w:r>
        <w:rPr>
          <w:rFonts w:eastAsiaTheme="minorEastAsia"/>
        </w:rPr>
        <w:t xml:space="preserve">annual </w:t>
      </w:r>
      <w:r w:rsidR="00642D5E">
        <w:rPr>
          <w:rFonts w:eastAsiaTheme="minorEastAsia"/>
        </w:rPr>
        <w:t xml:space="preserve">growth increment </w:t>
      </w:r>
      <w:r w:rsidR="008A6648">
        <w:rPr>
          <w:rFonts w:eastAsiaTheme="minorEastAsia"/>
        </w:rPr>
        <w:t>is subject to</w:t>
      </w:r>
      <w:r w:rsidR="00642D5E">
        <w:rPr>
          <w:rFonts w:eastAsiaTheme="minorEastAsia"/>
        </w:rPr>
        <w:t xml:space="preserve"> </w:t>
      </w:r>
      <w:r w:rsidR="00AC02E6">
        <w:rPr>
          <w:rFonts w:eastAsiaTheme="minorEastAsia"/>
        </w:rPr>
        <w:t xml:space="preserve">a </w:t>
      </w:r>
      <w:commentRangeStart w:id="193"/>
      <w:r w:rsidR="00642D5E">
        <w:rPr>
          <w:rFonts w:eastAsiaTheme="minorEastAsia"/>
        </w:rPr>
        <w:t>bias-corrected lognormal error term</w:t>
      </w:r>
      <w:commentRangeEnd w:id="193"/>
      <w:r w:rsidR="006F2E58">
        <w:rPr>
          <w:rStyle w:val="CommentReference"/>
        </w:rPr>
        <w:commentReference w:id="193"/>
      </w:r>
      <w:r w:rsidR="00642D5E">
        <w:rPr>
          <w:rFonts w:eastAsiaTheme="minorEastAsia"/>
        </w:rPr>
        <w:t>.</w:t>
      </w:r>
      <w:r w:rsidR="00C41D19">
        <w:t xml:space="preserve"> Depending on the scenario,</w:t>
      </w:r>
      <w:r w:rsidR="00473F2A">
        <w:t xml:space="preserve"> different growth Regimes</w:t>
      </w:r>
      <w:r w:rsidR="002B12EC">
        <w:t xml:space="preserve"> </w:t>
      </w:r>
      <w:r w:rsidR="008D0470">
        <w:rPr>
          <w:rFonts w:eastAsiaTheme="minorEastAsia"/>
        </w:rPr>
        <w:t xml:space="preserve">are either assigned completely distinct </w:t>
      </w:r>
      <w:r w:rsidR="00862408">
        <w:rPr>
          <w:rFonts w:eastAsiaTheme="minorEastAsia"/>
        </w:rPr>
        <w:t>spatial</w:t>
      </w:r>
      <w:r w:rsidR="008D0470">
        <w:rPr>
          <w:rFonts w:eastAsiaTheme="minorEastAsia"/>
        </w:rPr>
        <w:t xml:space="preserve"> </w:t>
      </w:r>
      <w:r w:rsidR="00624211">
        <w:rPr>
          <w:rFonts w:eastAsiaTheme="minorEastAsia"/>
        </w:rPr>
        <w:t xml:space="preserve">or temporal </w:t>
      </w:r>
      <w:r w:rsidR="008D0470">
        <w:rPr>
          <w:rFonts w:eastAsiaTheme="minorEastAsia"/>
        </w:rPr>
        <w:t>ranges</w:t>
      </w:r>
      <w:r w:rsidR="00624211">
        <w:rPr>
          <w:rFonts w:eastAsiaTheme="minorEastAsia"/>
        </w:rPr>
        <w:t>,</w:t>
      </w:r>
      <w:r w:rsidR="008D0470">
        <w:rPr>
          <w:rFonts w:eastAsiaTheme="minorEastAsia"/>
        </w:rPr>
        <w:t xml:space="preserve"> or </w:t>
      </w:r>
      <w:r w:rsidR="00624211">
        <w:rPr>
          <w:rFonts w:eastAsiaTheme="minorEastAsia"/>
        </w:rPr>
        <w:t xml:space="preserve">spatial </w:t>
      </w:r>
      <w:r w:rsidR="008D0470">
        <w:rPr>
          <w:rFonts w:eastAsiaTheme="minorEastAsia"/>
        </w:rPr>
        <w:t>ranges with some overlap.</w:t>
      </w:r>
      <w:r w:rsidR="007A17E6">
        <w:rPr>
          <w:rFonts w:eastAsiaTheme="minorEastAsia"/>
        </w:rPr>
        <w:t xml:space="preserve"> </w:t>
      </w:r>
      <w:commentRangeStart w:id="194"/>
      <w:r w:rsidR="00101B12">
        <w:t xml:space="preserve">Regime 1 refers to a central Pacific billfish-like species, where </w:t>
      </w:r>
      <w:r w:rsidR="00101B12" w:rsidRPr="007A17E6">
        <w:rPr>
          <w:i/>
        </w:rPr>
        <w:t>L</w:t>
      </w:r>
      <w:r w:rsidR="00473F2A">
        <w:rPr>
          <w:vertAlign w:val="subscript"/>
        </w:rPr>
        <w:t>1</w:t>
      </w:r>
      <w:r w:rsidR="00473F2A">
        <w:t xml:space="preserve"> </w:t>
      </w:r>
      <w:r w:rsidR="00101B12">
        <w:t xml:space="preserve">= </w:t>
      </w:r>
      <w:r w:rsidR="00473F2A">
        <w:t>62.69</w:t>
      </w:r>
      <w:r w:rsidR="00AC488E">
        <w:t>cm</w:t>
      </w:r>
      <w:r w:rsidR="00862408">
        <w:t xml:space="preserve">, </w:t>
      </w:r>
      <m:oMath>
        <m:sSub>
          <m:sSubPr>
            <m:ctrlPr>
              <w:rPr>
                <w:rFonts w:ascii="Cambria Math" w:hAnsi="Cambria Math"/>
              </w:rPr>
            </m:ctrlPr>
          </m:sSubPr>
          <m:e>
            <m:r>
              <w:rPr>
                <w:rFonts w:ascii="Cambria Math" w:hAnsi="Cambria Math"/>
              </w:rPr>
              <m:t>L</m:t>
            </m:r>
          </m:e>
          <m:sub>
            <m:r>
              <m:rPr>
                <m:sty m:val="p"/>
              </m:rPr>
              <w:rPr>
                <w:rFonts w:ascii="Cambria Math" w:hAnsi="Cambria Math"/>
              </w:rPr>
              <m:t>2</m:t>
            </m:r>
          </m:sub>
        </m:sSub>
      </m:oMath>
      <w:r w:rsidR="00101B12">
        <w:t xml:space="preserve"> = </w:t>
      </w:r>
      <w:r w:rsidR="00473F2A">
        <w:t>216.72cm</w:t>
      </w:r>
      <w:r w:rsidR="00862408">
        <w:t xml:space="preserve"> and </w:t>
      </w:r>
      <w:r w:rsidR="00862408">
        <w:rPr>
          <w:i/>
        </w:rPr>
        <w:t>k</w:t>
      </w:r>
      <w:r w:rsidR="00862408">
        <w:t xml:space="preserve"> = 0.258</w:t>
      </w:r>
      <w:r w:rsidR="00473F2A">
        <w:t>;</w:t>
      </w:r>
      <w:r w:rsidR="00101B12">
        <w:t xml:space="preserve"> in Regime 2</w:t>
      </w:r>
      <w:r w:rsidR="00862408">
        <w:t>, which was designed to be of high contrast compared with Regime 1,</w:t>
      </w:r>
      <w:r w:rsidR="00101B12">
        <w:t xml:space="preserve"> </w:t>
      </w:r>
      <w:r w:rsidR="00101B12" w:rsidRPr="007A17E6">
        <w:rPr>
          <w:i/>
        </w:rPr>
        <w:t>L</w:t>
      </w:r>
      <w:r w:rsidR="00473F2A">
        <w:rPr>
          <w:vertAlign w:val="subscript"/>
        </w:rPr>
        <w:t>1</w:t>
      </w:r>
      <w:r w:rsidR="00473F2A">
        <w:t>= 50cm</w:t>
      </w:r>
      <w:r w:rsidR="00862408">
        <w:t xml:space="preserve">, </w:t>
      </w:r>
      <m:oMath>
        <m:sSub>
          <m:sSubPr>
            <m:ctrlPr>
              <w:rPr>
                <w:rFonts w:ascii="Cambria Math" w:hAnsi="Cambria Math"/>
              </w:rPr>
            </m:ctrlPr>
          </m:sSubPr>
          <m:e>
            <m:r>
              <w:rPr>
                <w:rFonts w:ascii="Cambria Math" w:hAnsi="Cambria Math"/>
              </w:rPr>
              <m:t>L</m:t>
            </m:r>
          </m:e>
          <m:sub>
            <m:r>
              <m:rPr>
                <m:sty m:val="p"/>
              </m:rPr>
              <w:rPr>
                <w:rFonts w:ascii="Cambria Math" w:hAnsi="Cambria Math"/>
              </w:rPr>
              <m:t>2</m:t>
            </m:r>
          </m:sub>
        </m:sSub>
      </m:oMath>
      <w:r w:rsidR="00473F2A">
        <w:rPr>
          <w:rFonts w:eastAsiaTheme="minorEastAsia"/>
        </w:rPr>
        <w:t xml:space="preserve"> = 350cm</w:t>
      </w:r>
      <w:r w:rsidR="00862408">
        <w:rPr>
          <w:rFonts w:eastAsiaTheme="minorEastAsia"/>
        </w:rPr>
        <w:t xml:space="preserve"> and </w:t>
      </w:r>
      <w:r w:rsidR="00862408">
        <w:rPr>
          <w:rFonts w:eastAsiaTheme="minorEastAsia"/>
          <w:i/>
        </w:rPr>
        <w:t xml:space="preserve">k </w:t>
      </w:r>
      <w:r w:rsidR="00862408" w:rsidRPr="00862408">
        <w:rPr>
          <w:rFonts w:eastAsiaTheme="minorEastAsia"/>
        </w:rPr>
        <w:t>= 0.45</w:t>
      </w:r>
      <w:r w:rsidR="00473F2A">
        <w:t>; in</w:t>
      </w:r>
      <w:r w:rsidR="00101B12">
        <w:t xml:space="preserve"> Regime 3</w:t>
      </w:r>
      <w:r w:rsidR="00473F2A">
        <w:t>, which was designed to be low</w:t>
      </w:r>
      <w:r w:rsidR="00862408">
        <w:t>-</w:t>
      </w:r>
      <w:r w:rsidR="00473F2A">
        <w:t>contrast compared to Regime 1,</w:t>
      </w:r>
      <w:r w:rsidR="00101B12">
        <w:t xml:space="preserve"> </w:t>
      </w:r>
      <m:oMath>
        <m:sSub>
          <m:sSubPr>
            <m:ctrlPr>
              <w:rPr>
                <w:rFonts w:ascii="Cambria Math" w:hAnsi="Cambria Math"/>
              </w:rPr>
            </m:ctrlPr>
          </m:sSubPr>
          <m:e>
            <m:r>
              <w:rPr>
                <w:rFonts w:ascii="Cambria Math" w:hAnsi="Cambria Math"/>
              </w:rPr>
              <m:t>L</m:t>
            </m:r>
          </m:e>
          <m:sub>
            <m:r>
              <m:rPr>
                <m:sty m:val="p"/>
              </m:rPr>
              <w:rPr>
                <w:rFonts w:ascii="Cambria Math" w:hAnsi="Cambria Math"/>
              </w:rPr>
              <m:t>1</m:t>
            </m:r>
          </m:sub>
        </m:sSub>
      </m:oMath>
      <w:r w:rsidR="00101B12">
        <w:t>=</w:t>
      </w:r>
      <w:r w:rsidR="00473F2A">
        <w:t>50cm</w:t>
      </w:r>
      <w:r w:rsidR="00101B12">
        <w:t xml:space="preserve">, </w:t>
      </w:r>
      <m:oMath>
        <m:sSub>
          <m:sSubPr>
            <m:ctrlPr>
              <w:rPr>
                <w:rFonts w:ascii="Cambria Math" w:hAnsi="Cambria Math"/>
              </w:rPr>
            </m:ctrlPr>
          </m:sSubPr>
          <m:e>
            <m:r>
              <w:rPr>
                <w:rFonts w:ascii="Cambria Math" w:hAnsi="Cambria Math"/>
              </w:rPr>
              <m:t>L</m:t>
            </m:r>
          </m:e>
          <m:sub>
            <m:r>
              <m:rPr>
                <m:sty m:val="p"/>
              </m:rPr>
              <w:rPr>
                <w:rFonts w:ascii="Cambria Math" w:hAnsi="Cambria Math"/>
              </w:rPr>
              <m:t>2</m:t>
            </m:r>
          </m:sub>
        </m:sSub>
        <m:r>
          <w:rPr>
            <w:rFonts w:ascii="Cambria Math" w:hAnsi="Cambria Math"/>
          </w:rPr>
          <m:t>=248cm</m:t>
        </m:r>
      </m:oMath>
      <w:r w:rsidR="00862408">
        <w:rPr>
          <w:rFonts w:eastAsiaTheme="minorEastAsia"/>
        </w:rPr>
        <w:t xml:space="preserve"> and </w:t>
      </w:r>
      <w:r w:rsidR="00862408">
        <w:rPr>
          <w:rFonts w:eastAsiaTheme="minorEastAsia"/>
          <w:i/>
        </w:rPr>
        <w:t>k</w:t>
      </w:r>
      <w:r w:rsidR="00862408">
        <w:rPr>
          <w:rFonts w:eastAsiaTheme="minorEastAsia"/>
        </w:rPr>
        <w:t xml:space="preserve"> = 0.3</w:t>
      </w:r>
      <w:r w:rsidR="00101B12">
        <w:t xml:space="preserve">. </w:t>
      </w:r>
      <w:commentRangeEnd w:id="194"/>
      <w:r w:rsidR="006F2E58">
        <w:rPr>
          <w:rStyle w:val="CommentReference"/>
        </w:rPr>
        <w:commentReference w:id="194"/>
      </w:r>
    </w:p>
    <w:p w14:paraId="06C25B6F" w14:textId="3346C880" w:rsidR="00AF7365" w:rsidRDefault="003057E6" w:rsidP="00825F33">
      <w:pPr>
        <w:spacing w:before="240" w:after="0" w:line="360" w:lineRule="auto"/>
      </w:pPr>
      <w:r>
        <w:t xml:space="preserve">The </w:t>
      </w:r>
      <w:r w:rsidR="00BD69F5">
        <w:t xml:space="preserve">simulation </w:t>
      </w:r>
      <w:r>
        <w:t xml:space="preserve">scenarios described </w:t>
      </w:r>
      <w:r w:rsidR="00C61A6B">
        <w:t xml:space="preserve">in </w:t>
      </w:r>
      <w:r w:rsidR="00C61A6B">
        <w:fldChar w:fldCharType="begin"/>
      </w:r>
      <w:r w:rsidR="00C61A6B">
        <w:instrText xml:space="preserve"> REF _Ref872431 \h </w:instrText>
      </w:r>
      <w:r w:rsidR="007D19A2">
        <w:instrText xml:space="preserve"> \* MERGEFORMAT </w:instrText>
      </w:r>
      <w:r w:rsidR="00C61A6B">
        <w:fldChar w:fldCharType="separate"/>
      </w:r>
      <w:r w:rsidR="00A33E5C">
        <w:t xml:space="preserve">Table </w:t>
      </w:r>
      <w:r w:rsidR="00A33E5C">
        <w:rPr>
          <w:noProof/>
        </w:rPr>
        <w:t>1</w:t>
      </w:r>
      <w:r w:rsidR="00C61A6B">
        <w:fldChar w:fldCharType="end"/>
      </w:r>
      <w:r>
        <w:t xml:space="preserve"> were designed to represent </w:t>
      </w:r>
      <w:r w:rsidR="00CD3EA6">
        <w:t xml:space="preserve">a variety of </w:t>
      </w:r>
      <w:r>
        <w:t xml:space="preserve">possible </w:t>
      </w:r>
      <w:commentRangeStart w:id="195"/>
      <w:r>
        <w:t>regimes</w:t>
      </w:r>
      <w:r w:rsidR="00CD3EA6">
        <w:t xml:space="preserve"> in spatial growth variation</w:t>
      </w:r>
      <w:r w:rsidR="002B159B">
        <w:t>, with one test of the ability to test a temporal regime change in growth</w:t>
      </w:r>
      <w:r w:rsidR="00297019">
        <w:t>.</w:t>
      </w:r>
      <w:r w:rsidR="00801F3C" w:rsidRPr="00801F3C">
        <w:t xml:space="preserve"> </w:t>
      </w:r>
      <w:commentRangeEnd w:id="195"/>
      <w:r w:rsidR="006F2E58">
        <w:rPr>
          <w:rStyle w:val="CommentReference"/>
        </w:rPr>
        <w:commentReference w:id="195"/>
      </w:r>
      <w:r w:rsidR="00801F3C">
        <w:fldChar w:fldCharType="begin"/>
      </w:r>
      <w:r w:rsidR="00801F3C">
        <w:instrText xml:space="preserve"> REF _Ref2004405 \h  \* MERGEFORMAT </w:instrText>
      </w:r>
      <w:r w:rsidR="00801F3C">
        <w:fldChar w:fldCharType="separate"/>
      </w:r>
      <w:r w:rsidR="00801F3C">
        <w:t xml:space="preserve">Figure </w:t>
      </w:r>
      <w:r w:rsidR="00801F3C">
        <w:rPr>
          <w:noProof/>
        </w:rPr>
        <w:t>1</w:t>
      </w:r>
      <w:r w:rsidR="00801F3C">
        <w:fldChar w:fldCharType="end"/>
      </w:r>
      <w:r w:rsidR="00801F3C">
        <w:t xml:space="preserve"> shows a map of an example data set for each of the scenarios presented in </w:t>
      </w:r>
      <w:r w:rsidR="00801F3C">
        <w:fldChar w:fldCharType="begin"/>
      </w:r>
      <w:r w:rsidR="00801F3C">
        <w:instrText xml:space="preserve"> REF _Ref872431 \h  \* MERGEFORMAT </w:instrText>
      </w:r>
      <w:r w:rsidR="00801F3C">
        <w:fldChar w:fldCharType="separate"/>
      </w:r>
      <w:r w:rsidR="00801F3C">
        <w:t xml:space="preserve">Table </w:t>
      </w:r>
      <w:r w:rsidR="00801F3C">
        <w:rPr>
          <w:noProof/>
        </w:rPr>
        <w:t>1</w:t>
      </w:r>
      <w:r w:rsidR="00801F3C">
        <w:fldChar w:fldCharType="end"/>
      </w:r>
      <w:commentRangeStart w:id="196"/>
      <w:r w:rsidR="00801F3C">
        <w:t xml:space="preserve">. </w:t>
      </w:r>
      <w:r w:rsidR="00AB58CE">
        <w:rPr>
          <w:rFonts w:eastAsiaTheme="minorEastAsia"/>
        </w:rPr>
        <w:t xml:space="preserve">To simulate spatial zones, fish locations were sampled from a uniform distribution with </w:t>
      </w:r>
      <w:commentRangeStart w:id="197"/>
      <w:r w:rsidR="00AB58CE">
        <w:rPr>
          <w:rFonts w:eastAsiaTheme="minorEastAsia"/>
        </w:rPr>
        <w:t>boundaries specific to a certain growth Regime</w:t>
      </w:r>
      <w:commentRangeEnd w:id="197"/>
      <w:r w:rsidR="005458E2">
        <w:rPr>
          <w:rStyle w:val="CommentReference"/>
        </w:rPr>
        <w:commentReference w:id="197"/>
      </w:r>
      <w:r w:rsidR="00AB58CE">
        <w:rPr>
          <w:rFonts w:eastAsiaTheme="minorEastAsia"/>
        </w:rPr>
        <w:t xml:space="preserve">. </w:t>
      </w:r>
      <w:r w:rsidR="00473F2A">
        <w:rPr>
          <w:rFonts w:eastAsiaTheme="minorEastAsia"/>
        </w:rPr>
        <w:t xml:space="preserve">In all except the final </w:t>
      </w:r>
      <w:commentRangeStart w:id="198"/>
      <w:r w:rsidR="00473F2A">
        <w:rPr>
          <w:rFonts w:eastAsiaTheme="minorEastAsia"/>
        </w:rPr>
        <w:t>(break</w:t>
      </w:r>
      <w:r w:rsidR="0026588C">
        <w:rPr>
          <w:rFonts w:eastAsiaTheme="minorEastAsia"/>
        </w:rPr>
        <w:t>-</w:t>
      </w:r>
      <w:r w:rsidR="00473F2A">
        <w:rPr>
          <w:rFonts w:eastAsiaTheme="minorEastAsia"/>
        </w:rPr>
        <w:t>at</w:t>
      </w:r>
      <w:r w:rsidR="0026588C">
        <w:rPr>
          <w:rFonts w:eastAsiaTheme="minorEastAsia"/>
        </w:rPr>
        <w:t>-</w:t>
      </w:r>
      <w:r w:rsidR="00473F2A">
        <w:rPr>
          <w:rFonts w:eastAsiaTheme="minorEastAsia"/>
        </w:rPr>
        <w:t>edge</w:t>
      </w:r>
      <w:r w:rsidR="0026588C">
        <w:rPr>
          <w:rFonts w:eastAsiaTheme="minorEastAsia"/>
        </w:rPr>
        <w:t>, fifth row</w:t>
      </w:r>
      <w:r w:rsidR="00473F2A">
        <w:rPr>
          <w:rFonts w:eastAsiaTheme="minorEastAsia"/>
        </w:rPr>
        <w:t xml:space="preserve">) </w:t>
      </w:r>
      <w:commentRangeEnd w:id="198"/>
      <w:r w:rsidR="006F2E58">
        <w:rPr>
          <w:rStyle w:val="CommentReference"/>
        </w:rPr>
        <w:commentReference w:id="198"/>
      </w:r>
      <w:r w:rsidR="00473F2A">
        <w:rPr>
          <w:rFonts w:eastAsiaTheme="minorEastAsia"/>
        </w:rPr>
        <w:t xml:space="preserve">and non-spatial scenarios, the latitude and longitude of fish grown under Regime 1 are </w:t>
      </w:r>
      <w:r w:rsidR="00473F2A">
        <w:t xml:space="preserve">sampled independently and at random from a uniform distribution between 0° and 25°; for simulations with spatial variation, fish grown under Regimes 2 and 3 have </w:t>
      </w:r>
      <w:r w:rsidR="00473F2A">
        <w:rPr>
          <w:rFonts w:eastAsiaTheme="minorEastAsia"/>
        </w:rPr>
        <w:t>latitude</w:t>
      </w:r>
      <w:ins w:id="199" w:author="Christine Stawitz" w:date="2019-05-03T14:30:00Z">
        <w:r w:rsidR="005458E2">
          <w:rPr>
            <w:rFonts w:eastAsiaTheme="minorEastAsia"/>
          </w:rPr>
          <w:t>s</w:t>
        </w:r>
      </w:ins>
      <w:r w:rsidR="00473F2A">
        <w:rPr>
          <w:rFonts w:eastAsiaTheme="minorEastAsia"/>
        </w:rPr>
        <w:t xml:space="preserve"> and longitude</w:t>
      </w:r>
      <w:ins w:id="200" w:author="Christine Stawitz" w:date="2019-05-03T14:30:00Z">
        <w:r w:rsidR="005458E2">
          <w:rPr>
            <w:rFonts w:eastAsiaTheme="minorEastAsia"/>
          </w:rPr>
          <w:t>s</w:t>
        </w:r>
      </w:ins>
      <w:r w:rsidR="00473F2A">
        <w:rPr>
          <w:rFonts w:eastAsiaTheme="minorEastAsia"/>
        </w:rPr>
        <w:t xml:space="preserve"> </w:t>
      </w:r>
      <w:r w:rsidR="00473F2A">
        <w:t xml:space="preserve">sampled </w:t>
      </w:r>
      <w:commentRangeStart w:id="201"/>
      <w:r w:rsidR="00473F2A">
        <w:t xml:space="preserve">the same way </w:t>
      </w:r>
      <w:commentRangeEnd w:id="201"/>
      <w:r w:rsidR="005458E2">
        <w:rPr>
          <w:rStyle w:val="CommentReference"/>
        </w:rPr>
        <w:commentReference w:id="201"/>
      </w:r>
      <w:r w:rsidR="00473F2A">
        <w:t xml:space="preserve">from 25° to 50°. In the </w:t>
      </w:r>
      <w:r w:rsidR="0026588C">
        <w:t>break-at-edge scenario</w:t>
      </w:r>
      <w:r w:rsidR="00473F2A">
        <w:t xml:space="preserve">, fish simulated under life history Regime 1 </w:t>
      </w:r>
      <w:r w:rsidR="00473F2A">
        <w:rPr>
          <w:rFonts w:eastAsiaTheme="minorEastAsia"/>
        </w:rPr>
        <w:t xml:space="preserve">are assigned latitudes and longitudes </w:t>
      </w:r>
      <w:r w:rsidR="00473F2A">
        <w:t xml:space="preserve">sampled independently and at random from a uniform distribution from 1° to 49°, and those simulated under Regime 2 have coordinates sampled similarly with both latitude and longitude </w:t>
      </w:r>
      <w:r w:rsidR="00DC249D">
        <w:t>ranging</w:t>
      </w:r>
      <w:r w:rsidR="00473F2A">
        <w:t xml:space="preserve"> from 49° to 50°. </w:t>
      </w:r>
      <w:commentRangeEnd w:id="196"/>
      <w:r w:rsidR="005458E2">
        <w:rPr>
          <w:rStyle w:val="CommentReference"/>
        </w:rPr>
        <w:commentReference w:id="196"/>
      </w:r>
      <w:r w:rsidR="00297019">
        <w:t>Under each scenario, we generated 100 replicate datasets</w:t>
      </w:r>
      <w:r w:rsidR="005C67E6">
        <w:t>,</w:t>
      </w:r>
      <w:r w:rsidR="002B36AF">
        <w:t xml:space="preserve"> </w:t>
      </w:r>
      <w:r w:rsidR="00322C06">
        <w:t xml:space="preserve">which averaged </w:t>
      </w:r>
      <w:r w:rsidR="0062357A" w:rsidRPr="0062357A">
        <w:t>439</w:t>
      </w:r>
      <w:r w:rsidR="00322C06" w:rsidRPr="0062357A">
        <w:t xml:space="preserve"> </w:t>
      </w:r>
      <w:r w:rsidR="00322C06">
        <w:t>age-six fish per dataset</w:t>
      </w:r>
      <w:r w:rsidR="00297019">
        <w:t xml:space="preserve">. </w:t>
      </w:r>
      <w:r>
        <w:t xml:space="preserve"> </w:t>
      </w:r>
      <w:r w:rsidR="004E1E7E" w:rsidRPr="002F43F1">
        <w:t xml:space="preserve">Our </w:t>
      </w:r>
      <w:r w:rsidR="006C5792" w:rsidRPr="002F43F1">
        <w:t xml:space="preserve">final </w:t>
      </w:r>
      <w:r w:rsidR="004E1E7E" w:rsidRPr="002F43F1">
        <w:t>simulation scenario explicitly test</w:t>
      </w:r>
      <w:r w:rsidR="006C5792" w:rsidRPr="002F43F1">
        <w:t>ed</w:t>
      </w:r>
      <w:r w:rsidR="004E1E7E" w:rsidRPr="002F43F1">
        <w:t xml:space="preserve"> </w:t>
      </w:r>
      <w:r w:rsidR="001866EE" w:rsidRPr="002F43F1">
        <w:t xml:space="preserve">temporal changes in growth, </w:t>
      </w:r>
      <w:r w:rsidR="006C5792" w:rsidRPr="002F43F1">
        <w:t>with a change from growth Regime 1 to Regime 2 in year 50. This means that the growth increment generally increased for individuals whose lifespan covers this breakpoint</w:t>
      </w:r>
      <w:r w:rsidR="00DA564E">
        <w:t>, though note that</w:t>
      </w:r>
      <w:r w:rsidR="006C5792" w:rsidRPr="002F43F1">
        <w:t xml:space="preserve"> the GAM is fit to fish of a fixed age. Fish locations for the temporal break scenario are sampled identically to the scenario without spatial variation.</w:t>
      </w:r>
    </w:p>
    <w:p w14:paraId="2395614F" w14:textId="5DE2510D" w:rsidR="001D6A18" w:rsidRDefault="0023745F" w:rsidP="00825F33">
      <w:pPr>
        <w:pStyle w:val="Heading2"/>
        <w:spacing w:line="360" w:lineRule="auto"/>
      </w:pPr>
      <w:bookmarkStart w:id="202" w:name="_Ref5258267"/>
      <w:r>
        <w:lastRenderedPageBreak/>
        <w:t xml:space="preserve">2.3 </w:t>
      </w:r>
      <w:r w:rsidR="001D6A18">
        <w:t>Performance Metrics</w:t>
      </w:r>
      <w:bookmarkEnd w:id="202"/>
    </w:p>
    <w:p w14:paraId="5ED8337B" w14:textId="341908B9" w:rsidR="009C3DE6" w:rsidRDefault="001D6A18" w:rsidP="00BB0FD7">
      <w:pPr>
        <w:spacing w:line="360" w:lineRule="auto"/>
        <w:ind w:firstLine="720"/>
      </w:pPr>
      <w:r>
        <w:t>We examined two performance metrics for the method: 1) the proportion of simulations</w:t>
      </w:r>
      <w:r w:rsidR="00AF7365">
        <w:t xml:space="preserve"> within each scenario</w:t>
      </w:r>
      <w:r>
        <w:t xml:space="preserve"> </w:t>
      </w:r>
      <w:ins w:id="203" w:author="Melissa Haltuch" w:date="2019-04-12T10:29:00Z">
        <w:r w:rsidR="0022535D">
          <w:t>that</w:t>
        </w:r>
      </w:ins>
      <w:del w:id="204" w:author="Melissa Haltuch" w:date="2019-04-12T10:29:00Z">
        <w:r w:rsidDel="0022535D">
          <w:delText>which</w:delText>
        </w:r>
      </w:del>
      <w:r>
        <w:t xml:space="preserve"> detected the correct spatial</w:t>
      </w:r>
      <w:r w:rsidR="0090579B">
        <w:t xml:space="preserve"> and/or temporal</w:t>
      </w:r>
      <w:r>
        <w:t xml:space="preserve"> breakpoints</w:t>
      </w:r>
      <w:r w:rsidR="00E86CA8">
        <w:t xml:space="preserve">, for which we tabulated the number of </w:t>
      </w:r>
      <w:r w:rsidR="00E27E76">
        <w:t xml:space="preserve">times a breakpoint found </w:t>
      </w:r>
      <w:commentRangeStart w:id="205"/>
      <w:r w:rsidR="00E27E76">
        <w:t xml:space="preserve">using a </w:t>
      </w:r>
      <w:del w:id="206" w:author="Christine Stawitz" w:date="2019-05-03T14:32:00Z">
        <w:r w:rsidR="00E27E76" w:rsidDel="005458E2">
          <w:delText xml:space="preserve">gam </w:delText>
        </w:r>
      </w:del>
      <w:r w:rsidR="00E27E76">
        <w:t xml:space="preserve">GAM </w:t>
      </w:r>
      <w:commentRangeEnd w:id="205"/>
      <w:r w:rsidR="005458E2">
        <w:rPr>
          <w:rStyle w:val="CommentReference"/>
        </w:rPr>
        <w:commentReference w:id="205"/>
      </w:r>
      <w:r w:rsidR="00E27E76">
        <w:t>fit to a dataset from that scenario</w:t>
      </w:r>
      <w:r w:rsidR="00E86CA8">
        <w:t xml:space="preserve"> matched </w:t>
      </w:r>
      <w:r w:rsidR="00DC249D">
        <w:t>the true</w:t>
      </w:r>
      <w:r w:rsidR="00E86CA8">
        <w:t xml:space="preserve"> latitude, longitude, </w:t>
      </w:r>
      <w:r w:rsidR="001E20BC">
        <w:t xml:space="preserve">year, </w:t>
      </w:r>
      <w:r w:rsidR="00E86CA8">
        <w:t xml:space="preserve">or </w:t>
      </w:r>
      <w:r w:rsidR="001E20BC">
        <w:t>all</w:t>
      </w:r>
      <w:r w:rsidR="00E4187E">
        <w:t>;</w:t>
      </w:r>
      <w:r>
        <w:t xml:space="preserve"> and 2) the coverage probabilities of the endpoints of the </w:t>
      </w:r>
      <w:r w:rsidR="00AF7365">
        <w:t>resultant estimated</w:t>
      </w:r>
      <w:r>
        <w:t xml:space="preserve"> growth curve</w:t>
      </w:r>
      <w:r w:rsidR="00E4187E">
        <w:t xml:space="preserve"> for that dataset</w:t>
      </w:r>
      <w:r>
        <w:t xml:space="preserve">. </w:t>
      </w:r>
      <w:r w:rsidR="009C3DE6">
        <w:t>For all but the scenario with overlapping ranges (</w:t>
      </w:r>
      <w:r w:rsidR="009C3DE6">
        <w:fldChar w:fldCharType="begin"/>
      </w:r>
      <w:r w:rsidR="009C3DE6">
        <w:instrText xml:space="preserve"> REF _Ref872431 \h  \* MERGEFORMAT </w:instrText>
      </w:r>
      <w:r w:rsidR="009C3DE6">
        <w:fldChar w:fldCharType="separate"/>
      </w:r>
      <w:r w:rsidR="00A33E5C">
        <w:t xml:space="preserve">Table </w:t>
      </w:r>
      <w:r w:rsidR="00A33E5C">
        <w:rPr>
          <w:noProof/>
        </w:rPr>
        <w:t>1</w:t>
      </w:r>
      <w:r w:rsidR="009C3DE6">
        <w:fldChar w:fldCharType="end"/>
      </w:r>
      <w:r w:rsidR="009C3DE6">
        <w:t xml:space="preserve">, row 4), the GAM </w:t>
      </w:r>
      <w:del w:id="207" w:author="Christine Stawitz" w:date="2019-05-03T14:35:00Z">
        <w:r w:rsidR="009C3DE6" w:rsidDel="005458E2">
          <w:delText xml:space="preserve">analysis </w:delText>
        </w:r>
      </w:del>
      <w:ins w:id="208" w:author="Christine Stawitz" w:date="2019-05-03T14:35:00Z">
        <w:r w:rsidR="005458E2">
          <w:t xml:space="preserve">model supported by model selection </w:t>
        </w:r>
      </w:ins>
      <w:r w:rsidR="009C3DE6">
        <w:t>must have detected the correct breakpoint exactly to have been counted as a match. For the scenario with overlapping ranges, the ‘true’ dataset contained fish grown under Regimes 1 and 2 in a shared region between 20</w:t>
      </w:r>
      <w:r w:rsidR="008344C4">
        <w:t>°</w:t>
      </w:r>
      <w:r w:rsidR="009C3DE6">
        <w:t xml:space="preserve"> and 25</w:t>
      </w:r>
      <w:r w:rsidR="008344C4">
        <w:t xml:space="preserve">° </w:t>
      </w:r>
      <w:r w:rsidR="009C3DE6">
        <w:t>latitude and longitude</w:t>
      </w:r>
      <w:r w:rsidR="00823BC6">
        <w:t xml:space="preserve">, </w:t>
      </w:r>
      <w:r w:rsidR="00DC249D">
        <w:t>so the detected</w:t>
      </w:r>
      <w:r w:rsidR="009C3DE6">
        <w:t xml:space="preserve"> breakpoint was counted as a</w:t>
      </w:r>
      <w:r w:rsidR="004E2BD9">
        <w:t xml:space="preserve">n accurate match </w:t>
      </w:r>
      <w:r w:rsidR="009C3DE6">
        <w:t xml:space="preserve">if it fell within this range. </w:t>
      </w:r>
    </w:p>
    <w:p w14:paraId="524D0014" w14:textId="33D6CC04" w:rsidR="001D6A18" w:rsidRPr="001D6A18" w:rsidRDefault="001D6A18" w:rsidP="00257CAD">
      <w:pPr>
        <w:spacing w:line="360" w:lineRule="auto"/>
        <w:ind w:firstLine="720"/>
      </w:pPr>
      <w:r>
        <w:t xml:space="preserve">For each simulation, after aggregating into GAM-designated </w:t>
      </w:r>
      <w:r w:rsidR="00B41546">
        <w:t>spatiotemporal strata</w:t>
      </w:r>
      <w:r w:rsidR="008A32E0">
        <w:t xml:space="preserve"> and estimating the growth curve</w:t>
      </w:r>
      <w:r>
        <w:t>, we determined whether the 95% confidence interval</w:t>
      </w:r>
      <w:r w:rsidR="00383DB6">
        <w:t>s</w:t>
      </w:r>
      <w:r>
        <w:t xml:space="preserve"> of the estimated fish size at age</w:t>
      </w:r>
      <w:r w:rsidR="008A32E0">
        <w:t>s</w:t>
      </w:r>
      <w:r>
        <w:t xml:space="preserve"> zero and fifteen</w:t>
      </w:r>
      <w:r w:rsidR="008A32E0">
        <w:t xml:space="preserve"> (our </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oMath>
      <w:r w:rsidR="008A32E0">
        <w:rPr>
          <w:rFonts w:eastAsiaTheme="minorEastAsia"/>
        </w:rPr>
        <w:t xml:space="preserve"> and </w:t>
      </w:r>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oMath>
      <w:r w:rsidR="008A32E0">
        <w:rPr>
          <w:rFonts w:eastAsiaTheme="minorEastAsia"/>
        </w:rPr>
        <w:t>)</w:t>
      </w:r>
      <w:r>
        <w:t xml:space="preserve"> contained the true </w:t>
      </w:r>
      <w:r w:rsidRPr="00555EB1">
        <w:rPr>
          <w:i/>
        </w:rPr>
        <w:t>L</w:t>
      </w:r>
      <w:r w:rsidRPr="00555EB1">
        <w:rPr>
          <w:i/>
          <w:vertAlign w:val="subscript"/>
        </w:rPr>
        <w:t>1</w:t>
      </w:r>
      <w:r>
        <w:t xml:space="preserve"> and </w:t>
      </w:r>
      <w:r w:rsidRPr="00555EB1">
        <w:rPr>
          <w:i/>
        </w:rPr>
        <w:t>L</w:t>
      </w:r>
      <w:r w:rsidRPr="00555EB1">
        <w:rPr>
          <w:i/>
          <w:vertAlign w:val="subscript"/>
        </w:rPr>
        <w:t>2</w:t>
      </w:r>
      <w:r>
        <w:t xml:space="preserve"> values used in the IBM to generate fish </w:t>
      </w:r>
      <w:ins w:id="209" w:author="Christine Stawitz" w:date="2019-05-03T14:41:00Z">
        <w:r w:rsidR="00336979">
          <w:t xml:space="preserve">sizes </w:t>
        </w:r>
      </w:ins>
      <w:r>
        <w:t>from that region. For example, fish generated under Regime 1 and occupying latitudes and longitudes between 0</w:t>
      </w:r>
      <w:r w:rsidR="005D095D">
        <w:t>°</w:t>
      </w:r>
      <w:r>
        <w:t xml:space="preserve"> and 25</w:t>
      </w:r>
      <w:r w:rsidR="005D095D">
        <w:t>°</w:t>
      </w:r>
      <w:r>
        <w:t xml:space="preserve"> may have been re-aggregated</w:t>
      </w:r>
      <w:r w:rsidR="006A39A3">
        <w:t xml:space="preserve"> via the GAM analysis</w:t>
      </w:r>
      <w:r>
        <w:t xml:space="preserve"> into a </w:t>
      </w:r>
      <w:r w:rsidRPr="00555EB1">
        <w:rPr>
          <w:i/>
        </w:rPr>
        <w:t>de facto</w:t>
      </w:r>
      <w:r>
        <w:t xml:space="preserve"> ‘</w:t>
      </w:r>
      <w:r w:rsidR="00555EB1">
        <w:t>R</w:t>
      </w:r>
      <w:r>
        <w:t>egion’ ranging from 0</w:t>
      </w:r>
      <w:r w:rsidR="005D095D">
        <w:t>°</w:t>
      </w:r>
      <w:r>
        <w:t xml:space="preserve"> to 24</w:t>
      </w:r>
      <w:r w:rsidR="005D095D">
        <w:t>°</w:t>
      </w:r>
      <w:r>
        <w:t xml:space="preserve"> degrees</w:t>
      </w:r>
      <w:r w:rsidR="00F14091">
        <w:t xml:space="preserve"> for an “early” period of years 1 through 37; </w:t>
      </w:r>
      <w:r>
        <w:t xml:space="preserve">the parameters of the VBGF </w:t>
      </w:r>
      <w:r w:rsidR="00F14091">
        <w:t xml:space="preserve">were </w:t>
      </w:r>
      <w:r>
        <w:t>estimated</w:t>
      </w:r>
      <w:r w:rsidR="00F14091">
        <w:t xml:space="preserve"> on this per-strata basis</w:t>
      </w:r>
      <w:r>
        <w:t xml:space="preserve">, and </w:t>
      </w:r>
      <w:r w:rsidR="006A39A3">
        <w:t xml:space="preserve">the </w:t>
      </w:r>
      <w:commentRangeStart w:id="210"/>
      <w:r w:rsidR="006A39A3">
        <w:t xml:space="preserve">endpoints of the estimated curve </w:t>
      </w:r>
      <w:commentRangeEnd w:id="210"/>
      <w:r w:rsidR="00336979">
        <w:rPr>
          <w:rStyle w:val="CommentReference"/>
        </w:rPr>
        <w:commentReference w:id="210"/>
      </w:r>
      <w:r w:rsidR="006A39A3">
        <w:t xml:space="preserve">compared to those from </w:t>
      </w:r>
      <w:r w:rsidR="007A6643">
        <w:t xml:space="preserve">which they were generated, </w:t>
      </w:r>
      <w:r w:rsidR="00B27FEE">
        <w:t xml:space="preserve">in this case, </w:t>
      </w:r>
      <w:r w:rsidR="006A39A3">
        <w:t>Regime 1.</w:t>
      </w:r>
      <w:r w:rsidR="00383DB6">
        <w:t xml:space="preserve"> </w:t>
      </w:r>
      <w:r w:rsidR="00257CAD">
        <w:t xml:space="preserve">Fits from the complementary </w:t>
      </w:r>
      <w:r w:rsidR="00257CAD" w:rsidRPr="00555EB1">
        <w:rPr>
          <w:i/>
        </w:rPr>
        <w:t>de facto</w:t>
      </w:r>
      <w:r w:rsidR="00257CAD">
        <w:t xml:space="preserve"> ‘Region’ ranging from 25° to 50°, or a “late” period, would be compared to whichever Regime generated the majority of fish therein – </w:t>
      </w:r>
      <w:commentRangeStart w:id="211"/>
      <w:r w:rsidR="00257CAD">
        <w:t xml:space="preserve">which could be Regime 1 as well if no spatial variation intended in the scenario at hand. </w:t>
      </w:r>
      <w:commentRangeEnd w:id="211"/>
      <w:r w:rsidR="00336979">
        <w:rPr>
          <w:rStyle w:val="CommentReference"/>
        </w:rPr>
        <w:commentReference w:id="211"/>
      </w:r>
      <w:r w:rsidR="00DC249D">
        <w:t xml:space="preserve">An estimated endpoint from </w:t>
      </w:r>
      <w:r w:rsidR="00121BC4">
        <w:t>a</w:t>
      </w:r>
      <w:r w:rsidR="00DC249D">
        <w:t xml:space="preserve"> </w:t>
      </w:r>
      <w:r w:rsidR="003C031E">
        <w:t>GAM-defined</w:t>
      </w:r>
      <w:r w:rsidR="00DC249D">
        <w:t xml:space="preserve"> Region was considered a match</w:t>
      </w:r>
      <w:r w:rsidR="00591FF0">
        <w:t xml:space="preserve"> if</w:t>
      </w:r>
      <w:r w:rsidR="00DC249D">
        <w:t xml:space="preserve"> the 95% confidence interval for it contained the true (mean) endpoint</w:t>
      </w:r>
      <w:r w:rsidR="00D8052C">
        <w:t xml:space="preserve">; we tabulated the number of times the confidence interval contained </w:t>
      </w:r>
      <w:r w:rsidR="00D8052C" w:rsidRPr="00555EB1">
        <w:rPr>
          <w:i/>
        </w:rPr>
        <w:t>L</w:t>
      </w:r>
      <w:r w:rsidR="00D8052C" w:rsidRPr="00555EB1">
        <w:rPr>
          <w:i/>
          <w:vertAlign w:val="subscript"/>
        </w:rPr>
        <w:t>1</w:t>
      </w:r>
      <w:r w:rsidR="00D8052C">
        <w:t xml:space="preserve">, </w:t>
      </w:r>
      <w:r w:rsidR="00D8052C" w:rsidRPr="00555EB1">
        <w:rPr>
          <w:i/>
        </w:rPr>
        <w:t>L</w:t>
      </w:r>
      <w:r w:rsidR="00D8052C" w:rsidRPr="00555EB1">
        <w:rPr>
          <w:i/>
          <w:vertAlign w:val="subscript"/>
        </w:rPr>
        <w:t>2</w:t>
      </w:r>
      <w:r w:rsidR="00D8052C">
        <w:t xml:space="preserve"> or both.</w:t>
      </w:r>
    </w:p>
    <w:bookmarkEnd w:id="55"/>
    <w:bookmarkEnd w:id="188"/>
    <w:p w14:paraId="6E1C2CA2" w14:textId="7279A17C" w:rsidR="00555EB1" w:rsidRDefault="0023745F" w:rsidP="00825F33">
      <w:pPr>
        <w:pStyle w:val="Heading2"/>
        <w:spacing w:line="360" w:lineRule="auto"/>
      </w:pPr>
      <w:r>
        <w:t xml:space="preserve">2.4 </w:t>
      </w:r>
      <w:r w:rsidR="00E05953">
        <w:t>Application to Northeast Pacific Sablefish</w:t>
      </w:r>
    </w:p>
    <w:p w14:paraId="6A1C8EE7" w14:textId="0129551A" w:rsidR="00F13628" w:rsidRPr="00F13628" w:rsidRDefault="00971118" w:rsidP="00825F33">
      <w:pPr>
        <w:spacing w:before="240" w:after="0" w:line="360" w:lineRule="auto"/>
      </w:pPr>
      <w:r>
        <w:t xml:space="preserve">We obtained fishery-independent length and age data from the </w:t>
      </w:r>
      <w:r w:rsidR="00CB15E0">
        <w:t>Alaska Sablefish Longline Survey</w:t>
      </w:r>
      <w:commentRangeStart w:id="212"/>
      <w:commentRangeEnd w:id="212"/>
      <w:r w:rsidR="008F0D40">
        <w:rPr>
          <w:rStyle w:val="CommentReference"/>
        </w:rPr>
        <w:commentReference w:id="212"/>
      </w:r>
      <w:commentRangeStart w:id="213"/>
      <w:commentRangeEnd w:id="213"/>
      <w:r w:rsidR="0057578D">
        <w:rPr>
          <w:rStyle w:val="CommentReference"/>
        </w:rPr>
        <w:commentReference w:id="213"/>
      </w:r>
      <w:commentRangeStart w:id="214"/>
      <w:commentRangeEnd w:id="214"/>
      <w:r w:rsidR="0022535D">
        <w:rPr>
          <w:rStyle w:val="CommentReference"/>
        </w:rPr>
        <w:commentReference w:id="214"/>
      </w:r>
      <w:r>
        <w:t xml:space="preserve"> and </w:t>
      </w:r>
      <w:r w:rsidR="00CB15E0">
        <w:t xml:space="preserve">the </w:t>
      </w:r>
      <w:r w:rsidR="00CB15E0" w:rsidRPr="00CB15E0">
        <w:t>U.S. West Coast Groundfish Bottom Trawl Survey</w:t>
      </w:r>
      <w:r>
        <w:t xml:space="preserve"> conducted annually by the </w:t>
      </w:r>
      <w:r w:rsidR="00CB15E0">
        <w:t>Alaska Fisheries Science Center and Northwest Fisheries Science Center, respectively</w:t>
      </w:r>
      <w:r>
        <w:t>.</w:t>
      </w:r>
      <w:r w:rsidRPr="00971118">
        <w:rPr>
          <w:color w:val="FF0000"/>
        </w:rPr>
        <w:t xml:space="preserve"> </w:t>
      </w:r>
      <w:r w:rsidR="00A905FF">
        <w:t xml:space="preserve">We also obtained length and age records from the Canadian Department of Fisheries and Oceans, which has </w:t>
      </w:r>
      <w:r w:rsidR="00A905FF">
        <w:lastRenderedPageBreak/>
        <w:t xml:space="preserve">performed an annual trap-based survey since </w:t>
      </w:r>
      <w:commentRangeStart w:id="215"/>
      <w:r w:rsidR="00A905FF">
        <w:t>1991</w:t>
      </w:r>
      <w:commentRangeEnd w:id="215"/>
      <w:r w:rsidR="0022535D">
        <w:rPr>
          <w:rStyle w:val="CommentReference"/>
        </w:rPr>
        <w:commentReference w:id="215"/>
      </w:r>
      <w:r w:rsidR="00A905FF">
        <w:t xml:space="preserve">. </w:t>
      </w:r>
      <w:r w:rsidR="00A04F68">
        <w:t xml:space="preserve">Data from each region included measured length, sex, age, and the starting latitude and longitude </w:t>
      </w:r>
      <w:del w:id="216" w:author="Christine Stawitz" w:date="2019-05-03T14:43:00Z">
        <w:r w:rsidR="00A04F68" w:rsidDel="00336979">
          <w:delText xml:space="preserve">which </w:delText>
        </w:r>
      </w:del>
      <w:ins w:id="217" w:author="Christine Stawitz" w:date="2019-05-03T14:43:00Z">
        <w:r w:rsidR="00336979">
          <w:t xml:space="preserve">that </w:t>
        </w:r>
      </w:ins>
      <w:r w:rsidR="00A04F68">
        <w:t>determined the survey station</w:t>
      </w:r>
      <w:commentRangeStart w:id="218"/>
      <w:r w:rsidR="00A04F68">
        <w:t xml:space="preserve">. </w:t>
      </w:r>
      <w:r w:rsidR="006A3AFF">
        <w:t>Due to computational constraints,</w:t>
      </w:r>
      <w:r w:rsidR="00A905FF">
        <w:t xml:space="preserve"> and to avoid disproportionate influence of more heavily-sampled regions,</w:t>
      </w:r>
      <w:r w:rsidR="006A3AFF">
        <w:t xml:space="preserve"> we randomly subsampled </w:t>
      </w:r>
      <w:r w:rsidR="00615029">
        <w:t>15,000 total</w:t>
      </w:r>
      <w:r w:rsidR="006A3AFF">
        <w:t xml:space="preserve"> </w:t>
      </w:r>
      <w:r w:rsidR="006A3AFF" w:rsidRPr="00D30CB6">
        <w:t>records from each of the three management regions</w:t>
      </w:r>
      <w:r w:rsidR="00615029" w:rsidRPr="00D30CB6">
        <w:t xml:space="preserve">. </w:t>
      </w:r>
      <w:commentRangeEnd w:id="218"/>
      <w:r w:rsidR="0022535D">
        <w:rPr>
          <w:rStyle w:val="CommentReference"/>
        </w:rPr>
        <w:commentReference w:id="218"/>
      </w:r>
      <w:r w:rsidR="00615029" w:rsidRPr="00D30CB6">
        <w:t xml:space="preserve">This produced a data set with </w:t>
      </w:r>
      <w:r w:rsidR="00612667" w:rsidRPr="00D30CB6">
        <w:t xml:space="preserve">an average of </w:t>
      </w:r>
      <w:commentRangeStart w:id="219"/>
      <w:r w:rsidR="00276779" w:rsidRPr="00825F33">
        <w:t xml:space="preserve">1315, 1283, and </w:t>
      </w:r>
      <w:commentRangeStart w:id="220"/>
      <w:r w:rsidR="00276779" w:rsidRPr="00825F33">
        <w:t>65</w:t>
      </w:r>
      <w:commentRangeEnd w:id="220"/>
      <w:r w:rsidR="0022535D">
        <w:rPr>
          <w:rStyle w:val="CommentReference"/>
        </w:rPr>
        <w:commentReference w:id="220"/>
      </w:r>
      <w:r w:rsidR="00276779" w:rsidRPr="00825F33">
        <w:t xml:space="preserve"> age 4, 6 and 30</w:t>
      </w:r>
      <w:r w:rsidR="00612667" w:rsidRPr="00D30CB6">
        <w:t xml:space="preserve"> </w:t>
      </w:r>
      <w:commentRangeEnd w:id="219"/>
      <w:r w:rsidR="00336979">
        <w:rPr>
          <w:rStyle w:val="CommentReference"/>
        </w:rPr>
        <w:commentReference w:id="219"/>
      </w:r>
      <w:r w:rsidR="00615029" w:rsidRPr="00D30CB6">
        <w:t xml:space="preserve">sablefish </w:t>
      </w:r>
      <w:r w:rsidR="00C022FC">
        <w:t xml:space="preserve">of each sex </w:t>
      </w:r>
      <w:r w:rsidR="00615029" w:rsidRPr="00D30CB6">
        <w:t xml:space="preserve">from </w:t>
      </w:r>
      <w:r w:rsidR="00276779" w:rsidRPr="003D6955">
        <w:t>ea</w:t>
      </w:r>
      <w:r w:rsidR="00276779" w:rsidRPr="00D75A95">
        <w:t>c</w:t>
      </w:r>
      <w:r w:rsidR="00276779" w:rsidRPr="005B623D">
        <w:t>h</w:t>
      </w:r>
      <w:r w:rsidR="00276779" w:rsidRPr="00B06C3A">
        <w:t xml:space="preserve"> r</w:t>
      </w:r>
      <w:r w:rsidR="00276779" w:rsidRPr="008A6F7E">
        <w:t>eg</w:t>
      </w:r>
      <w:r w:rsidR="00276779" w:rsidRPr="001958F3">
        <w:t>ion</w:t>
      </w:r>
      <w:r w:rsidR="00276779" w:rsidRPr="000B0FA0">
        <w:t>.</w:t>
      </w:r>
      <w:r w:rsidR="00276779">
        <w:t xml:space="preserve"> </w:t>
      </w:r>
    </w:p>
    <w:p w14:paraId="62BEBFC1" w14:textId="72FE1F9A" w:rsidR="001B21D9" w:rsidRDefault="00E05953" w:rsidP="00825F33">
      <w:pPr>
        <w:spacing w:before="240" w:after="0" w:line="360" w:lineRule="auto"/>
        <w:rPr>
          <w:noProof/>
        </w:rPr>
      </w:pPr>
      <w:commentRangeStart w:id="221"/>
      <w:r>
        <w:t>In constructing the GAM,</w:t>
      </w:r>
      <w:r w:rsidR="004C78D8">
        <w:t xml:space="preserve"> </w:t>
      </w:r>
      <w:r>
        <w:t>w</w:t>
      </w:r>
      <w:r w:rsidR="004C78D8">
        <w:t xml:space="preserve">e investigated the use of an AR1 </w:t>
      </w:r>
      <w:r w:rsidR="008D5E7B">
        <w:t>temporal</w:t>
      </w:r>
      <w:r w:rsidR="004C78D8">
        <w:t xml:space="preserve"> structure with lags of 1 to 3 years, but these models </w:t>
      </w:r>
      <w:r w:rsidR="008D5E7B">
        <w:t xml:space="preserve">did not improve </w:t>
      </w:r>
      <w:proofErr w:type="spellStart"/>
      <w:r w:rsidR="008D5E7B">
        <w:t>AI</w:t>
      </w:r>
      <w:r w:rsidR="0010015D">
        <w:t>C</w:t>
      </w:r>
      <w:r w:rsidR="00612667">
        <w:t>c</w:t>
      </w:r>
      <w:proofErr w:type="spellEnd"/>
      <w:r w:rsidR="008D5E7B">
        <w:t xml:space="preserve"> over the initial model </w:t>
      </w:r>
      <w:r w:rsidR="00432FC3">
        <w:t>(</w:t>
      </w:r>
      <w:r w:rsidR="008D5E7B">
        <w:t>without autoregressive structure</w:t>
      </w:r>
      <w:r w:rsidR="00432FC3">
        <w:t>)</w:t>
      </w:r>
      <w:r w:rsidR="008D5E7B">
        <w:t>.</w:t>
      </w:r>
      <w:r w:rsidR="001B21D9">
        <w:t xml:space="preserve"> </w:t>
      </w:r>
      <w:commentRangeEnd w:id="221"/>
      <w:r w:rsidR="00336979">
        <w:rPr>
          <w:rStyle w:val="CommentReference"/>
        </w:rPr>
        <w:commentReference w:id="221"/>
      </w:r>
      <w:commentRangeStart w:id="222"/>
      <w:r w:rsidR="009F1890">
        <w:t>We fit the GAM and used the first-derivative method to identify spatial and temporal breakpoints for each sex separately, and</w:t>
      </w:r>
      <w:r w:rsidR="00BB0FD7">
        <w:t xml:space="preserve"> also</w:t>
      </w:r>
      <w:r w:rsidR="009F1890">
        <w:t xml:space="preserve"> subset </w:t>
      </w:r>
      <w:r w:rsidR="00AF2717">
        <w:t xml:space="preserve">the data to explore breakpoint detection at several key ages: age 4 (before length-at-50%-maturity for both males and females in all regions), age </w:t>
      </w:r>
      <w:r w:rsidR="006D5924">
        <w:t>6</w:t>
      </w:r>
      <w:r w:rsidR="00AF2717">
        <w:t xml:space="preserve"> (after length-at-50%-maturity for both males and females in all regions) and age 30, roughly the length at which sablefish are expected to obtain their maximum size </w:t>
      </w:r>
      <w:r w:rsidR="004F6FFD">
        <w:fldChar w:fldCharType="begin" w:fldLock="1"/>
      </w:r>
      <w:r w:rsidR="00101143">
        <w:instrText>ADDIN CSL_CITATION {"citationItems":[{"id":"ITEM-1","itemData":{"author":[{"dropping-particle":"","family":"Johnson","given":"Kelli F","non-dropping-particle":"","parse-names":false,"suffix":""},{"dropping-particle":"","family":"Rudd","given":"Merrill B.","non-dropping-particle":"","parse-names":false,"suffix":""},{"dropping-particle":"","family":"Pons","given":"Maite","non-dropping-particle":"","parse-names":false,"suffix":""},{"dropping-particle":"","family":"Akselrud","given":"Caitlin Allen","non-dropping-particle":"","parse-names":false,"suffix":""},{"dropping-particle":"","family":"Lee","given":"Qi","non-dropping-particle":"","parse-names":false,"suffix":""},{"dropping-particle":"","family":"Haltuch","given":"Melissa A","non-dropping-particle":"","parse-names":false,"suffix":""},{"dropping-particle":"","family":"Hamel","given":"Owen S","non-dropping-particle":"","parse-names":false,"suffix":""}],"id":"ITEM-1","issued":{"date-parts":[["2015"]]},"number-of-pages":"1-377","title":"Status of the U.S. sablefish resource in 2015","type":"report"},"uris":["http://www.mendeley.com/documents/?uuid=7f177cca-8a37-4315-b85c-6559382eb476"]}],"mendeley":{"formattedCitation":"(Johnson et al., 2015)","plainTextFormattedCitation":"(Johnson et al., 2015)","previouslyFormattedCitation":"(Johnson et al., 2015)"},"properties":{"noteIndex":0},"schema":"https://github.com/citation-style-language/schema/raw/master/csl-citation.json"}</w:instrText>
      </w:r>
      <w:r w:rsidR="004F6FFD">
        <w:fldChar w:fldCharType="separate"/>
      </w:r>
      <w:r w:rsidR="004F6FFD" w:rsidRPr="004F6FFD">
        <w:rPr>
          <w:noProof/>
        </w:rPr>
        <w:t>(Johnson et al., 2015)</w:t>
      </w:r>
      <w:r w:rsidR="004F6FFD">
        <w:fldChar w:fldCharType="end"/>
      </w:r>
      <w:r w:rsidR="00AF2717">
        <w:t>.</w:t>
      </w:r>
      <w:r w:rsidR="006D5924">
        <w:t xml:space="preserve"> </w:t>
      </w:r>
      <w:commentRangeEnd w:id="222"/>
      <w:r w:rsidR="00336979">
        <w:rPr>
          <w:rStyle w:val="CommentReference"/>
        </w:rPr>
        <w:commentReference w:id="222"/>
      </w:r>
      <w:r w:rsidR="006D5924">
        <w:t xml:space="preserve">We then re-aggregated </w:t>
      </w:r>
      <w:commentRangeStart w:id="223"/>
      <w:r w:rsidR="006D5924">
        <w:t xml:space="preserve">the data </w:t>
      </w:r>
      <w:commentRangeEnd w:id="223"/>
      <w:r w:rsidR="0022535D">
        <w:rPr>
          <w:rStyle w:val="CommentReference"/>
        </w:rPr>
        <w:commentReference w:id="223"/>
      </w:r>
      <w:r w:rsidR="006D5924">
        <w:t xml:space="preserve">to match the breakpoints </w:t>
      </w:r>
      <w:commentRangeStart w:id="224"/>
      <w:r w:rsidR="006D5924">
        <w:t xml:space="preserve">for which there was general </w:t>
      </w:r>
      <w:r w:rsidR="004F6FFD">
        <w:t>agreement</w:t>
      </w:r>
      <w:r w:rsidR="006D5924">
        <w:t xml:space="preserve"> </w:t>
      </w:r>
      <w:r w:rsidR="004F6FFD">
        <w:t>across these GAMs</w:t>
      </w:r>
      <w:r w:rsidR="00101143">
        <w:t xml:space="preserve"> </w:t>
      </w:r>
      <w:commentRangeEnd w:id="224"/>
      <w:r w:rsidR="00336979">
        <w:rPr>
          <w:rStyle w:val="CommentReference"/>
        </w:rPr>
        <w:commentReference w:id="224"/>
      </w:r>
      <w:r w:rsidR="00101143">
        <w:t xml:space="preserve">as well as an ecosystem-based breakpoint at 145°W. This latter breakpoint was determined by </w:t>
      </w:r>
      <w:r w:rsidR="00101143" w:rsidRPr="00101143">
        <w:rPr>
          <w:noProof/>
        </w:rPr>
        <w:t>Waite and Mueter</w:t>
      </w:r>
      <w:r w:rsidR="00101143">
        <w:rPr>
          <w:noProof/>
        </w:rPr>
        <w:t xml:space="preserve"> (</w:t>
      </w:r>
      <w:r w:rsidR="00101143" w:rsidRPr="00101143">
        <w:rPr>
          <w:noProof/>
        </w:rPr>
        <w:t>2013</w:t>
      </w:r>
      <w:r w:rsidR="00101143">
        <w:rPr>
          <w:noProof/>
        </w:rPr>
        <w:t>) via cluster analysis to delineate unique</w:t>
      </w:r>
      <w:r w:rsidR="00101143" w:rsidRPr="00101143">
        <w:rPr>
          <w:noProof/>
        </w:rPr>
        <w:t xml:space="preserve"> regions of chlorophyll-</w:t>
      </w:r>
      <w:r w:rsidR="00101143" w:rsidRPr="009F78DF">
        <w:rPr>
          <w:i/>
          <w:noProof/>
        </w:rPr>
        <w:t>a</w:t>
      </w:r>
      <w:r w:rsidR="00101143" w:rsidRPr="00101143">
        <w:rPr>
          <w:noProof/>
        </w:rPr>
        <w:t xml:space="preserve"> variability</w:t>
      </w:r>
      <w:r w:rsidR="00101143">
        <w:rPr>
          <w:noProof/>
        </w:rPr>
        <w:t xml:space="preserve">, which has been </w:t>
      </w:r>
      <w:r w:rsidR="008924A8">
        <w:rPr>
          <w:noProof/>
        </w:rPr>
        <w:t xml:space="preserve">shown as nominally influential in the sablefish recruitment process </w:t>
      </w:r>
      <w:r w:rsidR="008924A8">
        <w:rPr>
          <w:noProof/>
        </w:rPr>
        <w:fldChar w:fldCharType="begin" w:fldLock="1"/>
      </w:r>
      <w:r w:rsidR="001F4B4A">
        <w:rPr>
          <w:noProof/>
        </w:rPr>
        <w:instrText>ADDIN CSL_CITATION {"citationItems":[{"id":"ITEM-1","itemData":{"DOI":"10.1016/j.dsr2.2012.08.024","ISSN":"0967-0645","author":[{"dropping-particle":"","family":"Shotwell","given":"S Kalei","non-dropping-particle":"","parse-names":false,"suffix":""},{"dropping-particle":"","family":"Hanselman","given":"Dana H","non-dropping-particle":"","parse-names":false,"suffix":""},{"dropping-particle":"","family":"Belkin","given":"Igor M","non-dropping-particle":"","parse-names":false,"suffix":""}],"container-title":"Deep-Sea Research Part II","id":"ITEM-1","issue":"0967","issued":{"date-parts":[["2014"]]},"page":"40-53","publisher":"Elsevier","title":"Toward biophysical synergy: Investigating advection along the Polar Front to identify factors influencing Alaska sablefish recruitment","type":"article-journal","volume":"107"},"uris":["http://www.mendeley.com/documents/?uuid=8bc1a3d0-4439-451a-9ad6-e13b266e15c7"]}],"mendeley":{"formattedCitation":"(Shotwell et al., 2014)","plainTextFormattedCitation":"(Shotwell et al., 2014)","previouslyFormattedCitation":"(Shotwell et al., 2014)"},"properties":{"noteIndex":0},"schema":"https://github.com/citation-style-language/schema/raw/master/csl-citation.json"}</w:instrText>
      </w:r>
      <w:r w:rsidR="008924A8">
        <w:rPr>
          <w:noProof/>
        </w:rPr>
        <w:fldChar w:fldCharType="separate"/>
      </w:r>
      <w:r w:rsidR="008924A8" w:rsidRPr="008924A8">
        <w:rPr>
          <w:noProof/>
        </w:rPr>
        <w:t>(Shotwell et al., 2014)</w:t>
      </w:r>
      <w:r w:rsidR="008924A8">
        <w:rPr>
          <w:noProof/>
        </w:rPr>
        <w:fldChar w:fldCharType="end"/>
      </w:r>
      <w:r w:rsidR="008924A8">
        <w:rPr>
          <w:noProof/>
        </w:rPr>
        <w:t xml:space="preserve"> but </w:t>
      </w:r>
      <w:r w:rsidR="00D30CB6">
        <w:rPr>
          <w:noProof/>
        </w:rPr>
        <w:t xml:space="preserve">by </w:t>
      </w:r>
      <w:r w:rsidR="008924A8">
        <w:rPr>
          <w:noProof/>
        </w:rPr>
        <w:t xml:space="preserve">definition </w:t>
      </w:r>
      <w:r w:rsidR="00D30CB6">
        <w:rPr>
          <w:noProof/>
        </w:rPr>
        <w:t xml:space="preserve">such an effect </w:t>
      </w:r>
      <w:r w:rsidR="008924A8">
        <w:rPr>
          <w:noProof/>
        </w:rPr>
        <w:t>is not detectable in analysis of fish larger</w:t>
      </w:r>
      <w:r w:rsidR="003D1CAA">
        <w:rPr>
          <w:noProof/>
        </w:rPr>
        <w:t xml:space="preserve"> and/or </w:t>
      </w:r>
      <w:commentRangeStart w:id="225"/>
      <w:commentRangeStart w:id="226"/>
      <w:r w:rsidR="003D1CAA">
        <w:rPr>
          <w:noProof/>
        </w:rPr>
        <w:t>older</w:t>
      </w:r>
      <w:r w:rsidR="008924A8">
        <w:rPr>
          <w:noProof/>
        </w:rPr>
        <w:t xml:space="preserve"> than recruits.</w:t>
      </w:r>
      <w:r w:rsidR="00101143">
        <w:rPr>
          <w:noProof/>
        </w:rPr>
        <w:t xml:space="preserve"> </w:t>
      </w:r>
      <w:commentRangeEnd w:id="225"/>
      <w:r w:rsidR="00957C06">
        <w:rPr>
          <w:rStyle w:val="CommentReference"/>
        </w:rPr>
        <w:commentReference w:id="225"/>
      </w:r>
      <w:commentRangeEnd w:id="226"/>
      <w:r w:rsidR="00336979">
        <w:rPr>
          <w:rStyle w:val="CommentReference"/>
        </w:rPr>
        <w:commentReference w:id="226"/>
      </w:r>
    </w:p>
    <w:p w14:paraId="17B4322E" w14:textId="69E77F2C" w:rsidR="009F78DF" w:rsidRDefault="009F78DF" w:rsidP="00825F33">
      <w:pPr>
        <w:spacing w:before="240" w:after="0" w:line="360" w:lineRule="auto"/>
      </w:pPr>
      <w:r>
        <w:t xml:space="preserve">To </w:t>
      </w:r>
      <w:r w:rsidR="00BB0FD7">
        <w:t>refine the implementation</w:t>
      </w:r>
      <w:r>
        <w:t xml:space="preserve"> breakpoints </w:t>
      </w:r>
      <w:r w:rsidR="00BB0FD7">
        <w:t xml:space="preserve">to only include those </w:t>
      </w:r>
      <w:ins w:id="227" w:author="Melissa Haltuch" w:date="2019-04-12T10:39:00Z">
        <w:r w:rsidR="00655DDF">
          <w:t>that</w:t>
        </w:r>
      </w:ins>
      <w:del w:id="228" w:author="Melissa Haltuch" w:date="2019-04-12T10:39:00Z">
        <w:r w:rsidR="00BB0FD7" w:rsidDel="00655DDF">
          <w:delText>which</w:delText>
        </w:r>
      </w:del>
      <w:r>
        <w:t xml:space="preserve"> resulted in a significantly different estimate of </w:t>
      </w:r>
      <w:r w:rsidR="003D1CAA">
        <w:t>L</w:t>
      </w:r>
      <w:r w:rsidR="003D1CAA" w:rsidRPr="00BB0FD7">
        <w:rPr>
          <w:vertAlign w:val="subscript"/>
        </w:rPr>
        <w:t>∞</w:t>
      </w:r>
      <w:r>
        <w:t xml:space="preserve">, we employed a stepwise exploration of the impact of detected breakpoints on </w:t>
      </w:r>
      <w:r w:rsidR="00C022FC">
        <w:t>L</w:t>
      </w:r>
      <w:r w:rsidR="00C022FC" w:rsidRPr="00BB0FD7">
        <w:rPr>
          <w:vertAlign w:val="subscript"/>
        </w:rPr>
        <w:t>∞</w:t>
      </w:r>
      <w:r w:rsidR="00C022FC">
        <w:rPr>
          <w:vertAlign w:val="subscript"/>
        </w:rPr>
        <w:t xml:space="preserve"> </w:t>
      </w:r>
      <w:r>
        <w:t xml:space="preserve">estimates using the </w:t>
      </w:r>
      <w:commentRangeStart w:id="229"/>
      <w:r>
        <w:t>entire dataset</w:t>
      </w:r>
      <w:commentRangeEnd w:id="229"/>
      <w:r w:rsidR="00336979">
        <w:rPr>
          <w:rStyle w:val="CommentReference"/>
        </w:rPr>
        <w:commentReference w:id="229"/>
      </w:r>
      <w:r>
        <w:t xml:space="preserve">. We first aggregated and estimated the VBGF for ten unique </w:t>
      </w:r>
      <w:proofErr w:type="spellStart"/>
      <w:r>
        <w:t>spatio</w:t>
      </w:r>
      <w:proofErr w:type="spellEnd"/>
      <w:r>
        <w:t xml:space="preserve">-temporal strata, defined by </w:t>
      </w:r>
      <w:r w:rsidR="00BB0FD7">
        <w:t>the</w:t>
      </w:r>
      <w:ins w:id="230" w:author="Christine Stawitz" w:date="2019-05-03T14:49:00Z">
        <w:r w:rsidR="00336979">
          <w:t xml:space="preserve"> four(?)</w:t>
        </w:r>
      </w:ins>
      <w:r w:rsidR="00BB0FD7">
        <w:t xml:space="preserve"> </w:t>
      </w:r>
      <w:r>
        <w:t xml:space="preserve">breakpoints found </w:t>
      </w:r>
      <w:r w:rsidR="00B350F8">
        <w:t xml:space="preserve">for </w:t>
      </w:r>
      <w:commentRangeStart w:id="231"/>
      <w:commentRangeStart w:id="232"/>
      <w:r w:rsidR="00B350F8">
        <w:t>key</w:t>
      </w:r>
      <w:commentRangeEnd w:id="231"/>
      <w:r w:rsidR="00655DDF">
        <w:rPr>
          <w:rStyle w:val="CommentReference"/>
        </w:rPr>
        <w:commentReference w:id="231"/>
      </w:r>
      <w:commentRangeEnd w:id="232"/>
      <w:r w:rsidR="00336979">
        <w:rPr>
          <w:rStyle w:val="CommentReference"/>
        </w:rPr>
        <w:commentReference w:id="232"/>
      </w:r>
      <w:r w:rsidR="00B350F8">
        <w:t xml:space="preserve"> ages using the GAM </w:t>
      </w:r>
      <w:r>
        <w:t xml:space="preserve">and </w:t>
      </w:r>
      <w:r w:rsidR="00BB0FD7">
        <w:t xml:space="preserve">the </w:t>
      </w:r>
      <w:ins w:id="233" w:author="Christine Stawitz" w:date="2019-05-03T14:49:00Z">
        <w:r w:rsidR="00336979">
          <w:t xml:space="preserve">one </w:t>
        </w:r>
      </w:ins>
      <w:del w:id="234" w:author="Christine Stawitz" w:date="2019-05-03T14:49:00Z">
        <w:r w:rsidR="00BB0FD7" w:rsidDel="00336979">
          <w:delText xml:space="preserve">aforementioned </w:delText>
        </w:r>
      </w:del>
      <w:r>
        <w:t>ecosystem feature, for each sex. We then examined whether</w:t>
      </w:r>
      <w:r w:rsidR="00D36395">
        <w:t>,</w:t>
      </w:r>
      <w:r>
        <w:t xml:space="preserve"> for any temporally-split datasets from the same region (e.g. Region 1 female sablefish data before 2010 and after 2010)</w:t>
      </w:r>
      <w:r w:rsidR="00D36395">
        <w:t>,</w:t>
      </w:r>
      <w:r>
        <w:t xml:space="preserve"> </w:t>
      </w:r>
      <w:r w:rsidR="00D36395">
        <w:t xml:space="preserve">the </w:t>
      </w:r>
      <w:r>
        <w:t xml:space="preserve">95% confidence intervals for </w:t>
      </w:r>
      <w:r w:rsidR="003D1CAA">
        <w:t>L</w:t>
      </w:r>
      <w:r w:rsidR="003D1CAA" w:rsidRPr="00F77ACF">
        <w:rPr>
          <w:vertAlign w:val="subscript"/>
        </w:rPr>
        <w:t>∞</w:t>
      </w:r>
      <w:r>
        <w:t xml:space="preserve"> overlapped. If they did, we pooled the data for that region </w:t>
      </w:r>
      <w:r w:rsidR="00F77ACF">
        <w:t xml:space="preserve">and sex </w:t>
      </w:r>
      <w:r>
        <w:t xml:space="preserve">for all years. In the second step, we examined if spatially adjacent regions (from any time period) for the same sex had 95% confidence intervals for </w:t>
      </w:r>
      <w:r w:rsidR="003D1CAA">
        <w:t>L</w:t>
      </w:r>
      <w:r w:rsidR="003D1CAA" w:rsidRPr="00F77ACF">
        <w:rPr>
          <w:vertAlign w:val="subscript"/>
        </w:rPr>
        <w:t>∞</w:t>
      </w:r>
      <w:r>
        <w:t xml:space="preserve"> </w:t>
      </w:r>
      <w:ins w:id="235" w:author="Melissa Haltuch" w:date="2019-04-12T10:40:00Z">
        <w:r w:rsidR="00655DDF">
          <w:t>that</w:t>
        </w:r>
      </w:ins>
      <w:del w:id="236" w:author="Melissa Haltuch" w:date="2019-04-12T10:40:00Z">
        <w:r w:rsidDel="00655DDF">
          <w:delText>which</w:delText>
        </w:r>
      </w:del>
      <w:r>
        <w:t xml:space="preserve"> overlapped and combined regions for which this was true on a by-sex basis.</w:t>
      </w:r>
      <w:r w:rsidR="00322DAC">
        <w:t xml:space="preserve"> </w:t>
      </w:r>
      <w:r>
        <w:t xml:space="preserve">This </w:t>
      </w:r>
      <w:r w:rsidR="00F77ACF">
        <w:t>stepwise approach</w:t>
      </w:r>
      <w:r>
        <w:t xml:space="preserve"> reduces unnecessary partitioning of the data into </w:t>
      </w:r>
      <w:r w:rsidR="003D1CAA">
        <w:t>spatiotemporal</w:t>
      </w:r>
      <w:r>
        <w:t xml:space="preserve"> strata which do not </w:t>
      </w:r>
      <w:r>
        <w:lastRenderedPageBreak/>
        <w:t>ultimately result in different parameter estimates</w:t>
      </w:r>
      <w:r w:rsidR="00F77ACF">
        <w:t xml:space="preserve"> of L</w:t>
      </w:r>
      <w:r w:rsidR="00F77ACF" w:rsidRPr="00F77ACF">
        <w:rPr>
          <w:vertAlign w:val="subscript"/>
        </w:rPr>
        <w:t>∞</w:t>
      </w:r>
      <w:r>
        <w:t xml:space="preserve">. Once the most parsimonious structure was identified through this method, we </w:t>
      </w:r>
      <w:r w:rsidR="00322DAC">
        <w:t>generated predicted lengths-at-age for the entire dataset</w:t>
      </w:r>
      <w:r w:rsidR="00925923">
        <w:t>, stratified accordingly</w:t>
      </w:r>
      <w:r w:rsidR="00322DAC">
        <w:t>.</w:t>
      </w:r>
    </w:p>
    <w:p w14:paraId="49EB3BCB" w14:textId="0D32127F" w:rsidR="001A1B0A" w:rsidRDefault="0023745F" w:rsidP="00825F33">
      <w:pPr>
        <w:pStyle w:val="Heading1"/>
        <w:keepNext/>
        <w:spacing w:before="240" w:after="0" w:line="360" w:lineRule="auto"/>
      </w:pPr>
      <w:r>
        <w:t xml:space="preserve">3 </w:t>
      </w:r>
      <w:r w:rsidR="001A1B0A" w:rsidRPr="004906F5">
        <w:t>Results</w:t>
      </w:r>
    </w:p>
    <w:p w14:paraId="7B4434C2" w14:textId="0EB32786" w:rsidR="00A837CD" w:rsidRDefault="0023745F" w:rsidP="00825F33">
      <w:pPr>
        <w:pStyle w:val="Heading2"/>
        <w:spacing w:before="0" w:line="360" w:lineRule="auto"/>
      </w:pPr>
      <w:bookmarkStart w:id="237" w:name="_Ref5718407"/>
      <w:r>
        <w:t xml:space="preserve">3.1 </w:t>
      </w:r>
      <w:r w:rsidR="00506E17">
        <w:t>Simulation Study</w:t>
      </w:r>
      <w:bookmarkEnd w:id="237"/>
    </w:p>
    <w:p w14:paraId="3DCC6CA4" w14:textId="0AF5DC5D" w:rsidR="00C65F22" w:rsidRDefault="00DB2D68" w:rsidP="00825F33">
      <w:pPr>
        <w:spacing w:after="0" w:line="360" w:lineRule="auto"/>
      </w:pPr>
      <w:r>
        <w:t xml:space="preserve">The simulation study demonstrated that the first-derivative method was able to detect </w:t>
      </w:r>
      <w:r w:rsidR="00555EB1">
        <w:t>both</w:t>
      </w:r>
      <w:r>
        <w:t xml:space="preserve"> spatial breakpoint</w:t>
      </w:r>
      <w:r w:rsidR="00555EB1">
        <w:t>s correctly</w:t>
      </w:r>
      <w:del w:id="238" w:author="Christine Stawitz" w:date="2019-05-03T14:51:00Z">
        <w:r w:rsidDel="005E756B">
          <w:delText>,</w:delText>
        </w:r>
      </w:del>
      <w:r>
        <w:t xml:space="preserve"> and did so more frequently </w:t>
      </w:r>
      <w:ins w:id="239" w:author="Christine Stawitz" w:date="2019-05-03T14:51:00Z">
        <w:r w:rsidR="005E756B">
          <w:t>for all but two spatial scenarios</w:t>
        </w:r>
      </w:ins>
      <w:del w:id="240" w:author="Christine Stawitz" w:date="2019-05-03T14:51:00Z">
        <w:r w:rsidDel="005E756B">
          <w:delText>than erroneous locations</w:delText>
        </w:r>
        <w:r w:rsidR="00FF414A" w:rsidDel="005E756B">
          <w:delText xml:space="preserve"> for all </w:delText>
        </w:r>
        <w:r w:rsidR="006D19D2" w:rsidDel="005E756B">
          <w:delText>spatial scenarios</w:delText>
        </w:r>
        <w:r w:rsidR="00FF414A" w:rsidDel="005E756B">
          <w:delText xml:space="preserve"> except tw</w:delText>
        </w:r>
        <w:r w:rsidR="006D19D2" w:rsidDel="005E756B">
          <w:delText>o</w:delText>
        </w:r>
      </w:del>
      <w:r w:rsidR="006D19D2">
        <w:t>: one with low contrast between growth regimes, and another where the high-contrast spatial break occurred near the edge of the study region at 49°</w:t>
      </w:r>
      <w:r w:rsidR="00555EB1">
        <w:t xml:space="preserve"> latitude and longitude</w:t>
      </w:r>
      <w:r>
        <w:t>.</w:t>
      </w:r>
      <w:r w:rsidR="00C65F22">
        <w:t xml:space="preserve"> </w:t>
      </w:r>
      <w:r w:rsidR="00845D2A">
        <w:fldChar w:fldCharType="begin"/>
      </w:r>
      <w:r w:rsidR="00845D2A">
        <w:instrText xml:space="preserve"> REF _Ref2061301 \h </w:instrText>
      </w:r>
      <w:r w:rsidR="00825F33">
        <w:instrText xml:space="preserve"> \* MERGEFORMAT </w:instrText>
      </w:r>
      <w:r w:rsidR="00845D2A">
        <w:fldChar w:fldCharType="separate"/>
      </w:r>
      <w:r w:rsidR="00845D2A">
        <w:t xml:space="preserve">Figures </w:t>
      </w:r>
      <w:r w:rsidR="00845D2A">
        <w:rPr>
          <w:noProof/>
        </w:rPr>
        <w:t>2</w:t>
      </w:r>
      <w:r w:rsidR="00845D2A">
        <w:fldChar w:fldCharType="end"/>
      </w:r>
      <w:r w:rsidR="00845D2A">
        <w:t xml:space="preserve"> and </w:t>
      </w:r>
      <w:r w:rsidR="00C65F22">
        <w:fldChar w:fldCharType="begin"/>
      </w:r>
      <w:r w:rsidR="00C65F22">
        <w:instrText xml:space="preserve"> REF _Ref2061305 \h </w:instrText>
      </w:r>
      <w:r w:rsidR="007D19A2">
        <w:instrText xml:space="preserve"> \* MERGEFORMAT </w:instrText>
      </w:r>
      <w:r w:rsidR="00C65F22">
        <w:fldChar w:fldCharType="separate"/>
      </w:r>
      <w:r w:rsidR="00A33E5C">
        <w:t>3</w:t>
      </w:r>
      <w:r w:rsidR="00C65F22">
        <w:fldChar w:fldCharType="end"/>
      </w:r>
      <w:r w:rsidR="00C65F22">
        <w:t xml:space="preserve"> show </w:t>
      </w:r>
      <w:commentRangeStart w:id="241"/>
      <w:r w:rsidR="00281B2C">
        <w:t>smoothers and</w:t>
      </w:r>
      <w:r w:rsidR="00C65F22">
        <w:t xml:space="preserve"> breakpoints </w:t>
      </w:r>
      <w:commentRangeEnd w:id="241"/>
      <w:r w:rsidR="005E756B">
        <w:rPr>
          <w:rStyle w:val="CommentReference"/>
        </w:rPr>
        <w:commentReference w:id="241"/>
      </w:r>
      <w:r w:rsidR="00C65F22">
        <w:t>identified for two sample datasets from two tested scenarios.</w:t>
      </w:r>
      <w:r w:rsidR="0040193D">
        <w:t xml:space="preserve"> Both </w:t>
      </w:r>
      <w:r w:rsidR="0040193D">
        <w:fldChar w:fldCharType="begin"/>
      </w:r>
      <w:r w:rsidR="0040193D">
        <w:instrText xml:space="preserve"> REF _Ref5206074 \h </w:instrText>
      </w:r>
      <w:r w:rsidR="00DD6D0D">
        <w:instrText xml:space="preserve"> \* MERGEFORMAT </w:instrText>
      </w:r>
      <w:r w:rsidR="0040193D">
        <w:fldChar w:fldCharType="separate"/>
      </w:r>
      <w:r w:rsidR="00A33E5C">
        <w:t xml:space="preserve">Table </w:t>
      </w:r>
      <w:r w:rsidR="00A33E5C">
        <w:rPr>
          <w:noProof/>
        </w:rPr>
        <w:t>2</w:t>
      </w:r>
      <w:r w:rsidR="0040193D">
        <w:fldChar w:fldCharType="end"/>
      </w:r>
      <w:r w:rsidR="0040193D">
        <w:t xml:space="preserve"> and </w:t>
      </w:r>
      <w:r w:rsidR="0040193D">
        <w:fldChar w:fldCharType="begin"/>
      </w:r>
      <w:r w:rsidR="0040193D">
        <w:instrText xml:space="preserve"> REF _Ref5206683 \h </w:instrText>
      </w:r>
      <w:r w:rsidR="00DD6D0D">
        <w:instrText xml:space="preserve"> \* MERGEFORMAT </w:instrText>
      </w:r>
      <w:r w:rsidR="0040193D">
        <w:fldChar w:fldCharType="separate"/>
      </w:r>
      <w:r w:rsidR="00A33E5C">
        <w:t xml:space="preserve">Figure </w:t>
      </w:r>
      <w:r w:rsidR="00A33E5C">
        <w:rPr>
          <w:noProof/>
        </w:rPr>
        <w:t>4</w:t>
      </w:r>
      <w:r w:rsidR="0040193D">
        <w:fldChar w:fldCharType="end"/>
      </w:r>
      <w:r w:rsidR="0040193D">
        <w:t xml:space="preserve"> indicate the </w:t>
      </w:r>
      <w:r w:rsidR="00DD6D0D">
        <w:t>coverage probabilities and proportion of simulations wherein the correct breakpoint was detected.</w:t>
      </w:r>
      <w:r w:rsidR="00043BC2">
        <w:t xml:space="preserve"> </w:t>
      </w:r>
    </w:p>
    <w:p w14:paraId="4B623BA1" w14:textId="29B96A24" w:rsidR="003625DB" w:rsidRDefault="00FF414A" w:rsidP="00B5675D">
      <w:pPr>
        <w:spacing w:line="360" w:lineRule="auto"/>
        <w:ind w:firstLine="720"/>
      </w:pPr>
      <w:r>
        <w:t xml:space="preserve">For all scenarios, the method obtained </w:t>
      </w:r>
      <w:r w:rsidR="00C91C53">
        <w:t>the highest</w:t>
      </w:r>
      <w:r>
        <w:t xml:space="preserve"> coverage probability for the length at age zero (</w:t>
      </w:r>
      <w:r w:rsidRPr="00845D2A">
        <w:rPr>
          <w:i/>
        </w:rPr>
        <w:t>L</w:t>
      </w:r>
      <w:r w:rsidRPr="00845D2A">
        <w:rPr>
          <w:i/>
          <w:vertAlign w:val="subscript"/>
        </w:rPr>
        <w:t>1</w:t>
      </w:r>
      <w:r>
        <w:t xml:space="preserve">), </w:t>
      </w:r>
      <w:r w:rsidR="00845D2A">
        <w:t>at</w:t>
      </w:r>
      <w:r>
        <w:t xml:space="preserve"> </w:t>
      </w:r>
      <w:r w:rsidR="00AB1FBA">
        <w:t>89</w:t>
      </w:r>
      <w:r>
        <w:t xml:space="preserve">%-100% coverage for </w:t>
      </w:r>
      <w:r w:rsidR="00AB1FBA">
        <w:t>four</w:t>
      </w:r>
      <w:r>
        <w:t xml:space="preserve"> simulations, and </w:t>
      </w:r>
      <w:r w:rsidR="00AB1FBA">
        <w:t>49</w:t>
      </w:r>
      <w:r>
        <w:t>% in the scenario with overlap (</w:t>
      </w:r>
      <w:r>
        <w:fldChar w:fldCharType="begin"/>
      </w:r>
      <w:r>
        <w:instrText xml:space="preserve"> REF _Ref5206074 \h </w:instrText>
      </w:r>
      <w:r w:rsidR="00DD6D0D">
        <w:instrText xml:space="preserve"> \* MERGEFORMAT </w:instrText>
      </w:r>
      <w:r>
        <w:fldChar w:fldCharType="separate"/>
      </w:r>
      <w:r w:rsidR="00A33E5C">
        <w:t xml:space="preserve">Table </w:t>
      </w:r>
      <w:r w:rsidR="00A33E5C">
        <w:rPr>
          <w:noProof/>
        </w:rPr>
        <w:t>2</w:t>
      </w:r>
      <w:r>
        <w:fldChar w:fldCharType="end"/>
      </w:r>
      <w:r w:rsidR="00B5675D">
        <w:t xml:space="preserve"> and </w:t>
      </w:r>
      <w:r w:rsidR="00B5675D">
        <w:fldChar w:fldCharType="begin"/>
      </w:r>
      <w:r w:rsidR="00B5675D">
        <w:instrText xml:space="preserve"> REF _Ref5206683 \h </w:instrText>
      </w:r>
      <w:r w:rsidR="00B5675D">
        <w:fldChar w:fldCharType="separate"/>
      </w:r>
      <w:r w:rsidR="00B5675D">
        <w:t xml:space="preserve">Figure </w:t>
      </w:r>
      <w:r w:rsidR="00B5675D">
        <w:rPr>
          <w:noProof/>
        </w:rPr>
        <w:t>4</w:t>
      </w:r>
      <w:r w:rsidR="00B5675D">
        <w:fldChar w:fldCharType="end"/>
      </w:r>
      <w:r>
        <w:t xml:space="preserve">). </w:t>
      </w:r>
      <w:commentRangeStart w:id="242"/>
      <w:r>
        <w:t>Coverage probabilities for length at age 15 (</w:t>
      </w:r>
      <w:r w:rsidRPr="00845D2A">
        <w:rPr>
          <w:i/>
        </w:rPr>
        <w:t>L</w:t>
      </w:r>
      <w:r w:rsidRPr="00845D2A">
        <w:rPr>
          <w:i/>
          <w:vertAlign w:val="subscript"/>
        </w:rPr>
        <w:t>2</w:t>
      </w:r>
      <w:r>
        <w:t>) were never over 3</w:t>
      </w:r>
      <w:r w:rsidR="008155CF">
        <w:t>9</w:t>
      </w:r>
      <w:r>
        <w:t xml:space="preserve">%. </w:t>
      </w:r>
      <w:commentRangeEnd w:id="242"/>
      <w:r w:rsidR="005E756B">
        <w:rPr>
          <w:rStyle w:val="CommentReference"/>
        </w:rPr>
        <w:commentReference w:id="242"/>
      </w:r>
      <w:r>
        <w:t xml:space="preserve">In terms of </w:t>
      </w:r>
      <w:r w:rsidR="003625DB">
        <w:t xml:space="preserve">spatial </w:t>
      </w:r>
      <w:r>
        <w:t xml:space="preserve">breakpoint detection, there was not a </w:t>
      </w:r>
      <w:commentRangeStart w:id="243"/>
      <w:r w:rsidR="003B2383">
        <w:t>strong</w:t>
      </w:r>
      <w:r w:rsidR="00B90467">
        <w:t xml:space="preserve"> </w:t>
      </w:r>
      <w:r>
        <w:t xml:space="preserve">difference </w:t>
      </w:r>
      <w:commentRangeEnd w:id="243"/>
      <w:r w:rsidR="005E756B">
        <w:rPr>
          <w:rStyle w:val="CommentReference"/>
        </w:rPr>
        <w:commentReference w:id="243"/>
      </w:r>
      <w:r>
        <w:t xml:space="preserve">in the method’s ability to correctly detect latitudinal vs. longitudinal breakpoints across scenarios, though it correctly detected </w:t>
      </w:r>
      <w:commentRangeStart w:id="244"/>
      <w:r>
        <w:t xml:space="preserve">both </w:t>
      </w:r>
      <w:r w:rsidR="00F160D6">
        <w:t xml:space="preserve">spatial </w:t>
      </w:r>
      <w:r>
        <w:t xml:space="preserve">breaks </w:t>
      </w:r>
      <w:r w:rsidR="00212B1C">
        <w:t>concurrently</w:t>
      </w:r>
      <w:r w:rsidR="00C91C53">
        <w:t xml:space="preserve"> </w:t>
      </w:r>
      <w:r>
        <w:t>most often in the overlapping scenario (</w:t>
      </w:r>
      <w:r w:rsidR="00E0587C">
        <w:t>0.99</w:t>
      </w:r>
      <w:r w:rsidR="007A65A3">
        <w:t xml:space="preserve"> co-detection proportion</w:t>
      </w:r>
      <w:r>
        <w:t>), followed by the scenario with a symmetrical</w:t>
      </w:r>
      <w:r w:rsidR="00B90467">
        <w:t>, high-contrast</w:t>
      </w:r>
      <w:r>
        <w:t xml:space="preserve"> break at 25° (0.7</w:t>
      </w:r>
      <w:r w:rsidR="00806417">
        <w:t>0</w:t>
      </w:r>
      <w:r w:rsidR="007A65A3">
        <w:t xml:space="preserve"> co-detection proportion</w:t>
      </w:r>
      <w:r>
        <w:t xml:space="preserve">). </w:t>
      </w:r>
      <w:commentRangeEnd w:id="244"/>
      <w:r w:rsidR="005E756B">
        <w:rPr>
          <w:rStyle w:val="CommentReference"/>
        </w:rPr>
        <w:commentReference w:id="244"/>
      </w:r>
      <w:r>
        <w:t xml:space="preserve">For </w:t>
      </w:r>
      <w:r w:rsidR="00806417">
        <w:t>the two</w:t>
      </w:r>
      <w:r>
        <w:t xml:space="preserve"> scenario</w:t>
      </w:r>
      <w:r w:rsidR="00806417">
        <w:t>s</w:t>
      </w:r>
      <w:r>
        <w:t xml:space="preserve"> </w:t>
      </w:r>
      <w:ins w:id="245" w:author="Christine Stawitz" w:date="2019-05-03T14:54:00Z">
        <w:r w:rsidR="005E756B">
          <w:t xml:space="preserve">where </w:t>
        </w:r>
        <w:commentRangeStart w:id="246"/>
        <w:r w:rsidR="005E756B">
          <w:t xml:space="preserve">true </w:t>
        </w:r>
      </w:ins>
      <w:commentRangeEnd w:id="246"/>
      <w:ins w:id="247" w:author="Christine Stawitz" w:date="2019-05-03T14:55:00Z">
        <w:r w:rsidR="005E756B">
          <w:rPr>
            <w:rStyle w:val="CommentReference"/>
          </w:rPr>
          <w:commentReference w:id="246"/>
        </w:r>
      </w:ins>
      <w:ins w:id="248" w:author="Christine Stawitz" w:date="2019-05-03T14:54:00Z">
        <w:r w:rsidR="005E756B">
          <w:t xml:space="preserve">size-at-age patterns contained </w:t>
        </w:r>
      </w:ins>
      <w:del w:id="249" w:author="Christine Stawitz" w:date="2019-05-03T14:54:00Z">
        <w:r w:rsidDel="005E756B">
          <w:delText xml:space="preserve">with </w:delText>
        </w:r>
      </w:del>
      <w:r>
        <w:t xml:space="preserve">zero </w:t>
      </w:r>
      <w:r w:rsidR="00806417">
        <w:t xml:space="preserve">spatial </w:t>
      </w:r>
      <w:r>
        <w:t xml:space="preserve">breaks, </w:t>
      </w:r>
      <w:ins w:id="250" w:author="Christine Stawitz" w:date="2019-05-03T14:54:00Z">
        <w:r w:rsidR="005E756B">
          <w:t>our analysis</w:t>
        </w:r>
      </w:ins>
      <w:del w:id="251" w:author="Christine Stawitz" w:date="2019-05-03T14:54:00Z">
        <w:r w:rsidDel="005E756B">
          <w:delText>it</w:delText>
        </w:r>
      </w:del>
      <w:r>
        <w:t xml:space="preserve"> only correctly detected this</w:t>
      </w:r>
      <w:ins w:id="252" w:author="Christine Stawitz" w:date="2019-05-03T14:54:00Z">
        <w:r w:rsidR="005E756B">
          <w:t xml:space="preserve"> pattern</w:t>
        </w:r>
      </w:ins>
      <w:r>
        <w:t xml:space="preserve"> </w:t>
      </w:r>
      <w:del w:id="253" w:author="Christine Stawitz" w:date="2019-05-03T14:54:00Z">
        <w:r w:rsidDel="005E756B">
          <w:delText xml:space="preserve">to be case </w:delText>
        </w:r>
      </w:del>
      <w:r>
        <w:t>in 6</w:t>
      </w:r>
      <w:r w:rsidR="00AF28E0">
        <w:t>3</w:t>
      </w:r>
      <w:r>
        <w:t xml:space="preserve">% of simulations; there was no discernable pattern to the spurious breakpoints identified in the remaining </w:t>
      </w:r>
      <w:r w:rsidR="00AF28E0">
        <w:t xml:space="preserve">simulations. </w:t>
      </w:r>
      <w:r w:rsidR="00FE3528">
        <w:t>The</w:t>
      </w:r>
      <w:r>
        <w:t xml:space="preserve"> method </w:t>
      </w:r>
      <w:del w:id="254" w:author="Christine Stawitz" w:date="2019-05-03T14:55:00Z">
        <w:r w:rsidDel="005E756B">
          <w:delText>was completely unable to</w:delText>
        </w:r>
      </w:del>
      <w:ins w:id="255" w:author="Christine Stawitz" w:date="2019-05-03T14:55:00Z">
        <w:r w:rsidR="005E756B">
          <w:t>inaccurately</w:t>
        </w:r>
      </w:ins>
      <w:r>
        <w:t xml:space="preserve"> detect</w:t>
      </w:r>
      <w:ins w:id="256" w:author="Christine Stawitz" w:date="2019-05-03T14:55:00Z">
        <w:r w:rsidR="005E756B">
          <w:t>ed</w:t>
        </w:r>
      </w:ins>
      <w:r>
        <w:t xml:space="preserve"> the accurate breakpoints for the scenario with a</w:t>
      </w:r>
      <w:ins w:id="257" w:author="Christine Stawitz" w:date="2019-05-03T14:55:00Z">
        <w:r w:rsidR="005E756B">
          <w:t xml:space="preserve"> “true”</w:t>
        </w:r>
      </w:ins>
      <w:r>
        <w:t xml:space="preserve"> spatial break at 49°, assigning the break at 50° </w:t>
      </w:r>
      <w:r w:rsidR="00883CE8">
        <w:t xml:space="preserve">latitude and longitude </w:t>
      </w:r>
      <w:r>
        <w:t>in 100% of simulations.</w:t>
      </w:r>
      <w:r w:rsidR="000C31F1">
        <w:t xml:space="preserve"> The resultant coverage probabilities were </w:t>
      </w:r>
      <w:commentRangeStart w:id="258"/>
      <w:r w:rsidR="000C31F1">
        <w:t>barely above zero</w:t>
      </w:r>
      <w:commentRangeEnd w:id="258"/>
      <w:r w:rsidR="005E756B">
        <w:rPr>
          <w:rStyle w:val="CommentReference"/>
        </w:rPr>
        <w:commentReference w:id="258"/>
      </w:r>
      <w:r w:rsidR="000C31F1">
        <w:t xml:space="preserve">, </w:t>
      </w:r>
      <w:commentRangeStart w:id="259"/>
      <w:r w:rsidR="000C31F1">
        <w:t>likely due to the high contrast</w:t>
      </w:r>
      <w:r w:rsidR="007858CE">
        <w:t xml:space="preserve"> </w:t>
      </w:r>
      <w:r w:rsidR="000C31F1">
        <w:t xml:space="preserve">in size-at-age between the two regions, which rendered estimates of the </w:t>
      </w:r>
      <w:r w:rsidR="007858CE">
        <w:t xml:space="preserve">completely </w:t>
      </w:r>
      <w:r w:rsidR="000C31F1">
        <w:t xml:space="preserve">aggregated data uninformative. </w:t>
      </w:r>
      <w:commentRangeEnd w:id="259"/>
      <w:r w:rsidR="005E756B">
        <w:rPr>
          <w:rStyle w:val="CommentReference"/>
        </w:rPr>
        <w:commentReference w:id="259"/>
      </w:r>
      <w:r w:rsidR="003625DB">
        <w:t xml:space="preserve">Similarly, all of the </w:t>
      </w:r>
      <w:commentRangeStart w:id="260"/>
      <w:r w:rsidR="003625DB">
        <w:t xml:space="preserve">simulations </w:t>
      </w:r>
      <w:commentRangeEnd w:id="260"/>
      <w:r w:rsidR="005E756B">
        <w:rPr>
          <w:rStyle w:val="CommentReference"/>
        </w:rPr>
        <w:commentReference w:id="260"/>
      </w:r>
      <w:r w:rsidR="003625DB">
        <w:t>under high contrast (</w:t>
      </w:r>
      <w:r w:rsidR="003625DB">
        <w:fldChar w:fldCharType="begin"/>
      </w:r>
      <w:r w:rsidR="003625DB">
        <w:instrText xml:space="preserve"> REF _Ref872431 \h </w:instrText>
      </w:r>
      <w:r w:rsidR="003625DB">
        <w:fldChar w:fldCharType="separate"/>
      </w:r>
      <w:r w:rsidR="003625DB">
        <w:t xml:space="preserve">Table </w:t>
      </w:r>
      <w:r w:rsidR="003625DB">
        <w:rPr>
          <w:noProof/>
        </w:rPr>
        <w:t>1</w:t>
      </w:r>
      <w:r w:rsidR="003625DB">
        <w:fldChar w:fldCharType="end"/>
      </w:r>
      <w:r w:rsidR="003625DB">
        <w:t xml:space="preserve">, row 3) </w:t>
      </w:r>
      <w:ins w:id="261" w:author="Melissa Haltuch" w:date="2019-04-12T10:42:00Z">
        <w:r w:rsidR="00655DDF">
          <w:t>that</w:t>
        </w:r>
      </w:ins>
      <w:del w:id="262" w:author="Melissa Haltuch" w:date="2019-04-12T10:42:00Z">
        <w:r w:rsidR="003625DB" w:rsidDel="00655DDF">
          <w:delText>which</w:delText>
        </w:r>
      </w:del>
      <w:r w:rsidR="003625DB">
        <w:t xml:space="preserve"> detected the wrong breakpoint were off by a single degree (assigning latitude and/or longitude to be 24° or 26°</w:t>
      </w:r>
      <w:r w:rsidR="00A767F7">
        <w:t>)</w:t>
      </w:r>
      <w:r w:rsidR="007858CE">
        <w:t>; 60% of inaccurate breakpoints detected in the low-contrast scenario also were only off by a single degree. Resultant coverage</w:t>
      </w:r>
      <w:r w:rsidR="000C31F1">
        <w:t xml:space="preserve"> probabilities for </w:t>
      </w:r>
      <w:r w:rsidR="007858CE">
        <w:t>both scenarios</w:t>
      </w:r>
      <w:r w:rsidR="000C31F1">
        <w:t xml:space="preserve"> were much higher</w:t>
      </w:r>
      <w:r w:rsidR="007858CE">
        <w:t xml:space="preserve"> than in the break-at-edge case</w:t>
      </w:r>
      <w:r w:rsidR="000C31F1">
        <w:t xml:space="preserve">. </w:t>
      </w:r>
      <w:commentRangeStart w:id="263"/>
      <w:r w:rsidR="000C31F1">
        <w:t xml:space="preserve">The method obtained 80%-90% accuracy in correctly detecting the </w:t>
      </w:r>
      <w:r w:rsidR="000C31F1">
        <w:lastRenderedPageBreak/>
        <w:t xml:space="preserve">temporal breakpoint, which was nonexistent for most scenarios. </w:t>
      </w:r>
      <w:commentRangeEnd w:id="263"/>
      <w:r w:rsidR="005E756B">
        <w:rPr>
          <w:rStyle w:val="CommentReference"/>
        </w:rPr>
        <w:commentReference w:id="263"/>
      </w:r>
      <w:r w:rsidR="000C31F1">
        <w:t>Again, there was not a discernable pattern to the spurious years assigned to scenarios without actual temporal variability.</w:t>
      </w:r>
    </w:p>
    <w:p w14:paraId="6F75E876" w14:textId="3534209A" w:rsidR="00506E17" w:rsidRPr="00506E17" w:rsidRDefault="0023745F" w:rsidP="00825F33">
      <w:pPr>
        <w:pStyle w:val="Heading2"/>
        <w:spacing w:before="240" w:line="360" w:lineRule="auto"/>
      </w:pPr>
      <w:r>
        <w:t xml:space="preserve">3.2 </w:t>
      </w:r>
      <w:commentRangeStart w:id="264"/>
      <w:r w:rsidR="00506E17">
        <w:t>Application to NE Pacific Sablefish</w:t>
      </w:r>
      <w:r w:rsidR="007674FF">
        <w:t xml:space="preserve"> </w:t>
      </w:r>
      <w:commentRangeEnd w:id="264"/>
      <w:r w:rsidR="005E756B">
        <w:rPr>
          <w:rStyle w:val="CommentReference"/>
          <w:rFonts w:eastAsiaTheme="minorHAnsi"/>
          <w:i w:val="0"/>
        </w:rPr>
        <w:commentReference w:id="264"/>
      </w:r>
    </w:p>
    <w:p w14:paraId="3B4A80D9" w14:textId="250ACB28" w:rsidR="00445820" w:rsidRDefault="00B65918" w:rsidP="00F77ACF">
      <w:pPr>
        <w:spacing w:after="0" w:line="360" w:lineRule="auto"/>
        <w:ind w:firstLine="720"/>
      </w:pPr>
      <w:r>
        <w:t xml:space="preserve">For all </w:t>
      </w:r>
      <w:commentRangeStart w:id="265"/>
      <w:r w:rsidR="00F77ACF">
        <w:t>key</w:t>
      </w:r>
      <w:commentRangeEnd w:id="265"/>
      <w:r w:rsidR="00655DDF">
        <w:rPr>
          <w:rStyle w:val="CommentReference"/>
        </w:rPr>
        <w:commentReference w:id="265"/>
      </w:r>
      <w:r w:rsidR="00F77ACF">
        <w:t xml:space="preserve"> </w:t>
      </w:r>
      <w:r>
        <w:t xml:space="preserve">ages </w:t>
      </w:r>
      <w:r w:rsidR="00F77ACF">
        <w:t>fit with the GAM</w:t>
      </w:r>
      <w:r>
        <w:t>,</w:t>
      </w:r>
      <w:r w:rsidR="008936F5">
        <w:t xml:space="preserve"> </w:t>
      </w:r>
      <w:r w:rsidR="00274FD3">
        <w:t>t</w:t>
      </w:r>
      <w:r w:rsidR="00A9532D">
        <w:t>he latitude smoother suggested a general</w:t>
      </w:r>
      <w:r w:rsidR="00981A9D">
        <w:t>ly</w:t>
      </w:r>
      <w:r w:rsidR="00A9532D">
        <w:t xml:space="preserve"> increasing cline</w:t>
      </w:r>
      <w:r w:rsidR="00981A9D">
        <w:t xml:space="preserve"> in </w:t>
      </w:r>
      <w:r w:rsidR="00132F6C">
        <w:t>length-at-</w:t>
      </w:r>
      <w:r w:rsidR="00981A9D">
        <w:t>age</w:t>
      </w:r>
      <w:r w:rsidR="00AF1875">
        <w:t xml:space="preserve"> </w:t>
      </w:r>
      <w:r w:rsidR="00A9532D">
        <w:t xml:space="preserve">with latitude, with a significant breakpoint centered around </w:t>
      </w:r>
      <w:r w:rsidR="00274FD3">
        <w:t xml:space="preserve">50˚N </w:t>
      </w:r>
      <w:r w:rsidR="00A9532D">
        <w:t xml:space="preserve">(approximately </w:t>
      </w:r>
      <w:commentRangeStart w:id="266"/>
      <w:commentRangeStart w:id="267"/>
      <w:r w:rsidR="00A9532D">
        <w:t>Vancouver, Canad</w:t>
      </w:r>
      <w:r w:rsidR="00274FD3">
        <w:t>a</w:t>
      </w:r>
      <w:commentRangeEnd w:id="266"/>
      <w:r w:rsidR="00655DDF">
        <w:rPr>
          <w:rStyle w:val="CommentReference"/>
        </w:rPr>
        <w:commentReference w:id="266"/>
      </w:r>
      <w:commentRangeEnd w:id="267"/>
      <w:r w:rsidR="005E756B">
        <w:rPr>
          <w:rStyle w:val="CommentReference"/>
        </w:rPr>
        <w:commentReference w:id="267"/>
      </w:r>
      <w:r w:rsidR="00274FD3">
        <w:t xml:space="preserve">) </w:t>
      </w:r>
      <w:r w:rsidR="00972E6C">
        <w:t xml:space="preserve">detected when the GAM was fit </w:t>
      </w:r>
      <w:r w:rsidR="00274FD3">
        <w:t xml:space="preserve">for both age four and six </w:t>
      </w:r>
      <w:r w:rsidR="004862B8">
        <w:t>sable</w:t>
      </w:r>
      <w:r w:rsidR="00274FD3">
        <w:t>fish</w:t>
      </w:r>
      <w:r w:rsidR="00A767F7">
        <w:t xml:space="preserve"> (</w:t>
      </w:r>
      <w:r w:rsidR="00A767F7">
        <w:fldChar w:fldCharType="begin"/>
      </w:r>
      <w:r w:rsidR="00A767F7">
        <w:instrText xml:space="preserve"> REF _Ref532305639 \h </w:instrText>
      </w:r>
      <w:r w:rsidR="00A767F7">
        <w:fldChar w:fldCharType="separate"/>
      </w:r>
      <w:r w:rsidR="00A767F7">
        <w:t xml:space="preserve">Figures </w:t>
      </w:r>
      <w:r w:rsidR="00A767F7">
        <w:rPr>
          <w:noProof/>
        </w:rPr>
        <w:t>6</w:t>
      </w:r>
      <w:r w:rsidR="00A767F7">
        <w:fldChar w:fldCharType="end"/>
      </w:r>
      <w:r w:rsidR="00A767F7">
        <w:fldChar w:fldCharType="begin"/>
      </w:r>
      <w:r w:rsidR="00A767F7">
        <w:instrText xml:space="preserve"> REF _Ref5721192 \h </w:instrText>
      </w:r>
      <w:r w:rsidR="00A767F7">
        <w:fldChar w:fldCharType="separate"/>
      </w:r>
      <w:r w:rsidR="00A767F7">
        <w:t xml:space="preserve"> and </w:t>
      </w:r>
      <w:r w:rsidR="00A767F7">
        <w:rPr>
          <w:noProof/>
        </w:rPr>
        <w:t>7</w:t>
      </w:r>
      <w:r w:rsidR="00A767F7">
        <w:fldChar w:fldCharType="end"/>
      </w:r>
      <w:r w:rsidR="00A767F7">
        <w:t>)</w:t>
      </w:r>
      <w:r w:rsidR="00274FD3">
        <w:t>. Both age six and age 30 female sablefish identified a breakpoint of 36˚N</w:t>
      </w:r>
      <w:r w:rsidR="00274FD3" w:rsidDel="00274FD3">
        <w:t xml:space="preserve"> </w:t>
      </w:r>
      <w:r w:rsidR="00274FD3">
        <w:t>(approximately Monterey, CA, USA)</w:t>
      </w:r>
      <w:r w:rsidR="00466B36">
        <w:t xml:space="preserve">. Both of these findings </w:t>
      </w:r>
      <w:r w:rsidR="00362196">
        <w:t>corroborate results</w:t>
      </w:r>
      <w:r w:rsidR="00A9532D">
        <w:t xml:space="preserve"> in </w:t>
      </w:r>
      <w:r w:rsidR="00A9532D">
        <w:fldChar w:fldCharType="begin" w:fldLock="1"/>
      </w:r>
      <w:r w:rsidR="00C40B51">
        <w:instrText>ADDIN CSL_CITATION {"citationItems":[{"id":"ITEM-1","itemData":{"DOI":"10.1093/icesjms/fsx016","ISSN":"10959289","abstract":"Marine fish populations exist in a complex environment, with oceanographic and fisheries factors affecting their dynamics. It has been shown that life history characteristics of marine fish vary in space and time. We examined spatial variability in growth of eight groundfish species in the Northeast Pacific Ocean to identify shared spatial patterns and hypothesize about common mechanisms behind them. Growth param-eters were estimated in different areas over the latitudinal range of the species, and several hypotheses were tested as to how these param-eters vary along the US west coast. Clear differences in spatial growth variability emerged among the species examined. Shelf species exhibit the highest growth rate between Cape Blanco and Cape Mendocino, which may, in part, be attributed to area-specific upwelling patterns in the California Current ecosystem, when nutrient-rich deep water is brought to the surface south of Cape Blanco and is uniquely distributed throughout this area, providing favourable conditions for primary productivity. Slope species showed a cline in asymptotic size (L 1), with L 1 increasing from south to north. This cline, previously attributed to fishery removals, also fits a specific case of the widely described Bergmann's rule, and we explore specific potential ecological mechanisms behind this relationship.","author":[{"dropping-particle":"","family":"Gertseva","given":"Vladlena","non-dropping-particle":"","parse-names":false,"suffix":""},{"dropping-particle":"","family":"Matson","given":"Sean E.","non-dropping-particle":"","parse-names":false,"suffix":""},{"dropping-particle":"","family":"Cope","given":"Jason","non-dropping-particle":"","parse-names":false,"suffix":""}],"container-title":"ICES Journal of Marine Science","id":"ITEM-1","issue":"6","issued":{"date-parts":[["2017"]]},"page":"1602-1613","title":"Spatial growth variability in marine fish: Example from Northeast Pacific groundfish","type":"article-journal","volume":"74"},"uris":["http://www.mendeley.com/documents/?uuid=cfc823de-fd3e-49b4-b54e-3af1e2548502"]}],"mendeley":{"formattedCitation":"(Gertseva et al., 2017)","manualFormatting":"Gertseva et al. (2017)","plainTextFormattedCitation":"(Gertseva et al., 2017)","previouslyFormattedCitation":"(Gertseva et al., 2017)"},"properties":{"noteIndex":0},"schema":"https://github.com/citation-style-language/schema/raw/master/csl-citation.json"}</w:instrText>
      </w:r>
      <w:r w:rsidR="00A9532D">
        <w:fldChar w:fldCharType="separate"/>
      </w:r>
      <w:r w:rsidR="00A9532D" w:rsidRPr="00A9532D">
        <w:rPr>
          <w:noProof/>
        </w:rPr>
        <w:t xml:space="preserve">Gertseva et al. </w:t>
      </w:r>
      <w:r w:rsidR="00A9532D">
        <w:rPr>
          <w:noProof/>
        </w:rPr>
        <w:t>(</w:t>
      </w:r>
      <w:r w:rsidR="00A9532D" w:rsidRPr="00A9532D">
        <w:rPr>
          <w:noProof/>
        </w:rPr>
        <w:t>2017)</w:t>
      </w:r>
      <w:r w:rsidR="00A9532D">
        <w:fldChar w:fldCharType="end"/>
      </w:r>
      <w:r w:rsidR="00A9532D">
        <w:t>.</w:t>
      </w:r>
      <w:r w:rsidR="00F315C8">
        <w:t xml:space="preserve"> The temporal smoother did not exhibit a strong one-way trend</w:t>
      </w:r>
      <w:r w:rsidR="00F91AA8">
        <w:t>, and was flat for age-30 fish of both sexes, though it did detect a break in 2009-2010 for both sexes of age 4 and 6 sablefish</w:t>
      </w:r>
      <w:r w:rsidR="00445820">
        <w:t xml:space="preserve">. </w:t>
      </w:r>
      <w:commentRangeStart w:id="268"/>
      <w:r w:rsidR="00445820">
        <w:t xml:space="preserve">For our first exploratory phase, we </w:t>
      </w:r>
      <w:r w:rsidR="00E3743B">
        <w:t xml:space="preserve">split the data </w:t>
      </w:r>
      <w:r w:rsidR="00445820">
        <w:t xml:space="preserve">into ten unique </w:t>
      </w:r>
      <w:proofErr w:type="spellStart"/>
      <w:r w:rsidR="00445820">
        <w:t>spatio</w:t>
      </w:r>
      <w:proofErr w:type="spellEnd"/>
      <w:r w:rsidR="00445820">
        <w:t xml:space="preserve">-temporal strata for each sex: five regions </w:t>
      </w:r>
      <w:r w:rsidR="00B84EEF">
        <w:t xml:space="preserve">discussed above (see </w:t>
      </w:r>
      <w:r w:rsidR="00B84EEF">
        <w:fldChar w:fldCharType="begin"/>
      </w:r>
      <w:r w:rsidR="00B84EEF">
        <w:instrText xml:space="preserve"> REF _Ref5281391 \h  \* MERGEFORMAT </w:instrText>
      </w:r>
      <w:r w:rsidR="00B84EEF">
        <w:fldChar w:fldCharType="separate"/>
      </w:r>
      <w:r w:rsidR="00B84EEF">
        <w:t xml:space="preserve">Figure </w:t>
      </w:r>
      <w:r w:rsidR="00B84EEF">
        <w:rPr>
          <w:noProof/>
        </w:rPr>
        <w:t>8</w:t>
      </w:r>
      <w:r w:rsidR="00B84EEF">
        <w:fldChar w:fldCharType="end"/>
      </w:r>
      <w:r w:rsidR="00B84EEF">
        <w:t xml:space="preserve">) </w:t>
      </w:r>
      <w:r w:rsidR="00445820">
        <w:t>defined by the detected breakpoints and the ecosystem-based break at 145˚W</w:t>
      </w:r>
      <w:r w:rsidR="004862B8">
        <w:t>, each</w:t>
      </w:r>
      <w:r w:rsidR="00445820">
        <w:t xml:space="preserve"> partitioned into two periods for data </w:t>
      </w:r>
      <w:r w:rsidR="00E3743B">
        <w:t xml:space="preserve">collected </w:t>
      </w:r>
      <w:r w:rsidR="00B84EEF">
        <w:t xml:space="preserve">before </w:t>
      </w:r>
      <w:r w:rsidR="004862B8">
        <w:t xml:space="preserve">and </w:t>
      </w:r>
      <w:r w:rsidR="00E3743B">
        <w:t xml:space="preserve">during or after </w:t>
      </w:r>
      <w:r w:rsidR="00F91AA8">
        <w:t>2010</w:t>
      </w:r>
      <w:r w:rsidR="00B84EEF">
        <w:t>.</w:t>
      </w:r>
      <w:r w:rsidR="00F91AA8">
        <w:t xml:space="preserve"> </w:t>
      </w:r>
      <w:commentRangeEnd w:id="268"/>
      <w:r w:rsidR="005E756B">
        <w:rPr>
          <w:rStyle w:val="CommentReference"/>
        </w:rPr>
        <w:commentReference w:id="268"/>
      </w:r>
      <w:r w:rsidR="00445820">
        <w:t xml:space="preserve">Parameter estimation for </w:t>
      </w:r>
      <w:del w:id="269" w:author="Christine Stawitz" w:date="2019-05-03T15:01:00Z">
        <w:r w:rsidR="00445820" w:rsidDel="0029065E">
          <w:delText xml:space="preserve">this </w:delText>
        </w:r>
        <w:r w:rsidR="009A3744" w:rsidDel="0029065E">
          <w:delText xml:space="preserve">first </w:delText>
        </w:r>
        <w:r w:rsidR="00445820" w:rsidDel="0029065E">
          <w:delText>step</w:delText>
        </w:r>
      </w:del>
      <w:ins w:id="270" w:author="Christine Stawitz" w:date="2019-05-03T15:01:00Z">
        <w:r w:rsidR="0029065E">
          <w:t>initial stratification according to our breakpoints</w:t>
        </w:r>
      </w:ins>
      <w:r w:rsidR="00445820">
        <w:t xml:space="preserve"> revealed that the 95% confidence intervals for </w:t>
      </w:r>
      <w:r w:rsidR="00445820" w:rsidRPr="001824C5">
        <w:rPr>
          <w:i/>
        </w:rPr>
        <w:t>L</w:t>
      </w:r>
      <w:r w:rsidR="00445820" w:rsidRPr="001824C5">
        <w:rPr>
          <w:i/>
          <w:vertAlign w:val="subscript"/>
        </w:rPr>
        <w:t>∞</w:t>
      </w:r>
      <w:r w:rsidR="00445820">
        <w:t xml:space="preserve"> overlapped </w:t>
      </w:r>
      <w:r w:rsidR="004E2DEE">
        <w:t>for males in regions 1, 2, 3 and 5 and for females in Regions 3, 4 and 5</w:t>
      </w:r>
      <w:r w:rsidR="00362196">
        <w:t xml:space="preserve"> </w:t>
      </w:r>
      <w:r w:rsidR="004E2DEE">
        <w:t xml:space="preserve">(see </w:t>
      </w:r>
      <w:r w:rsidR="00362196">
        <w:t>Appendix Figure A13)</w:t>
      </w:r>
      <w:r w:rsidR="00445820">
        <w:t>.</w:t>
      </w:r>
      <w:r w:rsidR="00362196">
        <w:t xml:space="preserve"> </w:t>
      </w:r>
      <w:del w:id="271" w:author="Christine Stawitz" w:date="2019-05-03T15:02:00Z">
        <w:r w:rsidR="00445820" w:rsidDel="0029065E">
          <w:delText xml:space="preserve">For the second exploratory phase, all years </w:delText>
        </w:r>
        <w:r w:rsidR="00362196" w:rsidDel="0029065E">
          <w:delText xml:space="preserve">of data were </w:delText>
        </w:r>
      </w:del>
      <w:ins w:id="272" w:author="Christine Stawitz" w:date="2019-05-03T15:02:00Z">
        <w:r w:rsidR="0029065E">
          <w:t xml:space="preserve">After </w:t>
        </w:r>
      </w:ins>
      <w:r w:rsidR="00362196">
        <w:t>combin</w:t>
      </w:r>
      <w:ins w:id="273" w:author="Christine Stawitz" w:date="2019-05-03T15:02:00Z">
        <w:r w:rsidR="0029065E">
          <w:t>ing</w:t>
        </w:r>
      </w:ins>
      <w:del w:id="274" w:author="Christine Stawitz" w:date="2019-05-03T15:02:00Z">
        <w:r w:rsidR="00362196" w:rsidDel="0029065E">
          <w:delText>ed</w:delText>
        </w:r>
      </w:del>
      <w:r w:rsidR="00362196">
        <w:t xml:space="preserve"> </w:t>
      </w:r>
      <w:del w:id="275" w:author="Christine Stawitz" w:date="2019-05-03T15:02:00Z">
        <w:r w:rsidR="00362196" w:rsidDel="0029065E">
          <w:delText xml:space="preserve">for </w:delText>
        </w:r>
      </w:del>
      <w:r w:rsidR="00FA35CE">
        <w:t>these region-sex combinations</w:t>
      </w:r>
      <w:r w:rsidR="009A3744">
        <w:t xml:space="preserve"> where overlap was found</w:t>
      </w:r>
      <w:ins w:id="276" w:author="Christine Stawitz" w:date="2019-05-03T15:02:00Z">
        <w:r w:rsidR="0029065E">
          <w:t xml:space="preserve"> in the second phase</w:t>
        </w:r>
      </w:ins>
      <w:r w:rsidR="009A3744">
        <w:t>, th</w:t>
      </w:r>
      <w:ins w:id="277" w:author="Christine Stawitz" w:date="2019-05-03T15:02:00Z">
        <w:r w:rsidR="0029065E">
          <w:t>e</w:t>
        </w:r>
      </w:ins>
      <w:del w:id="278" w:author="Christine Stawitz" w:date="2019-05-03T15:02:00Z">
        <w:r w:rsidR="009A3744" w:rsidDel="0029065E">
          <w:delText>us</w:delText>
        </w:r>
      </w:del>
      <w:r w:rsidR="009A3744">
        <w:t xml:space="preserve"> </w:t>
      </w:r>
      <w:del w:id="279" w:author="Christine Stawitz" w:date="2019-05-03T15:02:00Z">
        <w:r w:rsidR="009A3744" w:rsidDel="0029065E">
          <w:delText xml:space="preserve">reducing the </w:delText>
        </w:r>
      </w:del>
      <w:r w:rsidR="009A3744">
        <w:t>total</w:t>
      </w:r>
      <w:r w:rsidR="00DF7A11">
        <w:t xml:space="preserve"> </w:t>
      </w:r>
      <w:r w:rsidR="009A3744">
        <w:t xml:space="preserve">number of </w:t>
      </w:r>
      <w:proofErr w:type="spellStart"/>
      <w:r w:rsidR="009A3744">
        <w:t>spatio</w:t>
      </w:r>
      <w:proofErr w:type="spellEnd"/>
      <w:r w:rsidR="009A3744">
        <w:t xml:space="preserve">-temporal strata </w:t>
      </w:r>
      <w:ins w:id="280" w:author="Christine Stawitz" w:date="2019-05-03T15:02:00Z">
        <w:r w:rsidR="0029065E">
          <w:t xml:space="preserve">was reduced </w:t>
        </w:r>
      </w:ins>
      <w:r w:rsidR="009A3744">
        <w:t>to 13</w:t>
      </w:r>
      <w:r w:rsidR="00DF7A11">
        <w:t xml:space="preserve"> (</w:t>
      </w:r>
      <w:r w:rsidR="00DF7A11">
        <w:fldChar w:fldCharType="begin"/>
      </w:r>
      <w:r w:rsidR="00DF7A11">
        <w:instrText xml:space="preserve"> REF _Ref5376336 \h </w:instrText>
      </w:r>
      <w:r w:rsidR="00DF7A11">
        <w:fldChar w:fldCharType="separate"/>
      </w:r>
      <w:r w:rsidR="00DF7A11">
        <w:t xml:space="preserve">Table </w:t>
      </w:r>
      <w:r w:rsidR="00DF7A11">
        <w:rPr>
          <w:noProof/>
        </w:rPr>
        <w:t>4</w:t>
      </w:r>
      <w:r w:rsidR="00DF7A11">
        <w:fldChar w:fldCharType="end"/>
      </w:r>
      <w:r w:rsidR="00DF7A11">
        <w:t>)</w:t>
      </w:r>
      <w:r w:rsidR="004E2DEE">
        <w:t>. Once re-aggregated and re-estimated,</w:t>
      </w:r>
      <w:r w:rsidR="00362196">
        <w:t xml:space="preserve"> we did not find overlapping confidence intervals for </w:t>
      </w:r>
      <w:r w:rsidR="00362196" w:rsidRPr="001824C5">
        <w:rPr>
          <w:i/>
        </w:rPr>
        <w:t>L</w:t>
      </w:r>
      <w:r w:rsidR="00362196" w:rsidRPr="001824C5">
        <w:rPr>
          <w:i/>
          <w:vertAlign w:val="subscript"/>
        </w:rPr>
        <w:t>∞</w:t>
      </w:r>
      <w:r w:rsidR="00362196">
        <w:t xml:space="preserve"> for any adjacent regions (Appendix Figure A14), so </w:t>
      </w:r>
      <w:commentRangeStart w:id="281"/>
      <w:r w:rsidR="00362196">
        <w:t xml:space="preserve">this </w:t>
      </w:r>
      <w:r w:rsidR="008D0425">
        <w:t>setup</w:t>
      </w:r>
      <w:commentRangeEnd w:id="281"/>
      <w:r w:rsidR="005A5C86">
        <w:rPr>
          <w:rStyle w:val="CommentReference"/>
        </w:rPr>
        <w:commentReference w:id="281"/>
      </w:r>
      <w:r w:rsidR="00362196">
        <w:t xml:space="preserve"> was retained as our final </w:t>
      </w:r>
      <w:r w:rsidR="008D0425">
        <w:t xml:space="preserve">spatiotemporal </w:t>
      </w:r>
      <w:r w:rsidR="005A19AC">
        <w:t>stratification.</w:t>
      </w:r>
    </w:p>
    <w:p w14:paraId="7D6FE7DB" w14:textId="1734FD5B" w:rsidR="001A1B0A" w:rsidRDefault="0023745F" w:rsidP="00825F33">
      <w:pPr>
        <w:pStyle w:val="Heading1"/>
        <w:spacing w:before="240" w:after="0" w:line="360" w:lineRule="auto"/>
      </w:pPr>
      <w:commentRangeStart w:id="282"/>
      <w:r>
        <w:t xml:space="preserve">4 </w:t>
      </w:r>
      <w:commentRangeStart w:id="283"/>
      <w:r w:rsidR="001A1B0A" w:rsidRPr="004906F5">
        <w:t>Discussion</w:t>
      </w:r>
      <w:commentRangeEnd w:id="283"/>
      <w:r w:rsidR="0029065E">
        <w:rPr>
          <w:rStyle w:val="CommentReference"/>
          <w:b w:val="0"/>
        </w:rPr>
        <w:commentReference w:id="283"/>
      </w:r>
      <w:commentRangeEnd w:id="282"/>
      <w:r w:rsidR="000D1B93">
        <w:rPr>
          <w:rStyle w:val="CommentReference"/>
          <w:b w:val="0"/>
        </w:rPr>
        <w:commentReference w:id="282"/>
      </w:r>
    </w:p>
    <w:p w14:paraId="2CAF7DF2" w14:textId="3125AABC" w:rsidR="00DF7A11" w:rsidRPr="009176CC" w:rsidRDefault="0023745F" w:rsidP="0048431F">
      <w:pPr>
        <w:pStyle w:val="Heading2"/>
      </w:pPr>
      <w:r>
        <w:t xml:space="preserve">4.1 </w:t>
      </w:r>
      <w:r w:rsidR="00DF7A11" w:rsidRPr="009176CC">
        <w:t>Caveats of Approach</w:t>
      </w:r>
    </w:p>
    <w:p w14:paraId="2FBC0F83" w14:textId="52E37971" w:rsidR="00A767F7" w:rsidRDefault="00DF7A11" w:rsidP="00DF7A11">
      <w:pPr>
        <w:spacing w:line="360" w:lineRule="auto"/>
      </w:pPr>
      <w:r>
        <w:t xml:space="preserve">One notable weakness of the GAM approach is </w:t>
      </w:r>
      <w:commentRangeStart w:id="284"/>
      <w:r>
        <w:t xml:space="preserve">the model’s sensitivity to the penalty function, often referred to as λ, which controls the degree of smoothness of the spline and, when unchecked, can lead to overfitting. </w:t>
      </w:r>
      <w:commentRangeEnd w:id="284"/>
      <w:r w:rsidR="0029065E">
        <w:rPr>
          <w:rStyle w:val="CommentReference"/>
        </w:rPr>
        <w:commentReference w:id="284"/>
      </w:r>
      <w:r>
        <w:t xml:space="preserve">Since the purpose of this analysis was diagnostic (the detection of where the spline is changing the most), we were able to avoid undue influence from this parameter by a) selecting only </w:t>
      </w:r>
      <w:r w:rsidRPr="00D73DFA">
        <w:t xml:space="preserve">the maximum first derivative and b) disregarding values </w:t>
      </w:r>
      <w:del w:id="285" w:author="Christine Stawitz" w:date="2019-05-03T15:12:00Z">
        <w:r w:rsidRPr="00D73DFA" w:rsidDel="0029065E">
          <w:delText xml:space="preserve">whose </w:delText>
        </w:r>
      </w:del>
      <w:ins w:id="286" w:author="Christine Stawitz" w:date="2019-05-03T15:12:00Z">
        <w:r w:rsidR="0029065E">
          <w:t>with</w:t>
        </w:r>
        <w:r w:rsidR="0029065E" w:rsidRPr="00D73DFA">
          <w:t xml:space="preserve"> </w:t>
        </w:r>
      </w:ins>
      <w:r w:rsidRPr="00D73DFA">
        <w:t>confidence interval</w:t>
      </w:r>
      <w:ins w:id="287" w:author="Christine Stawitz" w:date="2019-05-03T15:12:00Z">
        <w:r w:rsidR="0029065E">
          <w:t>s</w:t>
        </w:r>
      </w:ins>
      <w:r w:rsidRPr="00D73DFA">
        <w:t xml:space="preserve"> contain</w:t>
      </w:r>
      <w:ins w:id="288" w:author="Christine Stawitz" w:date="2019-05-03T15:12:00Z">
        <w:r w:rsidR="0029065E">
          <w:t>ing</w:t>
        </w:r>
      </w:ins>
      <w:del w:id="289" w:author="Christine Stawitz" w:date="2019-05-03T15:12:00Z">
        <w:r w:rsidRPr="00D73DFA" w:rsidDel="0029065E">
          <w:delText>ed</w:delText>
        </w:r>
      </w:del>
      <w:r w:rsidRPr="00D73DFA">
        <w:t xml:space="preserve"> zero, which </w:t>
      </w:r>
      <w:ins w:id="290" w:author="Christine Stawitz" w:date="2019-05-03T15:13:00Z">
        <w:r w:rsidR="0029065E">
          <w:t>are</w:t>
        </w:r>
      </w:ins>
      <w:del w:id="291" w:author="Christine Stawitz" w:date="2019-05-03T15:13:00Z">
        <w:r w:rsidR="00A767F7" w:rsidDel="0029065E">
          <w:delText>is</w:delText>
        </w:r>
      </w:del>
      <w:r w:rsidRPr="00D73DFA">
        <w:t xml:space="preserve"> common in highly curved splines.</w:t>
      </w:r>
      <w:r w:rsidR="00493E13">
        <w:t xml:space="preserve"> </w:t>
      </w:r>
      <w:r w:rsidR="00493E13" w:rsidRPr="0089790E">
        <w:t xml:space="preserve">This still did not preclude detection of spurious </w:t>
      </w:r>
      <w:r w:rsidR="0048431F" w:rsidRPr="0089790E">
        <w:t>spatial or temporal breaks in ~13% of simulations</w:t>
      </w:r>
      <w:r w:rsidR="0089790E" w:rsidRPr="0089790E">
        <w:t xml:space="preserve"> for which </w:t>
      </w:r>
      <w:r w:rsidR="0089790E" w:rsidRPr="0089790E">
        <w:lastRenderedPageBreak/>
        <w:t>no variability was present</w:t>
      </w:r>
      <w:r w:rsidR="00A767F7">
        <w:t xml:space="preserve">. However, some erroneous detection can be expected considering inherent noise in our datasets, and </w:t>
      </w:r>
      <w:del w:id="292" w:author="Christine Stawitz" w:date="2019-05-03T15:13:00Z">
        <w:r w:rsidR="00A767F7" w:rsidDel="0029065E">
          <w:delText xml:space="preserve">the fact </w:delText>
        </w:r>
      </w:del>
      <w:r w:rsidR="00A767F7">
        <w:t xml:space="preserve">that we did not have a minimum threshold for breakpoint detection; a single, small derivative that did not have a CI containing zero could </w:t>
      </w:r>
      <w:commentRangeStart w:id="293"/>
      <w:r w:rsidR="00A767F7">
        <w:t xml:space="preserve">be ‘picked’. </w:t>
      </w:r>
      <w:commentRangeEnd w:id="293"/>
      <w:r w:rsidR="0029065E">
        <w:rPr>
          <w:rStyle w:val="CommentReference"/>
        </w:rPr>
        <w:commentReference w:id="293"/>
      </w:r>
    </w:p>
    <w:p w14:paraId="0E6825E6" w14:textId="5A0EE2BB" w:rsidR="0089790E" w:rsidRDefault="0089790E" w:rsidP="00DF7A11">
      <w:pPr>
        <w:spacing w:line="360" w:lineRule="auto"/>
      </w:pPr>
      <w:r>
        <w:t xml:space="preserve">The accuracy detection procedure was inherently strict, in that simulations were determined ‘inaccurate’ if the detected breakpoint varied by </w:t>
      </w:r>
      <w:commentRangeStart w:id="294"/>
      <w:r>
        <w:t xml:space="preserve">only one degree </w:t>
      </w:r>
      <w:commentRangeEnd w:id="294"/>
      <w:r w:rsidR="0029065E">
        <w:rPr>
          <w:rStyle w:val="CommentReference"/>
        </w:rPr>
        <w:commentReference w:id="294"/>
      </w:r>
      <w:r>
        <w:t>(</w:t>
      </w:r>
      <w:del w:id="295" w:author="Christine Stawitz" w:date="2019-05-03T15:16:00Z">
        <w:r w:rsidDel="007A1333">
          <w:delText>with the exception of</w:delText>
        </w:r>
      </w:del>
      <w:ins w:id="296" w:author="Christine Stawitz" w:date="2019-05-03T15:16:00Z">
        <w:r w:rsidR="007A1333">
          <w:t>except for</w:t>
        </w:r>
      </w:ins>
      <w:r>
        <w:t xml:space="preserve"> the overlapping scenario). As presented in </w:t>
      </w:r>
      <w:r w:rsidR="00081261">
        <w:t>S</w:t>
      </w:r>
      <w:r>
        <w:t xml:space="preserve">ection </w:t>
      </w:r>
      <w:r>
        <w:fldChar w:fldCharType="begin"/>
      </w:r>
      <w:r>
        <w:instrText xml:space="preserve"> REF _Ref5718407 \h </w:instrText>
      </w:r>
      <w:r>
        <w:fldChar w:fldCharType="separate"/>
      </w:r>
      <w:r w:rsidR="00081261">
        <w:t>3.1</w:t>
      </w:r>
      <w:r>
        <w:fldChar w:fldCharType="end"/>
      </w:r>
      <w:r>
        <w:t>, these near-misses characterized 100% of inaccurate detections in the high-contrast scenario, and 60% of detections in the low-contrast scenario</w:t>
      </w:r>
      <w:r w:rsidR="007858CE">
        <w:t xml:space="preserve">; relaxing the </w:t>
      </w:r>
      <w:r w:rsidR="00B62B5E">
        <w:t>matching criteria to include neighboring points would increase the performance for the spatial metric</w:t>
      </w:r>
      <w:r w:rsidR="0073221D">
        <w:t>s</w:t>
      </w:r>
      <w:r w:rsidR="00B62B5E">
        <w:t xml:space="preserve">. </w:t>
      </w:r>
      <w:r w:rsidR="007C0B53">
        <w:t>The</w:t>
      </w:r>
      <w:ins w:id="297" w:author="Christine Stawitz" w:date="2019-05-03T15:16:00Z">
        <w:r w:rsidR="007A1333">
          <w:t xml:space="preserve"> good</w:t>
        </w:r>
      </w:ins>
      <w:r w:rsidR="007C0B53">
        <w:t xml:space="preserve"> performance of the method despite this strictness and the sensitivity of the absolute-value method mentioned above is promising.</w:t>
      </w:r>
    </w:p>
    <w:p w14:paraId="637F85ED" w14:textId="2F0D21FC" w:rsidR="00DF7A11" w:rsidRPr="00B62B5E" w:rsidRDefault="00DF7A11" w:rsidP="00DF7A11">
      <w:pPr>
        <w:spacing w:line="360" w:lineRule="auto"/>
        <w:rPr>
          <w:highlight w:val="yellow"/>
        </w:rPr>
      </w:pPr>
      <w:r w:rsidRPr="00D73DFA">
        <w:t xml:space="preserve">Finally, we did not consider movement of fish between regions, which could complicate the effectiveness of the method by </w:t>
      </w:r>
      <w:r w:rsidR="00493E13">
        <w:t>introducing</w:t>
      </w:r>
      <w:r w:rsidRPr="00D73DFA">
        <w:t xml:space="preserve"> fish “grown” under a separate regime into a new region. The method was able to detect changes within such mixed</w:t>
      </w:r>
      <w:r>
        <w:t xml:space="preserve"> zones provided that there were other, more homogeneous areas elsewhere in the study region.</w:t>
      </w:r>
      <w:r w:rsidR="00493E13">
        <w:t xml:space="preserve"> </w:t>
      </w:r>
      <w:r w:rsidR="00B62B5E">
        <w:t xml:space="preserve">With these caveats in mind, we envision (and demonstrate) using the method as a tool to identify general regions and periods of change in fish </w:t>
      </w:r>
      <w:commentRangeStart w:id="298"/>
      <w:r w:rsidR="00B62B5E">
        <w:t xml:space="preserve">size-at-age, </w:t>
      </w:r>
      <w:commentRangeEnd w:id="298"/>
      <w:r w:rsidR="007A1333">
        <w:rPr>
          <w:rStyle w:val="CommentReference"/>
        </w:rPr>
        <w:commentReference w:id="298"/>
      </w:r>
      <w:r w:rsidR="00B62B5E">
        <w:t>which will necessarily be evaluated against pre-existing knowledge of the fish population and its ecosystem</w:t>
      </w:r>
      <w:r w:rsidR="00B62B5E" w:rsidRPr="00B62B5E">
        <w:t xml:space="preserve">. </w:t>
      </w:r>
      <w:r w:rsidR="00493E13" w:rsidRPr="00B62B5E">
        <w:t>Below, we discuss the results of the simulation study and provide further guidance on how researchers should apply the proposed method to new datasets.</w:t>
      </w:r>
    </w:p>
    <w:p w14:paraId="0EACBBBE" w14:textId="37ACB677" w:rsidR="00FF414A" w:rsidRDefault="0023745F" w:rsidP="00825F33">
      <w:pPr>
        <w:pStyle w:val="Heading2"/>
        <w:spacing w:before="0" w:line="360" w:lineRule="auto"/>
      </w:pPr>
      <w:r>
        <w:t xml:space="preserve">4.2 </w:t>
      </w:r>
      <w:r w:rsidR="00FF414A">
        <w:t>Simulation Study</w:t>
      </w:r>
    </w:p>
    <w:p w14:paraId="7F287D10" w14:textId="04E42D02" w:rsidR="0088027E" w:rsidRDefault="00D178A2" w:rsidP="00825F33">
      <w:pPr>
        <w:spacing w:line="360" w:lineRule="auto"/>
      </w:pPr>
      <w:del w:id="299" w:author="Christine Stawitz" w:date="2019-05-03T15:17:00Z">
        <w:r w:rsidDel="007A1333">
          <w:delText>On the whole, the</w:delText>
        </w:r>
      </w:del>
      <w:ins w:id="300" w:author="Christine Stawitz" w:date="2019-05-03T15:17:00Z">
        <w:r w:rsidR="007A1333">
          <w:t>The</w:t>
        </w:r>
      </w:ins>
      <w:r>
        <w:t xml:space="preserve"> model performed best for both performance metric</w:t>
      </w:r>
      <w:r w:rsidR="00883CE8">
        <w:t>s</w:t>
      </w:r>
      <w:r>
        <w:t xml:space="preserve"> for the </w:t>
      </w:r>
      <w:commentRangeStart w:id="301"/>
      <w:r>
        <w:t xml:space="preserve">overlapping </w:t>
      </w:r>
      <w:commentRangeEnd w:id="301"/>
      <w:r w:rsidR="007A1333">
        <w:rPr>
          <w:rStyle w:val="CommentReference"/>
        </w:rPr>
        <w:commentReference w:id="301"/>
      </w:r>
      <w:r>
        <w:t>scenario (which had the advantage of being ‘matched’ whenever the breakpoint fell within 20° to 25°)</w:t>
      </w:r>
      <w:r w:rsidR="004E2BD9">
        <w:t xml:space="preserve">. The most commonly detected </w:t>
      </w:r>
      <w:r w:rsidR="00883CE8">
        <w:t>break</w:t>
      </w:r>
      <w:r w:rsidR="004E2BD9">
        <w:t>point</w:t>
      </w:r>
      <w:r w:rsidR="00883CE8">
        <w:t xml:space="preserve"> in latitude and longitude</w:t>
      </w:r>
      <w:r w:rsidR="004E2BD9">
        <w:t xml:space="preserve"> for that scenario, before rounding, was the midpoint of this range (22.5°), likely an artifact of the penalization function within the GAM, which seeks to minimize curvature on either side of a given knot (i.e. breakpoint). </w:t>
      </w:r>
    </w:p>
    <w:p w14:paraId="398E4448" w14:textId="18CE8B9A" w:rsidR="002C6E0C" w:rsidRDefault="0088027E" w:rsidP="002C6E0C">
      <w:pPr>
        <w:spacing w:line="360" w:lineRule="auto"/>
        <w:ind w:firstLine="720"/>
        <w:rPr>
          <w:highlight w:val="yellow"/>
        </w:rPr>
      </w:pPr>
      <w:r>
        <w:t xml:space="preserve">We observed </w:t>
      </w:r>
      <w:r w:rsidR="00D178A2">
        <w:t xml:space="preserve">a failure </w:t>
      </w:r>
      <w:r>
        <w:t xml:space="preserve">of the method </w:t>
      </w:r>
      <w:r w:rsidR="00D178A2">
        <w:t xml:space="preserve">to detect breakpoints at the </w:t>
      </w:r>
      <w:r>
        <w:t xml:space="preserve">edges, with a true break at 49° consistently being assigned </w:t>
      </w:r>
      <w:ins w:id="302" w:author="Christine Stawitz" w:date="2019-05-03T15:18:00Z">
        <w:r w:rsidR="007A1333">
          <w:t xml:space="preserve">as a break at </w:t>
        </w:r>
      </w:ins>
      <w:r>
        <w:t>50°</w:t>
      </w:r>
      <w:r w:rsidR="00D178A2">
        <w:t xml:space="preserve">. </w:t>
      </w:r>
      <w:r w:rsidR="009B28AB" w:rsidRPr="00D73DFA">
        <w:t xml:space="preserve">In terms of fisheries management, this suggests that managers may need alternative tools to detect and appropriately consider variations in growth at the extremes of </w:t>
      </w:r>
      <w:del w:id="303" w:author="Christine Stawitz" w:date="2019-05-03T15:18:00Z">
        <w:r w:rsidR="009B28AB" w:rsidRPr="00D73DFA" w:rsidDel="007A1333">
          <w:delText xml:space="preserve">their </w:delText>
        </w:r>
      </w:del>
      <w:ins w:id="304" w:author="Christine Stawitz" w:date="2019-05-03T15:18:00Z">
        <w:r w:rsidR="007A1333">
          <w:t>a stock’s</w:t>
        </w:r>
        <w:r w:rsidR="007A1333" w:rsidRPr="00D73DFA">
          <w:t xml:space="preserve"> </w:t>
        </w:r>
      </w:ins>
      <w:r w:rsidR="009B28AB" w:rsidRPr="00D73DFA">
        <w:t>spatial domain</w:t>
      </w:r>
      <w:del w:id="305" w:author="Christine Stawitz" w:date="2019-05-03T15:18:00Z">
        <w:r w:rsidR="00101B63" w:rsidRPr="00D73DFA" w:rsidDel="007A1333">
          <w:delText>,</w:delText>
        </w:r>
      </w:del>
      <w:r w:rsidR="00101B63" w:rsidRPr="00D73DFA">
        <w:t xml:space="preserve"> or </w:t>
      </w:r>
      <w:del w:id="306" w:author="Christine Stawitz" w:date="2019-05-03T15:19:00Z">
        <w:r w:rsidR="00101B63" w:rsidRPr="00D73DFA" w:rsidDel="007A1333">
          <w:delText xml:space="preserve">regime shifts occurring </w:delText>
        </w:r>
      </w:del>
      <w:r w:rsidR="00101B63" w:rsidRPr="00D73DFA">
        <w:t>at the present moment</w:t>
      </w:r>
      <w:r w:rsidR="009B28AB" w:rsidRPr="002C6E0C">
        <w:t>.</w:t>
      </w:r>
      <w:r w:rsidR="00493E13" w:rsidRPr="002C6E0C">
        <w:t xml:space="preserve"> </w:t>
      </w:r>
      <w:commentRangeStart w:id="307"/>
      <w:r w:rsidR="0022377B">
        <w:t xml:space="preserve">Such breakdown of detection methods at the margins of a series (at the edges of a study region, or at the end of a time-series) has been documented in </w:t>
      </w:r>
      <w:r w:rsidR="0022377B" w:rsidRPr="00D73DFA">
        <w:fldChar w:fldCharType="begin" w:fldLock="1"/>
      </w:r>
      <w:r w:rsidR="0022377B" w:rsidRPr="00D73DFA">
        <w:instrText>ADDIN CSL_CITATION {"citationItems":[{"id":"ITEM-1","itemData":{"DOI":"10.1029/2004GL019448","ISBN":"0094-8276","ISSN":"00948276","abstract":"Empirical studies of climate regime shifts typically use confirmatory statistical techniques with an a priori hypothesis about the timing of the shifts. Although there are methods for an automatic detection of discontinuities in a time series, their performance drastically diminishes at the ends of the series. Since all the methods currently available require a substantial amount of data to be accumulated, the regime shifts are usually detected long after they actually occurred. The proposed sequential algorithm allows for early detection of a regime shift and subsequent monitoring of changes in its magnitude over time. The algorithm can handle the incoming data regardless whether they are presented in the form of anomalies or absolute values. It can be easily used for an automatic calculation of regime shifts in large sets of variables.","author":[{"dropping-particle":"","family":"Rodionov","given":"Sergei N.","non-dropping-particle":"","parse-names":false,"suffix":""}],"container-title":"Geophysical Research Letters","id":"ITEM-1","issue":"9","issued":{"date-parts":[["2004"]]},"page":"2-5","title":"A sequential algorithm for testing climate regime shifts","type":"article-journal","volume":"31"},"uris":["http://www.mendeley.com/documents/?uuid=3fb0ea26-b440-4858-a982-8e92f66955a1"]}],"mendeley":{"formattedCitation":"(Rodionov, 2004)","manualFormatting":"Rodionov (2004)","plainTextFormattedCitation":"(Rodionov, 2004)","previouslyFormattedCitation":"(Rodionov, 2004)"},"properties":{"noteIndex":0},"schema":"https://github.com/citation-style-language/schema/raw/master/csl-citation.json"}</w:instrText>
      </w:r>
      <w:r w:rsidR="0022377B" w:rsidRPr="00D73DFA">
        <w:fldChar w:fldCharType="separate"/>
      </w:r>
      <w:r w:rsidR="0022377B" w:rsidRPr="00D73DFA">
        <w:rPr>
          <w:noProof/>
        </w:rPr>
        <w:t>Rodionov (2004)</w:t>
      </w:r>
      <w:r w:rsidR="0022377B" w:rsidRPr="00D73DFA">
        <w:fldChar w:fldCharType="end"/>
      </w:r>
      <w:r w:rsidR="0022377B" w:rsidRPr="00D73DFA">
        <w:t xml:space="preserve">. </w:t>
      </w:r>
      <w:commentRangeEnd w:id="307"/>
      <w:r w:rsidR="007A1333">
        <w:rPr>
          <w:rStyle w:val="CommentReference"/>
        </w:rPr>
        <w:commentReference w:id="307"/>
      </w:r>
      <w:r w:rsidR="0022377B" w:rsidRPr="00D73DFA">
        <w:t xml:space="preserve">The same author developed a method </w:t>
      </w:r>
      <w:r w:rsidR="0022377B" w:rsidRPr="00D73DFA">
        <w:lastRenderedPageBreak/>
        <w:t xml:space="preserve">using sequential t-tests to perform such edge-case detection, </w:t>
      </w:r>
      <w:commentRangeStart w:id="308"/>
      <w:r w:rsidR="0022377B" w:rsidRPr="00D73DFA">
        <w:t xml:space="preserve">which has been applied to detect ecosystem regime shifts in the Bering Sea. </w:t>
      </w:r>
      <w:commentRangeEnd w:id="308"/>
      <w:r w:rsidR="007A1333">
        <w:rPr>
          <w:rStyle w:val="CommentReference"/>
        </w:rPr>
        <w:commentReference w:id="308"/>
      </w:r>
      <w:r w:rsidR="002C6E0C" w:rsidRPr="002C6E0C">
        <w:t>It is noted that the t-test approach requires tuning by the researcher to control the level of significance that determines a regime shift (or breakpoint), presenting the same challenge encountered here of spurious and/or missed detections depending on the sensitivity of the statistical test applie</w:t>
      </w:r>
      <w:r w:rsidR="002E7B51">
        <w:t xml:space="preserve">d </w:t>
      </w:r>
      <w:r w:rsidR="002E7B51">
        <w:fldChar w:fldCharType="begin" w:fldLock="1"/>
      </w:r>
      <w:r w:rsidR="00F04304">
        <w:instrText>ADDIN CSL_CITATION {"citationItems":[{"id":"ITEM-1","itemData":{"DOI":"10.1016/j.icesjms.2005.01.013","ISBN":"1054-3139","ISSN":"10543139","abstract":"A common problem of existing methods for regime shift detection is their poor performance at the ends of time-series. Consequently, shifts in environmental and biological indices are usually detected long after their actual appearance. A recently introduced method based on sequential t-test analysis of regime shifts (STARS) treats all incoming data in real time, signals the possibility of a regime shift as soon as possible, then monitors how perception of the magnitude of the shift changes over time. Results of a STARS application to the eastern Bering Sea ecosystem show how the 1989 and 1998 regime shifts manifest themselves in biotic and abiotic indices in comparison with the 1977 shift. © 2005 Published by Elsevier Ltd on behalf of International Council for the Exploration of the Sea.","author":[{"dropping-particle":"","family":"Rodionov","given":"Sergei","non-dropping-particle":"","parse-names":false,"suffix":""},{"dropping-particle":"","family":"Overland","given":"James E.","non-dropping-particle":"","parse-names":false,"suffix":""}],"container-title":"ICES Journal of Marine Science","id":"ITEM-1","issue":"3","issued":{"date-parts":[["2005"]]},"page":"328-332","title":"Application of a sequential regime shift detection method to the Bering Sea ecosystem","type":"article-journal","volume":"62"},"uris":["http://www.mendeley.com/documents/?uuid=9988fbd0-53ea-4f19-8b47-6c25e364d0ab"]}],"mendeley":{"formattedCitation":"(Rodionov and Overland, 2005)","plainTextFormattedCitation":"(Rodionov and Overland, 2005)","previouslyFormattedCitation":"(Rodionov and Overland, 2005)"},"properties":{"noteIndex":0},"schema":"https://github.com/citation-style-language/schema/raw/master/csl-citation.json"}</w:instrText>
      </w:r>
      <w:r w:rsidR="002E7B51">
        <w:fldChar w:fldCharType="separate"/>
      </w:r>
      <w:r w:rsidR="002E7B51" w:rsidRPr="002E7B51">
        <w:rPr>
          <w:noProof/>
        </w:rPr>
        <w:t>(Rodionov and Overland, 2005)</w:t>
      </w:r>
      <w:r w:rsidR="002E7B51">
        <w:fldChar w:fldCharType="end"/>
      </w:r>
      <w:r w:rsidR="002C6E0C" w:rsidRPr="002C6E0C">
        <w:t xml:space="preserve">. </w:t>
      </w:r>
      <w:commentRangeStart w:id="309"/>
      <w:r w:rsidR="002C6E0C" w:rsidRPr="002C6E0C">
        <w:t xml:space="preserve">It is likely there are thresholds in </w:t>
      </w:r>
      <w:r w:rsidR="0022377B">
        <w:t xml:space="preserve">or types of </w:t>
      </w:r>
      <w:r w:rsidR="002C6E0C" w:rsidRPr="002C6E0C">
        <w:t xml:space="preserve">spatiotemporal growth variation that will be poorly detected by most methods, which is an area for future research. </w:t>
      </w:r>
      <w:commentRangeEnd w:id="309"/>
      <w:r w:rsidR="007A1333">
        <w:rPr>
          <w:rStyle w:val="CommentReference"/>
        </w:rPr>
        <w:commentReference w:id="309"/>
      </w:r>
    </w:p>
    <w:p w14:paraId="062EA1FF" w14:textId="009578D7" w:rsidR="00D178A2" w:rsidRPr="00101B63" w:rsidRDefault="002C6E0C" w:rsidP="002C6E0C">
      <w:pPr>
        <w:spacing w:line="360" w:lineRule="auto"/>
        <w:ind w:firstLine="720"/>
        <w:rPr>
          <w:highlight w:val="yellow"/>
        </w:rPr>
      </w:pPr>
      <w:r>
        <w:t>E</w:t>
      </w:r>
      <w:r w:rsidR="00DF7A11">
        <w:t>mpirical work has</w:t>
      </w:r>
      <w:r w:rsidR="00101B63" w:rsidRPr="00D73DFA">
        <w:t xml:space="preserve"> suggested that somatic growth in fisheries follows ecosystem gradients (rather than management boundaries), and the ongoing emphasis on ecosystem-based fisheries management will hopefully involve the analysis of fish stocks at meaningful </w:t>
      </w:r>
      <w:r w:rsidR="00DF7A11">
        <w:t>spatial</w:t>
      </w:r>
      <w:r w:rsidR="00101B63" w:rsidRPr="00D73DFA">
        <w:t xml:space="preserve"> scales</w:t>
      </w:r>
      <w:del w:id="310" w:author="Christine Stawitz" w:date="2019-05-03T15:20:00Z">
        <w:r w:rsidR="00DF7A11" w:rsidDel="007A1333">
          <w:delText>,</w:delText>
        </w:r>
      </w:del>
      <w:r w:rsidR="00101B63" w:rsidRPr="00D73DFA">
        <w:t xml:space="preserve"> across which changes can be </w:t>
      </w:r>
      <w:r w:rsidR="00C11749">
        <w:t>detected</w:t>
      </w:r>
      <w:r w:rsidR="00DF7A11">
        <w:t xml:space="preserve"> </w:t>
      </w:r>
      <w:r w:rsidR="00DF7A11">
        <w:fldChar w:fldCharType="begin" w:fldLock="1"/>
      </w:r>
      <w:r w:rsidR="00B53149">
        <w:instrText>ADDIN CSL_CITATION {"citationItems":[{"id":"ITEM-1","itemData":{"DOI":"10.1002/ecy.2127","ISBN":"0000000154871","ISSN":"00129658","PMID":"27935037","abstract":"© 2018 Ecological Society of America. Ectotherms exhibit considerable plasticity in their life-history traits. This plasticity can reflect variability in environmental and social factors, but the causes of observed patterns are often obscured with increasing spatial scales. We surveyed dichromatic parrotfishes across the northern Great Barrier Reef to examine variation in body size distributions and concomitant size at sex change (L 50 ) against hypotheses of directional influence from biotic and abiotic factors known to affect demography. By integrating top-down, horizontal, and bottom-up processes, we demonstrate a strong association between exposure regimes (which are known to influence nutritional ecology and mating systems) and both body size distribution and L 50 (median length at female-to-male sex change), with an accompanying lack of strong empirical support for other biotic drivers previously hypothesized to affect body size distributions. Across sites, body size was predictably linked to variation in temperature and productivity, but the strongest predictor was whether subpopulations occurred at sheltered mid and inner shelf reefs or at wave-exposed outer shelf reef systems. Upon accounting for the underlying influence of body size distribution, this habitat-exposure gradient was highly associated with further L 50 variation across species, demonstrating that differences in mating systems across exposure gradients affect the timing of sex change beyond variation concomitant with differing overall body sizes. We posit that exposure-driven differences in habitat disturbance regimes have marked effects on the nutritional ecology of parrotfishes, leading to size-related variation in mating systems, which underpin the observed patterns. Our results call for better integration of life-history, social factors, and ecosystem processes to foster an improved understanding of complex ecosystems such as coral reefs.","author":[{"dropping-particle":"","family":"Taylor","given":"Brett M.","non-dropping-particle":"","parse-names":false,"suffix":""},{"dropping-particle":"","family":"Brandl","given":"Simon J.","non-dropping-particle":"","parse-names":false,"suffix":""},{"dropping-particle":"","family":"Kapur","given":"Maia","non-dropping-particle":"","parse-names":false,"suffix":""},{"dropping-particle":"","family":"Robbins","given":"William D.","non-dropping-particle":"","parse-names":false,"suffix":""},{"dropping-particle":"","family":"Johnson","given":"Garrett","non-dropping-particle":"","parse-names":false,"suffix":""},{"dropping-particle":"","family":"Huveneers","given":"Charlie","non-dropping-particle":"","parse-names":false,"suffix":""},{"dropping-particle":"","family":"Renaud","given":"Phil","non-dropping-particle":"","parse-names":false,"suffix":""},{"dropping-particle":"","family":"Choat","given":"John Howard","non-dropping-particle":"","parse-names":false,"suffix":""}],"container-title":"Ecology","id":"ITEM-1","issue":"3","issued":{"date-parts":[["2018"]]},"page":"642-651","title":"Bottom-up processes mediated by social systems drive demographic traits of coral-reef fishes","type":"article-journal","volume":"99"},"uris":["http://www.mendeley.com/documents/?uuid=efeb5820-e46f-42d4-ac02-bc3acca7939b"]}],"mendeley":{"formattedCitation":"(Taylor et al., 2018)","plainTextFormattedCitation":"(Taylor et al., 2018)","previouslyFormattedCitation":"(Taylor et al., 2018)"},"properties":{"noteIndex":0},"schema":"https://github.com/citation-style-language/schema/raw/master/csl-citation.json"}</w:instrText>
      </w:r>
      <w:r w:rsidR="00DF7A11">
        <w:fldChar w:fldCharType="separate"/>
      </w:r>
      <w:r w:rsidR="00DF7A11" w:rsidRPr="00DF7A11">
        <w:rPr>
          <w:noProof/>
        </w:rPr>
        <w:t>(Taylor et al., 2018)</w:t>
      </w:r>
      <w:r w:rsidR="00DF7A11">
        <w:fldChar w:fldCharType="end"/>
      </w:r>
      <w:r w:rsidR="00101B63" w:rsidRPr="00D73DFA">
        <w:t>.</w:t>
      </w:r>
      <w:r w:rsidR="00C11749">
        <w:t xml:space="preserve"> Absent an ecosystem-wide analysis, strong directional trends in any </w:t>
      </w:r>
      <w:commentRangeStart w:id="311"/>
      <w:r w:rsidR="00C11749">
        <w:t>smoother</w:t>
      </w:r>
      <w:commentRangeEnd w:id="311"/>
      <w:r w:rsidR="007A1333">
        <w:rPr>
          <w:rStyle w:val="CommentReference"/>
        </w:rPr>
        <w:commentReference w:id="311"/>
      </w:r>
      <w:r w:rsidR="00C11749">
        <w:t xml:space="preserve"> (such as the positive trend with latitude we observed) </w:t>
      </w:r>
      <w:r w:rsidR="00A729D3">
        <w:t xml:space="preserve">or a breakpoint at the edge of the study region </w:t>
      </w:r>
      <w:r w:rsidR="00C11749">
        <w:t xml:space="preserve">can be indicative of a </w:t>
      </w:r>
      <w:r w:rsidR="00A729D3">
        <w:t>change somewhere in the margins</w:t>
      </w:r>
      <w:r w:rsidR="00C11749">
        <w:t xml:space="preserve"> and </w:t>
      </w:r>
      <w:commentRangeStart w:id="312"/>
      <w:r w:rsidR="00C11749">
        <w:t xml:space="preserve">aid the design of </w:t>
      </w:r>
      <w:r w:rsidR="00BC2A1A">
        <w:t>future</w:t>
      </w:r>
      <w:r w:rsidR="00C11749">
        <w:t xml:space="preserve"> surveys.</w:t>
      </w:r>
      <w:commentRangeEnd w:id="312"/>
      <w:r w:rsidR="007A1333">
        <w:rPr>
          <w:rStyle w:val="CommentReference"/>
        </w:rPr>
        <w:commentReference w:id="312"/>
      </w:r>
    </w:p>
    <w:p w14:paraId="2D1EA24D" w14:textId="7CF04490" w:rsidR="009176CC" w:rsidRDefault="007A1333" w:rsidP="00C11749">
      <w:pPr>
        <w:spacing w:line="360" w:lineRule="auto"/>
        <w:ind w:firstLine="720"/>
      </w:pPr>
      <w:ins w:id="313" w:author="Christine Stawitz" w:date="2019-05-03T15:22:00Z">
        <w:r>
          <w:t>Using t</w:t>
        </w:r>
      </w:ins>
      <w:del w:id="314" w:author="Christine Stawitz" w:date="2019-05-03T15:22:00Z">
        <w:r w:rsidR="0040193D" w:rsidDel="007A1333">
          <w:delText>T</w:delText>
        </w:r>
      </w:del>
      <w:r w:rsidR="0040193D">
        <w:t>h</w:t>
      </w:r>
      <w:ins w:id="315" w:author="Christine Stawitz" w:date="2019-05-03T15:22:00Z">
        <w:r>
          <w:t>is</w:t>
        </w:r>
      </w:ins>
      <w:del w:id="316" w:author="Christine Stawitz" w:date="2019-05-03T15:22:00Z">
        <w:r w:rsidR="0040193D" w:rsidDel="007A1333">
          <w:delText>e</w:delText>
        </w:r>
      </w:del>
      <w:r w:rsidR="0040193D">
        <w:t xml:space="preserve"> method</w:t>
      </w:r>
      <w:ins w:id="317" w:author="Christine Stawitz" w:date="2019-05-03T15:22:00Z">
        <w:r>
          <w:t>,</w:t>
        </w:r>
      </w:ins>
      <w:r w:rsidR="0040193D">
        <w:t xml:space="preserve"> </w:t>
      </w:r>
      <w:del w:id="318" w:author="Christine Stawitz" w:date="2019-05-03T15:22:00Z">
        <w:r w:rsidR="0040193D" w:rsidDel="007A1333">
          <w:delText>indicated tradeoffs between the</w:delText>
        </w:r>
      </w:del>
      <w:ins w:id="319" w:author="Christine Stawitz" w:date="2019-05-03T15:22:00Z">
        <w:r>
          <w:t>increasing the</w:t>
        </w:r>
      </w:ins>
      <w:r w:rsidR="0040193D">
        <w:t xml:space="preserve"> accuracy of breakpoint detection</w:t>
      </w:r>
      <w:del w:id="320" w:author="Christine Stawitz" w:date="2019-05-03T15:22:00Z">
        <w:r w:rsidR="0040193D" w:rsidDel="007A1333">
          <w:delText xml:space="preserve"> and</w:delText>
        </w:r>
      </w:del>
      <w:r w:rsidR="0040193D">
        <w:t xml:space="preserve"> result</w:t>
      </w:r>
      <w:ins w:id="321" w:author="Christine Stawitz" w:date="2019-05-03T15:22:00Z">
        <w:r>
          <w:t xml:space="preserve">ed in a tradeoff by reducing </w:t>
        </w:r>
      </w:ins>
      <w:del w:id="322" w:author="Christine Stawitz" w:date="2019-05-03T15:22:00Z">
        <w:r w:rsidR="0040193D" w:rsidDel="007A1333">
          <w:delText xml:space="preserve">ant </w:delText>
        </w:r>
      </w:del>
      <w:r w:rsidR="0040193D">
        <w:t>coverage probabilit</w:t>
      </w:r>
      <w:r w:rsidR="0088027E">
        <w:t>ies</w:t>
      </w:r>
      <w:r w:rsidR="0040193D">
        <w:t xml:space="preserve"> in the estimated growth curve</w:t>
      </w:r>
      <w:ins w:id="323" w:author="Christine Stawitz" w:date="2019-05-03T15:22:00Z">
        <w:r>
          <w:t xml:space="preserve"> and introducing</w:t>
        </w:r>
      </w:ins>
      <w:del w:id="324" w:author="Christine Stawitz" w:date="2019-05-03T15:22:00Z">
        <w:r w:rsidR="00304135" w:rsidDel="007A1333">
          <w:delText>, as well as</w:delText>
        </w:r>
      </w:del>
      <w:r w:rsidR="00304135">
        <w:t xml:space="preserve"> large differences in the coverage </w:t>
      </w:r>
      <w:r w:rsidR="002866F4">
        <w:t xml:space="preserve">probabilities </w:t>
      </w:r>
      <w:r w:rsidR="00304135">
        <w:t xml:space="preserve">of fish size at younger vs. </w:t>
      </w:r>
      <w:r w:rsidR="002866F4">
        <w:t>older</w:t>
      </w:r>
      <w:r w:rsidR="00304135">
        <w:t xml:space="preserve"> ages.</w:t>
      </w:r>
      <w:r w:rsidR="008322F4">
        <w:t xml:space="preserve"> It is encouraging that the approach could correctly d</w:t>
      </w:r>
      <w:r w:rsidR="002866F4">
        <w:t xml:space="preserve">etect breakpoints </w:t>
      </w:r>
      <w:r w:rsidR="008322F4">
        <w:t>in the scenario with overlapping ranges, which is likely more similar to real-world fish populations</w:t>
      </w:r>
      <w:r w:rsidR="00DE448A">
        <w:t xml:space="preserve">. </w:t>
      </w:r>
      <w:r w:rsidR="008322F4">
        <w:t xml:space="preserve">However, the assigned ‘zonation’ of these populations necessarily combined fish with </w:t>
      </w:r>
      <w:r w:rsidR="002866F4">
        <w:t>contrasting</w:t>
      </w:r>
      <w:r w:rsidR="008322F4">
        <w:t xml:space="preserve"> growth curves into a single dataset for estimation</w:t>
      </w:r>
      <w:del w:id="325" w:author="Christine Stawitz" w:date="2019-05-03T15:23:00Z">
        <w:r w:rsidR="008322F4" w:rsidDel="007A1333">
          <w:delText>,</w:delText>
        </w:r>
      </w:del>
      <w:r w:rsidR="008322F4">
        <w:t xml:space="preserve"> and resulted in a loss in accuracy (coverage probability) for </w:t>
      </w:r>
      <w:r w:rsidR="009F0300">
        <w:t xml:space="preserve">the endpoints of the growth curve. We suggest scientists use the method as a guidance </w:t>
      </w:r>
      <w:r w:rsidR="002866F4">
        <w:t>tool to identify</w:t>
      </w:r>
      <w:r w:rsidR="009F0300">
        <w:t xml:space="preserve"> general zones between which growth </w:t>
      </w:r>
      <w:r w:rsidR="002866F4">
        <w:t>could</w:t>
      </w:r>
      <w:r w:rsidR="009F0300">
        <w:t xml:space="preserve"> vary</w:t>
      </w:r>
      <w:ins w:id="326" w:author="Christine Stawitz" w:date="2019-05-03T15:23:00Z">
        <w:r>
          <w:t xml:space="preserve"> </w:t>
        </w:r>
      </w:ins>
      <w:del w:id="327" w:author="Christine Stawitz" w:date="2019-05-03T15:23:00Z">
        <w:r w:rsidR="009F0300" w:rsidDel="007A1333">
          <w:delText xml:space="preserve">, </w:delText>
        </w:r>
      </w:del>
      <w:r w:rsidR="009F0300">
        <w:t>and not take the detected breakpoint itself as the absolute truth. Importantly, suggestions of spatial breakpoints produced by the method should necessarily be considered in the context of the ecosystem</w:t>
      </w:r>
      <w:del w:id="328" w:author="Christine Stawitz" w:date="2019-05-03T15:24:00Z">
        <w:r w:rsidR="009F0300" w:rsidDel="007A1333">
          <w:delText>,</w:delText>
        </w:r>
      </w:del>
      <w:r w:rsidR="009F0300">
        <w:t xml:space="preserve"> and prior knowledge of how the fishery at hand responds to features (e.g. temperature, depth) </w:t>
      </w:r>
      <w:del w:id="329" w:author="Christine Stawitz" w:date="2019-05-03T15:24:00Z">
        <w:r w:rsidR="009F0300" w:rsidDel="007A1333">
          <w:delText xml:space="preserve">which </w:delText>
        </w:r>
      </w:del>
      <w:ins w:id="330" w:author="Christine Stawitz" w:date="2019-05-03T15:24:00Z">
        <w:r>
          <w:t xml:space="preserve">that </w:t>
        </w:r>
      </w:ins>
      <w:r w:rsidR="009F0300">
        <w:t>may vary with latitude and/or longitude. Below, we discuss the results found during the application to northeast Pacific sablefish, with respect to ecosystem concerns.</w:t>
      </w:r>
    </w:p>
    <w:p w14:paraId="7EF9A0DB" w14:textId="7EEB57B6" w:rsidR="000157D3" w:rsidRDefault="0023745F" w:rsidP="00825F33">
      <w:pPr>
        <w:pStyle w:val="Heading2"/>
        <w:spacing w:line="360" w:lineRule="auto"/>
      </w:pPr>
      <w:commentRangeStart w:id="331"/>
      <w:r>
        <w:lastRenderedPageBreak/>
        <w:t xml:space="preserve">4.3 </w:t>
      </w:r>
      <w:r w:rsidR="000157D3">
        <w:t>North Pacific Sablefish</w:t>
      </w:r>
      <w:commentRangeEnd w:id="331"/>
      <w:r w:rsidR="00192995">
        <w:rPr>
          <w:rStyle w:val="CommentReference"/>
          <w:rFonts w:eastAsiaTheme="minorHAnsi"/>
          <w:i w:val="0"/>
        </w:rPr>
        <w:commentReference w:id="331"/>
      </w:r>
    </w:p>
    <w:p w14:paraId="7A5BCE0A" w14:textId="54D0C08E" w:rsidR="00555EB1" w:rsidRPr="00555EB1" w:rsidRDefault="00101B63" w:rsidP="00D73DFA">
      <w:pPr>
        <w:spacing w:line="360" w:lineRule="auto"/>
        <w:ind w:firstLine="720"/>
      </w:pPr>
      <w:commentRangeStart w:id="332"/>
      <w:r w:rsidRPr="00DE448A">
        <w:t xml:space="preserve">The evaluation of size-at-age for NE Pacific sablefish was directly motivated by the notion that </w:t>
      </w:r>
      <w:r w:rsidR="00A729D3">
        <w:t>sable</w:t>
      </w:r>
      <w:r w:rsidRPr="00DE448A">
        <w:t xml:space="preserve">fish growth may vary at a scale different to the </w:t>
      </w:r>
      <w:r w:rsidR="00DF7A11">
        <w:t xml:space="preserve">present </w:t>
      </w:r>
      <w:r w:rsidRPr="00DE448A">
        <w:t>management boundaries.</w:t>
      </w:r>
      <w:r w:rsidR="00825F33" w:rsidRPr="00DE448A">
        <w:t xml:space="preserve"> </w:t>
      </w:r>
      <w:r w:rsidR="00555EB1" w:rsidRPr="00DE448A">
        <w:t>Estimates of the parameters of the growth curve for sablefish are usually based on survey data acquired</w:t>
      </w:r>
      <w:r w:rsidR="00555EB1" w:rsidRPr="004906F5">
        <w:t xml:space="preserve"> </w:t>
      </w:r>
      <w:r w:rsidR="00555EB1">
        <w:t xml:space="preserve">from chartered commercial trawl or longline vessels </w:t>
      </w:r>
      <w:r w:rsidR="00555EB1" w:rsidRPr="004906F5">
        <w:t>(</w:t>
      </w:r>
      <w:r w:rsidR="00825F33">
        <w:fldChar w:fldCharType="begin"/>
      </w:r>
      <w:r w:rsidR="00825F33">
        <w:instrText xml:space="preserve"> REF _Ref5376336 \h  \* MERGEFORMAT </w:instrText>
      </w:r>
      <w:r w:rsidR="00825F33">
        <w:fldChar w:fldCharType="separate"/>
      </w:r>
      <w:r w:rsidR="00825F33">
        <w:t xml:space="preserve">Table </w:t>
      </w:r>
      <w:r w:rsidR="00825F33">
        <w:rPr>
          <w:noProof/>
        </w:rPr>
        <w:t>4</w:t>
      </w:r>
      <w:r w:rsidR="00825F33">
        <w:fldChar w:fldCharType="end"/>
      </w:r>
      <w:r w:rsidR="00555EB1" w:rsidRPr="004906F5">
        <w:t>). It is preferable to obtain estimate</w:t>
      </w:r>
      <w:r w:rsidR="00555EB1">
        <w:t>d growth parameters using data</w:t>
      </w:r>
      <w:r w:rsidR="00555EB1" w:rsidRPr="004906F5">
        <w:t xml:space="preserve"> from a survey, because </w:t>
      </w:r>
      <w:r w:rsidR="00555EB1">
        <w:t xml:space="preserve">fishery-dependent information can be heavily biased due to targeting or gear selectivity </w:t>
      </w:r>
      <w:r w:rsidR="00555EB1">
        <w:fldChar w:fldCharType="begin" w:fldLock="1"/>
      </w:r>
      <w:r w:rsidR="00555EB1">
        <w:instrText>ADDIN CSL_CITATION {"citationItems":[{"id":"ITEM-1","itemData":{"DOI":"10.1139/f69-051","ISBN":"0015-296X","ISSN":"0015-296X","abstract":"Size-selective mortality decreases or increases the actual and back-calculated lengths of an age-group, while at the same time altering the shape and variance of its length frequency distribution only slightly or not at all. An index of intensity of selection (r) can be calculated from the difference in computed length (d) between the penultimate annulus at age n and the terminal annulus at age n−1, together with the standard deviation in length (s); it is r = 1.349d/s, and represents the difference in mean instantaneous mortality rate between the two halves of the frequency distribution. Instantaneous rates of increase in weight can be computed from length data by multiplying the difference between the natural logarithms of length 1 year apart by the exponent in the weight–length relationship. When there is size-selective mortality, the difference between the rate (GX) based on observed weights in successive years differs from the true rate (G) based on the terminal length differences computed from scale...","author":[{"dropping-particle":"","family":"Ricker","given":"WE","non-dropping-particle":"","parse-names":false,"suffix":""}],"container-title":"Journal of the Fisheries Research Board of Canada","id":"ITEM-1","issued":{"date-parts":[["1969"]]},"title":"Effects of size-selective mortality and sampling bias on estimates of growth, mortality, production and yield","type":"article-journal"},"uris":["http://www.mendeley.com/documents/?uuid=6e62e91c-6723-4818-897f-148d891caaa3"]}],"mendeley":{"formattedCitation":"(Ricker, 1969)","plainTextFormattedCitation":"(Ricker, 1969)","previouslyFormattedCitation":"(Ricker, 1969)"},"properties":{"noteIndex":0},"schema":"https://github.com/citation-style-language/schema/raw/master/csl-citation.json"}</w:instrText>
      </w:r>
      <w:r w:rsidR="00555EB1">
        <w:fldChar w:fldCharType="separate"/>
      </w:r>
      <w:r w:rsidR="00555EB1" w:rsidRPr="0059460E">
        <w:rPr>
          <w:noProof/>
        </w:rPr>
        <w:t>(Ricker, 1969)</w:t>
      </w:r>
      <w:r w:rsidR="00555EB1">
        <w:fldChar w:fldCharType="end"/>
      </w:r>
      <w:r w:rsidR="00555EB1" w:rsidRPr="004906F5">
        <w:t>.</w:t>
      </w:r>
      <w:r w:rsidR="00555EB1">
        <w:t xml:space="preserve"> </w:t>
      </w:r>
      <w:commentRangeEnd w:id="332"/>
      <w:r w:rsidR="001062E6">
        <w:rPr>
          <w:rStyle w:val="CommentReference"/>
        </w:rPr>
        <w:commentReference w:id="332"/>
      </w:r>
      <w:r w:rsidR="00DF7A11">
        <w:t xml:space="preserve">For this reason, it is curious that the model identified a unique spatial zone (Region 3, </w:t>
      </w:r>
      <w:r w:rsidR="00DF7A11">
        <w:fldChar w:fldCharType="begin"/>
      </w:r>
      <w:r w:rsidR="00DF7A11">
        <w:instrText xml:space="preserve"> REF _Ref5281391 \h </w:instrText>
      </w:r>
      <w:r w:rsidR="00DF7A11">
        <w:fldChar w:fldCharType="separate"/>
      </w:r>
      <w:r w:rsidR="00DF7A11">
        <w:t xml:space="preserve">Figure </w:t>
      </w:r>
      <w:r w:rsidR="00DF7A11">
        <w:rPr>
          <w:noProof/>
        </w:rPr>
        <w:t>8</w:t>
      </w:r>
      <w:r w:rsidR="00DF7A11">
        <w:fldChar w:fldCharType="end"/>
      </w:r>
      <w:r w:rsidR="00DF7A11">
        <w:t>) comprised exclusively of sablefish sampled in British Columbia</w:t>
      </w:r>
      <w:r w:rsidR="00233376">
        <w:t xml:space="preserve"> </w:t>
      </w:r>
      <w:r w:rsidR="00A729D3">
        <w:t>(</w:t>
      </w:r>
      <w:r w:rsidR="00233376">
        <w:t>though not all BC data was encompassed in Region 3</w:t>
      </w:r>
      <w:r w:rsidR="00A729D3">
        <w:t>)</w:t>
      </w:r>
      <w:r w:rsidR="00DF7A11">
        <w:t>.</w:t>
      </w:r>
      <w:r w:rsidR="00233376">
        <w:t xml:space="preserve"> As </w:t>
      </w:r>
      <w:r w:rsidR="00B53149">
        <w:t>anticipated</w:t>
      </w:r>
      <w:r w:rsidR="00233376">
        <w:t xml:space="preserve">, </w:t>
      </w:r>
      <w:r w:rsidR="00233376" w:rsidRPr="00D15776">
        <w:rPr>
          <w:i/>
        </w:rPr>
        <w:t>L</w:t>
      </w:r>
      <w:r w:rsidR="00233376">
        <w:rPr>
          <w:vertAlign w:val="subscript"/>
        </w:rPr>
        <w:t xml:space="preserve">∞ </w:t>
      </w:r>
      <w:r w:rsidR="00233376">
        <w:t xml:space="preserve">estimated for this region for </w:t>
      </w:r>
      <w:r w:rsidR="00A729D3">
        <w:t xml:space="preserve">each sex </w:t>
      </w:r>
      <w:r w:rsidR="00233376">
        <w:t xml:space="preserve">was distinct from adjacent zones, but it </w:t>
      </w:r>
      <w:r w:rsidR="00B53149">
        <w:t>is possible that the trap-based survey method</w:t>
      </w:r>
      <w:r w:rsidR="008C3639">
        <w:t xml:space="preserve">, unique to BC, </w:t>
      </w:r>
      <w:r w:rsidR="00B53149">
        <w:t xml:space="preserve">exhibits length-based selectivity currently unknown to (and not reflected in) in the current assessment </w:t>
      </w:r>
      <w:r w:rsidR="00B53149">
        <w:fldChar w:fldCharType="begin" w:fldLock="1"/>
      </w:r>
      <w:r w:rsidR="00B53149">
        <w:instrText>ADDIN CSL_CITATION {"citationItems":[{"id":"ITEM-1","itemData":{"abstract":"Sablefish (Anoplopoma fimbria), Courtesy DFO Figure 1: Assessment and management area for sablefish in British Columbia, excluding seamounts. Context: Fisheries and Oceans Canada (DFO) and the British Columbia (BC) Sablefish fishing industry collaborate on a management strategy evaluation (MSE) process intended to develop and implement a transparent and sustainable harvest strategy. The sustainability of harvest strategies is determined by simulation testing of alternative management procedures against operating models that represent a range of hypotheses about uncertain Sablefish stock dynamics. The existing Sablefish operating models were developed in 2010 to represent alternative hypotheses about processes fundamental to population dynamics. These models were fitted to available data for the BC Sablefish fishery to estimate model parameters conditional on each hypothesis for subsequent simulation testing of alternative management procedures. Fisheries Management has requested that Science Branch continue development of the Sablefish operating model to improve model structure and the ability to represent uncertain biological and fishery processes prior to a full collaborative MSE process planned for 2016/2017. This Science Advisory Report is from the January 20, 2016 regional peer review on a revised operating model for Sablefish (Anoplopoma fimbria) in British Columbia, Canada. Additional publications from this meeting will be posted on the Fisheries and Oceans Canada (DFO) Science Advisory Schedule as they become available. Pacific Region Revised Operating Model for BC Sablefish 2 SUMMARY • The British Columbia (BC) Sablefish (Anoplopoma fimbria) harvest strategy is designed around a management procedure that is simulation-tested against operating model scenarios that capture quantifiable uncertainties in Sablefish stock dynamics and fisheries. A revised operating model that accounts for structural mis-specifications and lack of fit to key observations recognized in the 2010 operating model (Cox et al. 2011; DFO 2011) was reviewed at a regional peer review meeting held January 20, 2016. • The revised operating model is a multi-gear, age-structured, statistical catch-at-age model with modifications that include:","author":[{"dropping-particle":"","family":"DFO","given":"","non-dropping-particle":"","parse-names":false,"suffix":""}],"id":"ITEM-1","issue":"April","issued":{"date-parts":[["2016"]]},"title":"A Revised Operating Model for Sablefish (Anoplopoma Fimbria) in British Columbia, Canada","type":"report"},"uris":["http://www.mendeley.com/documents/?uuid=7399ae26-249d-4bb4-bfe8-2f448dd05782"]}],"mendeley":{"formattedCitation":"(DFO, 2016)","plainTextFormattedCitation":"(DFO, 2016)","previouslyFormattedCitation":"(DFO, 2016)"},"properties":{"noteIndex":0},"schema":"https://github.com/citation-style-language/schema/raw/master/csl-citation.json"}</w:instrText>
      </w:r>
      <w:r w:rsidR="00B53149">
        <w:fldChar w:fldCharType="separate"/>
      </w:r>
      <w:r w:rsidR="00B53149" w:rsidRPr="00B53149">
        <w:rPr>
          <w:noProof/>
        </w:rPr>
        <w:t>(DFO, 2016)</w:t>
      </w:r>
      <w:r w:rsidR="00B53149">
        <w:fldChar w:fldCharType="end"/>
      </w:r>
      <w:r w:rsidR="00A729D3">
        <w:t xml:space="preserve"> which induced this result</w:t>
      </w:r>
      <w:r w:rsidR="00B53149">
        <w:t xml:space="preserve">. Selectivity, if determined, can be corrected for via a truncation in the normal distribution for fish obtained </w:t>
      </w:r>
      <w:r w:rsidR="00A729D3">
        <w:t>in</w:t>
      </w:r>
      <w:r w:rsidR="00B53149">
        <w:t xml:space="preserve"> that region; it is</w:t>
      </w:r>
      <w:r w:rsidR="00062352">
        <w:t xml:space="preserve"> also</w:t>
      </w:r>
      <w:r w:rsidR="00B53149">
        <w:t xml:space="preserve"> assumed to be equal to one for all lengths in both the AK Federal </w:t>
      </w:r>
      <w:r w:rsidR="00B53149">
        <w:fldChar w:fldCharType="begin" w:fldLock="1"/>
      </w:r>
      <w:r w:rsidR="00B53149">
        <w:instrText>ADDIN CSL_CITATION {"citationItems":[{"id":"ITEM-1","itemData":{"ISSN":"00194522","abstract":"of changes in assessment inputs Relative to last year's assessment, we made the following substantive changes in the current assessment. Changes in the input data: New data included in the assessment model were relative abundance and length data from the 2015 longline survey, relative abundance and length data from the 2014 longline fishery, length data from the 2014 trawl fisheries, age data from the 2014 longline survey and 2014 fixed gear fishery, the 2015 Gulf of Alaska trawl survey abundance and length compositions, updated catch for 2014, and projected 2015-2017 catches. Changes in the assessment methodology: There are no model changes. Summary of results As estimated or specified last year for:","author":[{"dropping-particle":"","family":"Hanselman","given":"Dana H","non-dropping-particle":"","parse-names":false,"suffix":""},{"dropping-particle":"","family":"Lunsford","given":"Chris R","non-dropping-particle":"","parse-names":false,"suffix":""},{"dropping-particle":"","family":"Rodgveller","given":"Cara J","non-dropping-particle":"","parse-names":false,"suffix":""}],"container-title":"Stock Assessment and Fishery Evaluation Report for the Groundfish Resources of the Gulf of Alaska","id":"ITEM-1","issue":"November 2017","issued":{"date-parts":[["2017"]]},"page":"576-717","title":"Assessment of the sablefish stock in Alaska in 2017","type":"article-journal"},"uris":["http://www.mendeley.com/documents/?uuid=4ea0c3ed-7520-40d7-bdc2-5ede01e95fcd"]}],"mendeley":{"formattedCitation":"(Hanselman et al., 2017)","plainTextFormattedCitation":"(Hanselman et al., 2017)","previouslyFormattedCitation":"(Hanselman et al., 2017)"},"properties":{"noteIndex":0},"schema":"https://github.com/citation-style-language/schema/raw/master/csl-citation.json"}</w:instrText>
      </w:r>
      <w:r w:rsidR="00B53149">
        <w:fldChar w:fldCharType="separate"/>
      </w:r>
      <w:r w:rsidR="00B53149" w:rsidRPr="00B53149">
        <w:rPr>
          <w:noProof/>
        </w:rPr>
        <w:t>(Hanselman et al., 2017)</w:t>
      </w:r>
      <w:r w:rsidR="00B53149">
        <w:fldChar w:fldCharType="end"/>
      </w:r>
      <w:r w:rsidR="00B53149">
        <w:t xml:space="preserve"> and CC </w:t>
      </w:r>
      <w:r w:rsidR="00B53149">
        <w:fldChar w:fldCharType="begin" w:fldLock="1"/>
      </w:r>
      <w:r w:rsidR="007D1370">
        <w:instrText>ADDIN CSL_CITATION {"citationItems":[{"id":"ITEM-1","itemData":{"author":[{"dropping-particle":"","family":"Johnson","given":"Kelli F","non-dropping-particle":"","parse-names":false,"suffix":""},{"dropping-particle":"","family":"Rudd","given":"Merrill B.","non-dropping-particle":"","parse-names":false,"suffix":""},{"dropping-particle":"","family":"Pons","given":"Maite","non-dropping-particle":"","parse-names":false,"suffix":""},{"dropping-particle":"","family":"Akselrud","given":"Caitlin Allen","non-dropping-particle":"","parse-names":false,"suffix":""},{"dropping-particle":"","family":"Lee","given":"Qi","non-dropping-particle":"","parse-names":false,"suffix":""},{"dropping-particle":"","family":"Haltuch","given":"Melissa A","non-dropping-particle":"","parse-names":false,"suffix":""},{"dropping-particle":"","family":"Hamel","given":"Owen S","non-dropping-particle":"","parse-names":false,"suffix":""}],"id":"ITEM-1","issued":{"date-parts":[["2015"]]},"number-of-pages":"1-377","title":"Status of the U.S. sablefish resource in 2015","type":"report"},"uris":["http://www.mendeley.com/documents/?uuid=7f177cca-8a37-4315-b85c-6559382eb476"]}],"mendeley":{"formattedCitation":"(Johnson et al., 2015)","plainTextFormattedCitation":"(Johnson et al., 2015)","previouslyFormattedCitation":"(Johnson et al., 2015)"},"properties":{"noteIndex":0},"schema":"https://github.com/citation-style-language/schema/raw/master/csl-citation.json"}</w:instrText>
      </w:r>
      <w:r w:rsidR="00B53149">
        <w:fldChar w:fldCharType="separate"/>
      </w:r>
      <w:r w:rsidR="00B53149" w:rsidRPr="00B53149">
        <w:rPr>
          <w:noProof/>
        </w:rPr>
        <w:t>(Johnson et al., 2015)</w:t>
      </w:r>
      <w:r w:rsidR="00B53149">
        <w:fldChar w:fldCharType="end"/>
      </w:r>
      <w:r w:rsidR="00B53149">
        <w:t xml:space="preserve"> assessments so no truncation was performed. Researchers interested in using the method presented here are advised to consider carefully how biases in their data may emerge as erroneous breakpoints and resultant growth estimates when interpreting results.</w:t>
      </w:r>
    </w:p>
    <w:p w14:paraId="54D252A9" w14:textId="670FCE92" w:rsidR="007D1370" w:rsidRDefault="00D24852" w:rsidP="00F16646">
      <w:pPr>
        <w:spacing w:after="0" w:line="360" w:lineRule="auto"/>
        <w:ind w:firstLine="360"/>
      </w:pPr>
      <w:r>
        <w:t>It is evident from this and previous work</w:t>
      </w:r>
      <w:r w:rsidR="00D37FC3">
        <w:t xml:space="preserve"> </w:t>
      </w:r>
      <w:r w:rsidR="00D37FC3">
        <w:fldChar w:fldCharType="begin" w:fldLock="1"/>
      </w:r>
      <w:r w:rsidR="00FB10EE">
        <w:instrText>ADDIN CSL_CITATION {"citationItems":[{"id":"ITEM-1","itemData":{"DOI":"10.1093/icesjms/fsx016","ISSN":"10959289","abstract":"Marine fish populations exist in a complex environment, with oceanographic and fisheries factors affecting their dynamics. It has been shown that life history characteristics of marine fish vary in space and time. We examined spatial variability in growth of eight groundfish species in the Northeast Pacific Ocean to identify shared spatial patterns and hypothesize about common mechanisms behind them. Growth param-eters were estimated in different areas over the latitudinal range of the species, and several hypotheses were tested as to how these param-eters vary along the US west coast. Clear differences in spatial growth variability emerged among the species examined. Shelf species exhibit the highest growth rate between Cape Blanco and Cape Mendocino, which may, in part, be attributed to area-specific upwelling patterns in the California Current ecosystem, when nutrient-rich deep water is brought to the surface south of Cape Blanco and is uniquely distributed throughout this area, providing favourable conditions for primary productivity. Slope species showed a cline in asymptotic size (L 1), with L 1 increasing from south to north. This cline, previously attributed to fishery removals, also fits a specific case of the widely described Bergmann's rule, and we explore specific potential ecological mechanisms behind this relationship.","author":[{"dropping-particle":"","family":"Gertseva","given":"Vladlena","non-dropping-particle":"","parse-names":false,"suffix":""},{"dropping-particle":"","family":"Matson","given":"Sean E.","non-dropping-particle":"","parse-names":false,"suffix":""},{"dropping-particle":"","family":"Cope","given":"Jason","non-dropping-particle":"","parse-names":false,"suffix":""}],"container-title":"ICES Journal of Marine Science","id":"ITEM-1","issue":"6","issued":{"date-parts":[["2017"]]},"page":"1602-1613","title":"Spatial growth variability in marine fish: Example from Northeast Pacific groundfish","type":"article-journal","volume":"74"},"uris":["http://www.mendeley.com/documents/?uuid=cfc823de-fd3e-49b4-b54e-3af1e2548502"]},{"id":"ITEM-2","itemData":{"ISBN":"0090-0656","ISSN":"00900656","abstract":"Errors in growth estimates can affect drastically the spawner-per- recruit threshold used to recommend quotas for commercial fish catches. Growth parameters for sablefish (Ano- plopoma fimbria) in Alaska have not been updated for stock assessment pur- poses for more than 20 years, although aging of sablefish has continued. In this study, length-stratified data (1981–93 data from the annual longline survey conducted cooperatively by the Fisheries Agency of Japan and the Alaska Fish- eries Science Center of the National Marine Fisheries Service) were updated and corrected for discovered sampling bias. In addition, more recent, randomly collected samples (1996–2004 data from the annual longline survey conducted by the Alaska Fisheries Science Center) were analyzed and new length-at-age and weight-at-age parameters were esti- mated. Results were similar between this analysis with length-at-age data from 1981 to 2004 and analysis with updated longline survey data through 2010; therefore, we used our initial results from analysis done with data through 2004. We found that, because of a stratified sampling scheme, growth estimates of sablefish were overesti- mated with the older data (1981–93), and growth parameters used in the Alaskan sablef ish assessment model were, thus, too large. In addition, a com- parison of the bias-corrected 1981–93 data and the 1996–2004 data showed that, in more recent years, sablefish grew larger and growth differed among regions. The updated growth informa- tion improves the fit of the data to the sablefish stock assessment model with biologically reasonable results. These findings indicate that when the updated growth data (1996–2004) are used in the existing sablefish assessment model, estimates of fishing mortality increase slightly and estimates of female spawn- ing biomass decrease slightly. This study provides evidence of the importance of periodically revisiting biological param- eter estimates, especially as data accu- mulate, because the addition of more recent data often will be more biologi- cally realistic. In addition, it exempli- fies the importance of correcting biases from sampling that may contribute to erroneous parameter estimates","author":[{"dropping-particle":"","family":"Echave","given":"Katy B.","non-dropping-particle":"","parse-names":false,"suffix":""},{"dropping-particle":"","family":"Hanselman","given":"Dana H.","non-dropping-particle":"","parse-names":false,"suffix":""},{"dropping-particle":"","family":"Adkison","given":"Milo D.","non-dropping-particle":"","parse-names":false,"suffix":""},{"dropping-particle":"","family":"Sigler","given":"Michael F.","non-dropping-particle":"","parse-names":false,"suffix":""}],"container-title":"Fishery Bulletin","id":"ITEM-2","issue":"3","issued":{"date-parts":[["2012"]]},"page":"361-374","title":"Interdecadal Change in Growth of Sablefish (&lt;i&gt;Anoplopoma fimbria&lt;/i&gt;) in the Northeast Pacific Ocean","type":"article-journal","volume":"110"},"uris":["http://www.mendeley.com/documents/?uuid=02977d35-d4da-4483-b6a3-2edd7eaa1f8d"]},{"id":"ITEM-3","itemData":{"author":[{"dropping-particle":"","family":"McDevitt","given":"Miller","non-dropping-particle":"","parse-names":false,"suffix":""}],"id":"ITEM-3","issued":{"date-parts":[["1990"]]},"number-of-pages":"87","publisher":"University of Washington","title":"Growth Analysis of Sablefish From Mark-Recapture Data From the Northeast Pacific.","type":"thesis"},"uris":["http://www.mendeley.com/documents/?uuid=e4708e3a-138d-4719-beef-2f315fa35529"]}],"mendeley":{"formattedCitation":"(Echave et al., 2012; Gertseva et al., 2017; McDevitt, 1990)","plainTextFormattedCitation":"(Echave et al., 2012; Gertseva et al., 2017; McDevitt, 1990)","previouslyFormattedCitation":"(Echave et al., 2012; Gertseva et al., 2017; McDevitt, 1990)"},"properties":{"noteIndex":0},"schema":"https://github.com/citation-style-language/schema/raw/master/csl-citation.json"}</w:instrText>
      </w:r>
      <w:r w:rsidR="00D37FC3">
        <w:fldChar w:fldCharType="separate"/>
      </w:r>
      <w:r w:rsidR="00D37FC3" w:rsidRPr="00425A82">
        <w:rPr>
          <w:noProof/>
        </w:rPr>
        <w:t>(Echave et al., 2012; Gertseva et al., 2017; McDevitt, 1990)</w:t>
      </w:r>
      <w:r w:rsidR="00D37FC3">
        <w:fldChar w:fldCharType="end"/>
      </w:r>
      <w:r>
        <w:t xml:space="preserve"> that there is some level of variation in sablefish growth, whether in the growth rates themselves or the spatiotemporal scale at which </w:t>
      </w:r>
      <w:r w:rsidR="00137EBD">
        <w:t>variation in growth</w:t>
      </w:r>
      <w:r>
        <w:t xml:space="preserve"> </w:t>
      </w:r>
      <w:r w:rsidR="00672DDF">
        <w:t>occu</w:t>
      </w:r>
      <w:r>
        <w:t>r</w:t>
      </w:r>
      <w:r w:rsidR="00137EBD">
        <w:t>s</w:t>
      </w:r>
      <w:r>
        <w:t xml:space="preserve">.  </w:t>
      </w:r>
      <w:r w:rsidR="00EE0A9B">
        <w:t xml:space="preserve">Previous work with sablefish data has utilized an </w:t>
      </w:r>
      <w:r w:rsidR="00EE0A9B">
        <w:rPr>
          <w:i/>
        </w:rPr>
        <w:t>a priori</w:t>
      </w:r>
      <w:r w:rsidR="00EE0A9B">
        <w:t xml:space="preserve"> </w:t>
      </w:r>
      <w:r w:rsidR="004D0927">
        <w:t>method</w:t>
      </w:r>
      <w:r w:rsidR="00EE0A9B">
        <w:t xml:space="preserve">, wherein length </w:t>
      </w:r>
      <w:r w:rsidR="000157D3">
        <w:t xml:space="preserve">and age </w:t>
      </w:r>
      <w:r w:rsidR="00EE0A9B">
        <w:t xml:space="preserve">data were aggregated into pre-hypothesized spatial zones and </w:t>
      </w:r>
      <w:r w:rsidR="000157D3">
        <w:t xml:space="preserve">fitted VBGF curves were </w:t>
      </w:r>
      <w:r w:rsidR="00EE0A9B">
        <w:t xml:space="preserve">compared via Akaike’s Information Criterion. This ‘information-theoretic’ </w:t>
      </w:r>
      <w:r w:rsidR="00EE0A9B">
        <w:fldChar w:fldCharType="begin" w:fldLock="1"/>
      </w:r>
      <w:r w:rsidR="00EE0A9B">
        <w:instrText>ADDIN CSL_CITATION {"citationItems":[{"id":"ITEM-1","itemData":{"DOI":"10.2307/3802723","ISBN":"978-0-387-22456-5","ISSN":"0022541X","PMID":"48557578","abstract":"The second edition of this book is unique in that it focuses on methods for making formal statistical inference from all the models in an a priori set (Multi-Model Inference). A philosophy is presented for model-based data analysis and a general strategy outlined for the analysis of empirical data. The book invites increased attention on a priori science hypotheses and modeling.Kullback-Leibler Information represents a fundamental quantity in science and is Hirotugu Akaike's basis for model selection. The maximized log-likelihood function can be bias-corrected as an estimator of expected, relative Kullback-Leibler information. This leads to Akaike's Information Criterion (AIC) and various extensions. These methods are relatively simple and easy to use in practice, but based on deep statistical theory. The information theoretic approaches provide a unified and rigorous theory, an extension of likelihood theory, an important application of information theory, and are objective and practical to employ across a very wide class of empirical problems.The book presents several new ways to incorporate model selection uncertainty into parameter estimates and estimates of precision. An array of challenging examples is given to illustrate various technical issues.This is an applied book written primarily for biologists and statisticians wanting to make inferences from multiple models and is suitable as a graduate text or as a reference for professional analysts.","author":[{"dropping-particle":"","family":"Guthery","given":"Fred S.","non-dropping-particle":"","parse-names":false,"suffix":""},{"dropping-particle":"","family":"Burnham","given":"Kenneth P.","non-dropping-particle":"","parse-names":false,"suffix":""},{"dropping-particle":"","family":"Anderson","given":"David R.","non-dropping-particle":"","parse-names":false,"suffix":""}],"container-title":"The Journal of Wildlife Management","id":"ITEM-1","issued":{"date-parts":[["2003"]]},"title":"Model Selection and Multimodel Inference: A Practical Information-Theoretic Approach","type":"article-journal"},"uris":["http://www.mendeley.com/documents/?uuid=44ccf06f-4b4d-4bc9-9517-1584662df17b"]}],"mendeley":{"formattedCitation":"(Guthery et al., 2003)","plainTextFormattedCitation":"(Guthery et al., 2003)","previouslyFormattedCitation":"(Guthery et al., 2003)"},"properties":{"noteIndex":0},"schema":"https://github.com/citation-style-language/schema/raw/master/csl-citation.json"}</w:instrText>
      </w:r>
      <w:r w:rsidR="00EE0A9B">
        <w:fldChar w:fldCharType="separate"/>
      </w:r>
      <w:r w:rsidR="00EE0A9B" w:rsidRPr="00EE0A9B">
        <w:rPr>
          <w:noProof/>
        </w:rPr>
        <w:t>(Guthery et al., 2003)</w:t>
      </w:r>
      <w:r w:rsidR="00EE0A9B">
        <w:fldChar w:fldCharType="end"/>
      </w:r>
      <w:r w:rsidR="00EE0A9B">
        <w:t xml:space="preserve"> </w:t>
      </w:r>
      <w:r w:rsidR="004D0927">
        <w:t xml:space="preserve">method </w:t>
      </w:r>
      <w:r w:rsidR="00EE0A9B">
        <w:t xml:space="preserve">is fairly straightforward computationally, and has been implemented separately for the California Current </w:t>
      </w:r>
      <w:r w:rsidR="00EE0A9B">
        <w:fldChar w:fldCharType="begin" w:fldLock="1"/>
      </w:r>
      <w:r w:rsidR="00EE0A9B">
        <w:instrText>ADDIN CSL_CITATION {"citationItems":[{"id":"ITEM-1","itemData":{"DOI":"10.1093/icesjms/fsx016","ISSN":"10959289","abstract":"Marine fish populations exist in a complex environment, with oceanographic and fisheries factors affecting their dynamics. It has been shown that life history characteristics of marine fish vary in space and time. We examined spatial variability in growth of eight groundfish species in the Northeast Pacific Ocean to identify shared spatial patterns and hypothesize about common mechanisms behind them. Growth param-eters were estimated in different areas over the latitudinal range of the species, and several hypotheses were tested as to how these param-eters vary along the US west coast. Clear differences in spatial growth variability emerged among the species examined. Shelf species exhibit the highest growth rate between Cape Blanco and Cape Mendocino, which may, in part, be attributed to area-specific upwelling patterns in the California Current ecosystem, when nutrient-rich deep water is brought to the surface south of Cape Blanco and is uniquely distributed throughout this area, providing favourable conditions for primary productivity. Slope species showed a cline in asymptotic size (L 1), with L 1 increasing from south to north. This cline, previously attributed to fishery removals, also fits a specific case of the widely described Bergmann's rule, and we explore specific potential ecological mechanisms behind this relationship.","author":[{"dropping-particle":"","family":"Gertseva","given":"Vladlena","non-dropping-particle":"","parse-names":false,"suffix":""},{"dropping-particle":"","family":"Matson","given":"Sean E.","non-dropping-particle":"","parse-names":false,"suffix":""},{"dropping-particle":"","family":"Cope","given":"Jason","non-dropping-particle":"","parse-names":false,"suffix":""}],"container-title":"ICES Journal of Marine Science","id":"ITEM-1","issue":"6","issued":{"date-parts":[["2017"]]},"page":"1602-1613","title":"Spatial growth variability in marine fish: Example from Northeast Pacific groundfish","type":"article-journal","volume":"74"},"uris":["http://www.mendeley.com/documents/?uuid=cfc823de-fd3e-49b4-b54e-3af1e2548502"]}],"mendeley":{"formattedCitation":"(Gertseva et al., 2017)","plainTextFormattedCitation":"(Gertseva et al., 2017)","previouslyFormattedCitation":"(Gertseva et al., 2017)"},"properties":{"noteIndex":0},"schema":"https://github.com/citation-style-language/schema/raw/master/csl-citation.json"}</w:instrText>
      </w:r>
      <w:r w:rsidR="00EE0A9B">
        <w:fldChar w:fldCharType="separate"/>
      </w:r>
      <w:r w:rsidR="00EE0A9B" w:rsidRPr="00EE0A9B">
        <w:rPr>
          <w:noProof/>
        </w:rPr>
        <w:t>(Gertseva et al., 2017)</w:t>
      </w:r>
      <w:r w:rsidR="00EE0A9B">
        <w:fldChar w:fldCharType="end"/>
      </w:r>
      <w:r w:rsidR="00EE0A9B">
        <w:t xml:space="preserve"> and Alaska </w:t>
      </w:r>
      <w:r w:rsidR="009A5D38">
        <w:t xml:space="preserve">federal and state sablefish </w:t>
      </w:r>
      <w:r w:rsidR="00EE0A9B">
        <w:t xml:space="preserve">fisheries </w:t>
      </w:r>
      <w:r w:rsidR="00EE0A9B">
        <w:fldChar w:fldCharType="begin" w:fldLock="1"/>
      </w:r>
      <w:r w:rsidR="00BD6121">
        <w:instrText>ADDIN CSL_CITATION {"citationItems":[{"id":"ITEM-1","itemData":{"ISBN":"0090-0656","ISSN":"00900656","abstract":"Errors in growth estimates can affect drastically the spawner-per- recruit threshold used to recommend quotas for commercial fish catches. Growth parameters for sablefish (Ano- plopoma fimbria) in Alaska have not been updated for stock assessment pur- poses for more than 20 years, although aging of sablefish has continued. In this study, length-stratified data (1981–93 data from the annual longline survey conducted cooperatively by the Fisheries Agency of Japan and the Alaska Fish- eries Science Center of the National Marine Fisheries Service) were updated and corrected for discovered sampling bias. In addition, more recent, randomly collected samples (1996–2004 data from the annual longline survey conducted by the Alaska Fisheries Science Center) were analyzed and new length-at-age and weight-at-age parameters were esti- mated. Results were similar between this analysis with length-at-age data from 1981 to 2004 and analysis with updated longline survey data through 2010; therefore, we used our initial results from analysis done with data through 2004. We found that, because of a stratified sampling scheme, growth estimates of sablefish were overesti- mated with the older data (1981–93), and growth parameters used in the Alaskan sablef ish assessment model were, thus, too large. In addition, a com- parison of the bias-corrected 1981–93 data and the 1996–2004 data showed that, in more recent years, sablefish grew larger and growth differed among regions. The updated growth informa- tion improves the fit of the data to the sablefish stock assessment model with biologically reasonable results. These findings indicate that when the updated growth data (1996–2004) are used in the existing sablefish assessment model, estimates of fishing mortality increase slightly and estimates of female spawn- ing biomass decrease slightly. This study provides evidence of the importance of periodically revisiting biological param- eter estimates, especially as data accu- mulate, because the addition of more recent data often will be more biologi- cally realistic. In addition, it exempli- fies the importance of correcting biases from sampling that may contribute to erroneous parameter estimates","author":[{"dropping-particle":"","family":"Echave","given":"Katy B.","non-dropping-particle":"","parse-names":false,"suffix":""},{"dropping-particle":"","family":"Hanselman","given":"Dana H.","non-dropping-particle":"","parse-names":false,"suffix":""},{"dropping-particle":"","family":"Adkison","given":"Milo D.","non-dropping-particle":"","parse-names":false,"suffix":""},{"dropping-particle":"","family":"Sigler","given":"Michael F.","non-dropping-particle":"","parse-names":false,"suffix":""}],"container-title":"Fishery Bulletin","id":"ITEM-1","issue":"3","issued":{"date-parts":[["2012"]]},"page":"361-374","title":"Interdecadal Change in Growth of Sablefish (&lt;i&gt;Anoplopoma fimbria&lt;/i&gt;) in the Northeast Pacific Ocean","type":"article-journal","volume":"110"},"uris":["http://www.mendeley.com/documents/?uuid=02977d35-d4da-4483-b6a3-2edd7eaa1f8d"]},{"id":"ITEM-2","itemData":{"author":[{"dropping-particle":"","family":"McDevitt","given":"Miller","non-dropping-particle":"","parse-names":false,"suffix":""}],"id":"ITEM-2","issued":{"date-parts":[["1990"]]},"number-of-pages":"87","publisher":"University of Washington","title":"Growth Analysis of Sablefish From Mark-Recapture Data From the Northeast Pacific.","type":"thesis"},"uris":["http://www.mendeley.com/documents/?uuid=e4708e3a-138d-4719-beef-2f315fa35529"]}],"mendeley":{"formattedCitation":"(Echave et al., 2012; McDevitt, 1990)","plainTextFormattedCitation":"(Echave et al., 2012; McDevitt, 1990)","previouslyFormattedCitation":"(Echave et al., 2012; McDevitt, 1990)"},"properties":{"noteIndex":0},"schema":"https://github.com/citation-style-language/schema/raw/master/csl-citation.json"}</w:instrText>
      </w:r>
      <w:r w:rsidR="00EE0A9B">
        <w:fldChar w:fldCharType="separate"/>
      </w:r>
      <w:r w:rsidR="009A5D38" w:rsidRPr="009A5D38">
        <w:rPr>
          <w:noProof/>
        </w:rPr>
        <w:t>(Echave et al., 2012; McDevitt, 1990)</w:t>
      </w:r>
      <w:r w:rsidR="00EE0A9B">
        <w:fldChar w:fldCharType="end"/>
      </w:r>
      <w:r w:rsidR="00EE0A9B">
        <w:t xml:space="preserve">. </w:t>
      </w:r>
      <w:r w:rsidR="00EE0A9B" w:rsidRPr="0000580A">
        <w:t xml:space="preserve">The </w:t>
      </w:r>
      <w:r w:rsidR="0000580A" w:rsidRPr="0000580A">
        <w:t>CC</w:t>
      </w:r>
      <w:r w:rsidR="00EE0A9B" w:rsidRPr="0000580A">
        <w:t xml:space="preserve"> ana</w:t>
      </w:r>
      <w:r w:rsidR="00EE0A9B">
        <w:t>lysis identified a statistically significant break in von Bertalanffy growth parameters for sablefish at approximately 3</w:t>
      </w:r>
      <w:r w:rsidR="00825F33">
        <w:t xml:space="preserve">6° </w:t>
      </w:r>
      <w:r w:rsidR="00EE0A9B">
        <w:t xml:space="preserve">N, between </w:t>
      </w:r>
      <w:r w:rsidR="00707024">
        <w:t xml:space="preserve">Point </w:t>
      </w:r>
      <w:r w:rsidR="00EE0A9B">
        <w:t>Conception and Monterey, CA, with additional evidence for an</w:t>
      </w:r>
      <w:commentRangeStart w:id="333"/>
      <w:r w:rsidR="00EE0A9B">
        <w:t xml:space="preserve"> increasing cline in </w:t>
      </w:r>
      <w:r w:rsidR="00EE0A9B" w:rsidRPr="00D15776">
        <w:rPr>
          <w:i/>
        </w:rPr>
        <w:t>L</w:t>
      </w:r>
      <w:r w:rsidR="00707024">
        <w:rPr>
          <w:vertAlign w:val="subscript"/>
        </w:rPr>
        <w:t>∞</w:t>
      </w:r>
      <w:r w:rsidR="00EE0A9B">
        <w:t xml:space="preserve"> with increasing latitude</w:t>
      </w:r>
      <w:r w:rsidR="00DC2CFC">
        <w:t xml:space="preserve"> </w:t>
      </w:r>
      <w:r w:rsidR="0000580A">
        <w:t xml:space="preserve">and a general increase in estimated </w:t>
      </w:r>
      <w:r w:rsidR="0000580A" w:rsidRPr="00D15776">
        <w:rPr>
          <w:i/>
        </w:rPr>
        <w:t>L</w:t>
      </w:r>
      <w:r w:rsidR="0000580A">
        <w:rPr>
          <w:vertAlign w:val="subscript"/>
        </w:rPr>
        <w:t>∞</w:t>
      </w:r>
      <w:r w:rsidR="0000580A">
        <w:t xml:space="preserve"> and </w:t>
      </w:r>
      <w:r w:rsidR="0000580A" w:rsidRPr="00D15776">
        <w:rPr>
          <w:i/>
        </w:rPr>
        <w:t>L</w:t>
      </w:r>
      <w:r w:rsidR="0000580A">
        <w:rPr>
          <w:vertAlign w:val="subscript"/>
        </w:rPr>
        <w:t>2</w:t>
      </w:r>
      <w:r w:rsidR="0000580A">
        <w:t xml:space="preserve"> for our more northerly regions</w:t>
      </w:r>
      <w:r w:rsidR="00EE0A9B">
        <w:t>.</w:t>
      </w:r>
      <w:r w:rsidR="00DC2CFC" w:rsidRPr="00DC2CFC">
        <w:t xml:space="preserve"> </w:t>
      </w:r>
      <w:r w:rsidR="00DC2CFC">
        <w:t>These three results mirror the trend in our latitudinal smoother (</w:t>
      </w:r>
      <w:r w:rsidR="00DC2CFC">
        <w:fldChar w:fldCharType="begin"/>
      </w:r>
      <w:r w:rsidR="00DC2CFC">
        <w:instrText xml:space="preserve"> REF _Ref532305639 \h </w:instrText>
      </w:r>
      <w:r w:rsidR="00DC2CFC">
        <w:fldChar w:fldCharType="separate"/>
      </w:r>
      <w:r w:rsidR="00DC2CFC">
        <w:t xml:space="preserve">Figure </w:t>
      </w:r>
      <w:r w:rsidR="00DC2CFC">
        <w:rPr>
          <w:noProof/>
        </w:rPr>
        <w:t>6</w:t>
      </w:r>
      <w:r w:rsidR="00DC2CFC">
        <w:fldChar w:fldCharType="end"/>
      </w:r>
      <w:r w:rsidR="00DC2CFC">
        <w:t xml:space="preserve"> and </w:t>
      </w:r>
      <w:r w:rsidR="00DC2CFC">
        <w:fldChar w:fldCharType="begin"/>
      </w:r>
      <w:r w:rsidR="00DC2CFC">
        <w:instrText xml:space="preserve"> REF _Ref5721192 \h </w:instrText>
      </w:r>
      <w:r w:rsidR="00DC2CFC">
        <w:fldChar w:fldCharType="separate"/>
      </w:r>
      <w:r w:rsidR="00DC2CFC">
        <w:rPr>
          <w:noProof/>
        </w:rPr>
        <w:t>7</w:t>
      </w:r>
      <w:r w:rsidR="00DC2CFC">
        <w:fldChar w:fldCharType="end"/>
      </w:r>
      <w:r w:rsidR="00DC2CFC">
        <w:t xml:space="preserve">) and </w:t>
      </w:r>
      <w:commentRangeStart w:id="334"/>
      <w:r w:rsidR="00DC2CFC">
        <w:t xml:space="preserve">one of our detected breakpoints </w:t>
      </w:r>
      <w:commentRangeEnd w:id="334"/>
      <w:r w:rsidR="005A5C86">
        <w:rPr>
          <w:rStyle w:val="CommentReference"/>
        </w:rPr>
        <w:lastRenderedPageBreak/>
        <w:commentReference w:id="334"/>
      </w:r>
      <w:r w:rsidR="00DC2CFC">
        <w:t>(</w:t>
      </w:r>
      <w:r w:rsidR="00DC2CFC">
        <w:fldChar w:fldCharType="begin"/>
      </w:r>
      <w:r w:rsidR="00DC2CFC">
        <w:instrText xml:space="preserve"> REF _Ref5281391 \h </w:instrText>
      </w:r>
      <w:r w:rsidR="00DC2CFC">
        <w:fldChar w:fldCharType="separate"/>
      </w:r>
      <w:r w:rsidR="00DC2CFC">
        <w:t xml:space="preserve">Figure </w:t>
      </w:r>
      <w:r w:rsidR="00DC2CFC">
        <w:rPr>
          <w:noProof/>
        </w:rPr>
        <w:t>8</w:t>
      </w:r>
      <w:r w:rsidR="00DC2CFC">
        <w:fldChar w:fldCharType="end"/>
      </w:r>
      <w:r w:rsidR="00DC2CFC">
        <w:t xml:space="preserve">). </w:t>
      </w:r>
      <w:r w:rsidR="00EE0A9B">
        <w:t xml:space="preserve"> </w:t>
      </w:r>
      <w:r w:rsidR="00DB3C75">
        <w:t>That work</w:t>
      </w:r>
      <w:r w:rsidR="007A3BAC">
        <w:t xml:space="preserve"> also </w:t>
      </w:r>
      <w:r w:rsidR="00132F6C">
        <w:t xml:space="preserve">found </w:t>
      </w:r>
      <w:r w:rsidR="00DB3C75">
        <w:t>an</w:t>
      </w:r>
      <w:r w:rsidR="007A3BAC">
        <w:t xml:space="preserve"> increase in </w:t>
      </w:r>
      <w:r w:rsidR="007A3BAC" w:rsidRPr="00DB3C75">
        <w:rPr>
          <w:i/>
        </w:rPr>
        <w:t>k</w:t>
      </w:r>
      <w:r w:rsidR="007A3BAC">
        <w:t xml:space="preserve"> </w:t>
      </w:r>
      <w:r w:rsidR="00DB3C75">
        <w:t>estimates</w:t>
      </w:r>
      <w:r w:rsidR="007A3BAC">
        <w:t xml:space="preserve"> </w:t>
      </w:r>
      <w:r w:rsidR="009A5D38">
        <w:t xml:space="preserve">for populations sampled </w:t>
      </w:r>
      <w:r w:rsidR="0000580A">
        <w:t xml:space="preserve">south of </w:t>
      </w:r>
      <w:r w:rsidR="007A3BAC">
        <w:t>the Vancouver region (ca</w:t>
      </w:r>
      <w:r w:rsidR="00246216">
        <w:t>. 49˚N</w:t>
      </w:r>
      <w:r w:rsidR="007A3BAC">
        <w:t xml:space="preserve">), which was posited to be the result of samples coming from the “southern end of a faster-growing northern stock”, a suggestion supported by our findings. </w:t>
      </w:r>
      <w:commentRangeEnd w:id="333"/>
      <w:r w:rsidR="001062E6">
        <w:rPr>
          <w:rStyle w:val="CommentReference"/>
        </w:rPr>
        <w:commentReference w:id="333"/>
      </w:r>
      <w:r w:rsidR="00EE0A9B" w:rsidRPr="007A3BAC">
        <w:t>The</w:t>
      </w:r>
      <w:r w:rsidR="00EE0A9B">
        <w:t xml:space="preserve"> authors of </w:t>
      </w:r>
      <w:commentRangeStart w:id="335"/>
      <w:r w:rsidR="00EE0A9B">
        <w:t>that</w:t>
      </w:r>
      <w:commentRangeEnd w:id="335"/>
      <w:r w:rsidR="005A5C86">
        <w:rPr>
          <w:rStyle w:val="CommentReference"/>
        </w:rPr>
        <w:commentReference w:id="335"/>
      </w:r>
      <w:r w:rsidR="00EE0A9B">
        <w:t xml:space="preserve"> study described how sablefish have been shown to </w:t>
      </w:r>
      <w:r w:rsidR="00F521CD">
        <w:t xml:space="preserve">be </w:t>
      </w:r>
      <w:r w:rsidR="00EE0A9B">
        <w:t xml:space="preserve">highly migratory, with ontogenetic </w:t>
      </w:r>
      <w:r w:rsidR="00212215">
        <w:t>movements</w:t>
      </w:r>
      <w:r w:rsidR="00EE0A9B">
        <w:t xml:space="preserve"> of</w:t>
      </w:r>
      <w:r w:rsidR="00212215">
        <w:t>f</w:t>
      </w:r>
      <w:r w:rsidR="00EE0A9B">
        <w:t xml:space="preserve"> the coastal shelf; such combined, complex life patterns could yield higher growth rates in northern regions that interact with a more generalized </w:t>
      </w:r>
      <w:commentRangeStart w:id="336"/>
      <w:r w:rsidR="00212215">
        <w:t xml:space="preserve">shelf-slope pattern </w:t>
      </w:r>
      <w:commentRangeEnd w:id="336"/>
      <w:r w:rsidR="00AE062D">
        <w:rPr>
          <w:rStyle w:val="CommentReference"/>
        </w:rPr>
        <w:commentReference w:id="336"/>
      </w:r>
      <w:r w:rsidR="00212215">
        <w:t xml:space="preserve">observed in groundfish overall. </w:t>
      </w:r>
    </w:p>
    <w:p w14:paraId="6E9068FB" w14:textId="65CE17D9" w:rsidR="00992E9D" w:rsidRDefault="00212215" w:rsidP="0000580A">
      <w:pPr>
        <w:spacing w:after="0" w:line="360" w:lineRule="auto"/>
        <w:ind w:firstLine="360"/>
        <w:rPr>
          <w:b/>
        </w:rPr>
      </w:pPr>
      <w:r>
        <w:t xml:space="preserve">For Alaska, a </w:t>
      </w:r>
      <w:r w:rsidR="009A5D38">
        <w:t>generalized linear model</w:t>
      </w:r>
      <w:r>
        <w:t xml:space="preserve"> of length as a function of pre-specified </w:t>
      </w:r>
      <w:r w:rsidR="0006514B">
        <w:t>z</w:t>
      </w:r>
      <w:r>
        <w:t xml:space="preserve">ones and time blocks was used to diagnose a ‘regime change’ in sablefish growth </w:t>
      </w:r>
      <w:r w:rsidR="00672DDF">
        <w:t>occur</w:t>
      </w:r>
      <w:r>
        <w:t>ring in 1995, though the authors explain this</w:t>
      </w:r>
      <w:r w:rsidR="009A5D38">
        <w:t xml:space="preserve"> </w:t>
      </w:r>
      <w:r w:rsidR="00CD03F1">
        <w:t>shift</w:t>
      </w:r>
      <w:r>
        <w:t xml:space="preserve"> is </w:t>
      </w:r>
      <w:r w:rsidR="00BD6121">
        <w:t>possibly</w:t>
      </w:r>
      <w:r>
        <w:t xml:space="preserve"> attributable to changes in sampling strategy that </w:t>
      </w:r>
      <w:r w:rsidR="00672DDF">
        <w:t>occur</w:t>
      </w:r>
      <w:r>
        <w:t>red in that year</w:t>
      </w:r>
      <w:r w:rsidR="0059154F">
        <w:t>’s survey</w:t>
      </w:r>
      <w:r>
        <w:t xml:space="preserve">. In the recent AK sablefish assessments, the parameters of the VBGF are time-blocked </w:t>
      </w:r>
      <w:r w:rsidR="00896FAE">
        <w:t xml:space="preserve">accordingly </w:t>
      </w:r>
      <w:r>
        <w:t xml:space="preserve">(see </w:t>
      </w:r>
      <w:r>
        <w:fldChar w:fldCharType="begin"/>
      </w:r>
      <w:r>
        <w:instrText xml:space="preserve"> REF _Ref525720559 \h </w:instrText>
      </w:r>
      <w:r w:rsidR="006E2C2C">
        <w:instrText xml:space="preserve"> \* MERGEFORMAT </w:instrText>
      </w:r>
      <w:r>
        <w:fldChar w:fldCharType="separate"/>
      </w:r>
      <w:r w:rsidR="00A33E5C">
        <w:t xml:space="preserve">Table </w:t>
      </w:r>
      <w:r w:rsidR="00A33E5C">
        <w:rPr>
          <w:noProof/>
        </w:rPr>
        <w:t>3</w:t>
      </w:r>
      <w:r>
        <w:fldChar w:fldCharType="end"/>
      </w:r>
      <w:r>
        <w:t>)</w:t>
      </w:r>
      <w:r w:rsidR="00CD03F1">
        <w:t xml:space="preserve"> despite caution that the change is not inherent to the population, but likely an artifact of sampling methods</w:t>
      </w:r>
      <w:r>
        <w:t>.</w:t>
      </w:r>
      <w:r w:rsidR="004613FD">
        <w:t xml:space="preserve"> </w:t>
      </w:r>
      <w:r w:rsidR="00CD03F1">
        <w:t>In our analysis (which included data for all regions),</w:t>
      </w:r>
      <w:r w:rsidR="00F65EE9">
        <w:t xml:space="preserve"> the first derivative </w:t>
      </w:r>
      <w:r w:rsidR="0000580A">
        <w:t>did not contain zero</w:t>
      </w:r>
      <w:r w:rsidR="00F65EE9">
        <w:t xml:space="preserve"> </w:t>
      </w:r>
      <w:commentRangeStart w:id="337"/>
      <w:r w:rsidR="00F65EE9">
        <w:t xml:space="preserve">in </w:t>
      </w:r>
      <w:r w:rsidR="00CD03F1">
        <w:t>1995</w:t>
      </w:r>
      <w:r w:rsidR="0000580A">
        <w:t xml:space="preserve"> only for age-four fish</w:t>
      </w:r>
      <w:r w:rsidR="0005545E">
        <w:t>,</w:t>
      </w:r>
      <w:r w:rsidR="00F65EE9">
        <w:t xml:space="preserve"> </w:t>
      </w:r>
      <w:r w:rsidR="00CD03F1">
        <w:t xml:space="preserve">though it was </w:t>
      </w:r>
      <w:commentRangeEnd w:id="337"/>
      <w:r w:rsidR="002C350B">
        <w:rPr>
          <w:rStyle w:val="CommentReference"/>
        </w:rPr>
        <w:commentReference w:id="337"/>
      </w:r>
      <w:r w:rsidR="00CD03F1">
        <w:t>not of</w:t>
      </w:r>
      <w:r w:rsidR="0005545E">
        <w:t xml:space="preserve"> greater magnitude than the </w:t>
      </w:r>
      <w:r w:rsidR="007C5D78">
        <w:t>derivative</w:t>
      </w:r>
      <w:r w:rsidR="0005545E">
        <w:t xml:space="preserve"> </w:t>
      </w:r>
      <w:r w:rsidR="007C5D78">
        <w:t>for</w:t>
      </w:r>
      <w:r w:rsidR="0005545E">
        <w:t xml:space="preserve"> 2010</w:t>
      </w:r>
      <w:r w:rsidR="00CD03F1">
        <w:t>.</w:t>
      </w:r>
      <w:r w:rsidR="00992E9D" w:rsidRPr="00992E9D">
        <w:rPr>
          <w:b/>
        </w:rPr>
        <w:t xml:space="preserve"> </w:t>
      </w:r>
    </w:p>
    <w:p w14:paraId="5693942E" w14:textId="7FF2299A" w:rsidR="009A4F3C" w:rsidRPr="009A4F3C" w:rsidRDefault="0000580A" w:rsidP="009A4F3C">
      <w:pPr>
        <w:spacing w:after="0" w:line="360" w:lineRule="auto"/>
        <w:ind w:firstLine="360"/>
      </w:pPr>
      <w:r>
        <w:t>There are several interesting trends in the stratified growth estimates</w:t>
      </w:r>
      <w:r w:rsidR="00CA2D55">
        <w:t xml:space="preserve"> (</w:t>
      </w:r>
      <w:r w:rsidR="00CA2D55">
        <w:fldChar w:fldCharType="begin"/>
      </w:r>
      <w:r w:rsidR="00CA2D55">
        <w:instrText xml:space="preserve"> REF _Ref532305683 \h </w:instrText>
      </w:r>
      <w:r w:rsidR="00CA2D55">
        <w:fldChar w:fldCharType="separate"/>
      </w:r>
      <w:r w:rsidR="00CA2D55">
        <w:t xml:space="preserve">Figure </w:t>
      </w:r>
      <w:r w:rsidR="00CA2D55">
        <w:rPr>
          <w:noProof/>
        </w:rPr>
        <w:t>9</w:t>
      </w:r>
      <w:r w:rsidR="00CA2D55">
        <w:fldChar w:fldCharType="end"/>
      </w:r>
      <w:r w:rsidR="00CA2D55">
        <w:t>)</w:t>
      </w:r>
      <w:r>
        <w:t xml:space="preserve"> that motivate future research. </w:t>
      </w:r>
      <w:r w:rsidR="009A4F3C">
        <w:t xml:space="preserve">Firstly, the </w:t>
      </w:r>
      <w:r w:rsidR="009A4F3C">
        <w:rPr>
          <w:i/>
        </w:rPr>
        <w:t>post hoc</w:t>
      </w:r>
      <w:r w:rsidR="009A4F3C">
        <w:t xml:space="preserve"> incorporation of a spatial break at 145°W based on ecosystem data was not ruled out during the significance testing of </w:t>
      </w:r>
      <w:r w:rsidR="009A4F3C" w:rsidRPr="00D15776">
        <w:rPr>
          <w:i/>
        </w:rPr>
        <w:t>L</w:t>
      </w:r>
      <w:r w:rsidR="009A4F3C">
        <w:rPr>
          <w:vertAlign w:val="subscript"/>
        </w:rPr>
        <w:t>∞</w:t>
      </w:r>
      <w:r w:rsidR="009A4F3C">
        <w:t xml:space="preserve">. This supports the notion that environmental features may engender variations in growth, and that the proposed method is amenable to improvements based on the incorporation of climate or ecosystem </w:t>
      </w:r>
      <w:r w:rsidR="00942717">
        <w:t>knowledge. In the future, it is conceivable that the method could explicitly incorporate climactic data (such as temperature, or a factor for an ecological zone)</w:t>
      </w:r>
      <w:r w:rsidR="009A4F3C">
        <w:t>.</w:t>
      </w:r>
    </w:p>
    <w:p w14:paraId="2ACF1299" w14:textId="42DCF67F" w:rsidR="0000580A" w:rsidRPr="00D76119" w:rsidRDefault="009A4F3C" w:rsidP="00D76119">
      <w:pPr>
        <w:spacing w:after="0" w:line="360" w:lineRule="auto"/>
        <w:ind w:firstLine="360"/>
      </w:pPr>
      <w:commentRangeStart w:id="338"/>
      <w:r>
        <w:t>Also</w:t>
      </w:r>
      <w:r w:rsidR="0000580A">
        <w:t>, it appears</w:t>
      </w:r>
      <w:r w:rsidR="00EA34F6">
        <w:t xml:space="preserve"> that the temporal break in year 2010 was conserved (supported by significantly different </w:t>
      </w:r>
      <w:r w:rsidR="00EA34F6" w:rsidRPr="00D15776">
        <w:rPr>
          <w:i/>
        </w:rPr>
        <w:t>L</w:t>
      </w:r>
      <w:r w:rsidR="00EA34F6">
        <w:rPr>
          <w:vertAlign w:val="subscript"/>
        </w:rPr>
        <w:t>∞</w:t>
      </w:r>
      <w:r w:rsidR="00EA34F6">
        <w:t xml:space="preserve"> estimates) more frequently for female fish,</w:t>
      </w:r>
      <w:r>
        <w:t xml:space="preserve"> and </w:t>
      </w:r>
      <w:del w:id="339" w:author="Melissa Haltuch" w:date="2019-04-12T12:26:00Z">
        <w:r w:rsidDel="002C350B">
          <w:delText>moreso</w:delText>
        </w:r>
      </w:del>
      <w:ins w:id="340" w:author="Melissa Haltuch" w:date="2019-04-12T12:26:00Z">
        <w:r w:rsidR="002C350B">
          <w:t>more so</w:t>
        </w:r>
      </w:ins>
      <w:r>
        <w:t xml:space="preserve"> in southerly regions (such as Regions 1 and 2, which are mostly comprised of CC data).</w:t>
      </w:r>
      <w:commentRangeEnd w:id="338"/>
      <w:r w:rsidR="002C350B">
        <w:rPr>
          <w:rStyle w:val="CommentReference"/>
        </w:rPr>
        <w:commentReference w:id="338"/>
      </w:r>
      <w:r>
        <w:t xml:space="preserve"> </w:t>
      </w:r>
      <w:commentRangeStart w:id="341"/>
      <w:r>
        <w:t>VGBF estimates for males only supported the conservation of the temporal break in Region 4 (western Alaska).</w:t>
      </w:r>
      <w:r w:rsidR="007D1370">
        <w:t xml:space="preserve"> </w:t>
      </w:r>
      <w:commentRangeEnd w:id="341"/>
      <w:r w:rsidR="002C350B">
        <w:rPr>
          <w:rStyle w:val="CommentReference"/>
        </w:rPr>
        <w:commentReference w:id="341"/>
      </w:r>
      <w:r w:rsidR="007D1370">
        <w:t xml:space="preserve">There are several possibilities for why female sablefish seem to exhibit finer spatiotemporal structure in growth. </w:t>
      </w:r>
      <w:r w:rsidR="00291BC9">
        <w:t xml:space="preserve">Older empirical work in Canada </w:t>
      </w:r>
      <w:r w:rsidR="00291BC9">
        <w:fldChar w:fldCharType="begin" w:fldLock="1"/>
      </w:r>
      <w:r w:rsidR="00AB2804">
        <w:instrText>ADDIN CSL_CITATION {"citationItems":[{"id":"ITEM-1","itemData":{"DOI":"10.1139/f83-247","ISSN":"0706-652X","abstract":"Analysis of ichthyoplankton surveys and maturity states showed that sablefish (Anoplopoma fimbria) spawn along the entire Pacific coast of Canada from January through April with peak spawning occurring in February. Spawning took place at depths greater than 300 m all along the continental slope and did not entail a noticeable spawning migration. Fifty percent of females and males spawned for the first time at an age of approximately 5 yr. Length at 50% maturity was approximately 58 cm for females and 52 cm for males. The adult male to female ratio during the spawning seasons of 1980 and 1981 was approximately 1:3 and was 1:1.5 during all other sampling periods. The sex ratio of juveniles was 1:1. Fecundity estimates are described by the equation F = 1.11987FL2.8244. After hatching in March and April, postlarvae moved into the surface waters and were found &gt; 180 km offshore in late March. Juveniles were found in inside waters in July and August, attaining a length of 9 cm by early August. Juveniles may remain in inside waters until maturity when they return to the spawning areas.","author":[{"dropping-particle":"","family":"Mason","given":"J. C.","non-dropping-particle":"","parse-names":false,"suffix":""},{"dropping-particle":"","family":"Beamish","given":"R. J.","non-dropping-particle":"","parse-names":false,"suffix":""},{"dropping-particle":"","family":"McFarlane","given":"G. A.","non-dropping-particle":"","parse-names":false,"suffix":""}],"container-title":"Canadian Journal of Fisheries and Aquatic Sciences","id":"ITEM-1","issued":{"date-parts":[["1983"]]},"title":"Sexual Maturity, Fecundity, Spawning, and Early Life History of Sablefish ( Anoplopoma fimbria ) off the Pacific Coast of Canada","type":"article-journal"},"uris":["http://www.mendeley.com/documents/?uuid=c31df449-d297-435b-b883-d0328a98dadc"]}],"mendeley":{"formattedCitation":"(Mason et al., 1983)","plainTextFormattedCitation":"(Mason et al., 1983)","previouslyFormattedCitation":"(Mason et al., 1983)"},"properties":{"noteIndex":0},"schema":"https://github.com/citation-style-language/schema/raw/master/csl-citation.json"}</w:instrText>
      </w:r>
      <w:r w:rsidR="00291BC9">
        <w:fldChar w:fldCharType="separate"/>
      </w:r>
      <w:r w:rsidR="00291BC9" w:rsidRPr="007D1370">
        <w:rPr>
          <w:noProof/>
        </w:rPr>
        <w:t>(Mason et al., 1983)</w:t>
      </w:r>
      <w:r w:rsidR="00291BC9">
        <w:fldChar w:fldCharType="end"/>
      </w:r>
      <w:r w:rsidR="00291BC9">
        <w:t xml:space="preserve"> which examined early life history of fishery-caught coastal sablefish also observed a slight cline in mean fork length with increasing latitude, though the sex ratio within the study was biased towards females</w:t>
      </w:r>
      <w:r w:rsidR="00F23EAD">
        <w:t xml:space="preserve">. That study </w:t>
      </w:r>
      <w:r w:rsidR="00291BC9">
        <w:t xml:space="preserve">suggested that selectivity for female sablefish may be higher due to higher congregating or </w:t>
      </w:r>
      <w:r w:rsidR="00291BC9">
        <w:lastRenderedPageBreak/>
        <w:t xml:space="preserve">feeding </w:t>
      </w:r>
      <w:r w:rsidR="00AB2804">
        <w:t>activity</w:t>
      </w:r>
      <w:r w:rsidR="00291BC9">
        <w:t xml:space="preserve">, in addition to the simple fact that females grow larger and are likely preferentially targeted in the commercial fishery. This could render females more sensitive to changes in fisher behavior such as the implementation of catch shares in 2011, which affected discard rates in many </w:t>
      </w:r>
      <w:commentRangeStart w:id="342"/>
      <w:r w:rsidR="00291BC9">
        <w:t>ground</w:t>
      </w:r>
      <w:ins w:id="343" w:author="Melissa Haltuch" w:date="2019-04-12T12:30:00Z">
        <w:r w:rsidR="002C350B">
          <w:t xml:space="preserve">fish </w:t>
        </w:r>
      </w:ins>
      <w:commentRangeStart w:id="344"/>
      <w:r w:rsidR="00291BC9">
        <w:t>fisheries</w:t>
      </w:r>
      <w:commentRangeEnd w:id="342"/>
      <w:r w:rsidR="00291BC9">
        <w:rPr>
          <w:rStyle w:val="CommentReference"/>
        </w:rPr>
        <w:commentReference w:id="342"/>
      </w:r>
      <w:commentRangeEnd w:id="344"/>
      <w:r w:rsidR="002C350B">
        <w:rPr>
          <w:rStyle w:val="CommentReference"/>
        </w:rPr>
        <w:commentReference w:id="344"/>
      </w:r>
      <w:r w:rsidR="00291BC9">
        <w:t>.</w:t>
      </w:r>
    </w:p>
    <w:p w14:paraId="4975AFD0" w14:textId="54ED6090" w:rsidR="00BD6121" w:rsidRDefault="00E237EF" w:rsidP="00D45B35">
      <w:pPr>
        <w:spacing w:line="360" w:lineRule="auto"/>
        <w:ind w:firstLine="360"/>
      </w:pPr>
      <w:r>
        <w:t>The consideration of temporal variation in sablefish growth is further complicated by the exploitation history of the fishery, which has steadily marched north- and west-ward over the last several decades, encountering ‘larger’ fish</w:t>
      </w:r>
      <w:r w:rsidR="00BD6121">
        <w:t xml:space="preserve"> with subsequent expansion</w:t>
      </w:r>
      <w:r>
        <w:t xml:space="preserve"> </w:t>
      </w:r>
      <w:commentRangeStart w:id="345"/>
      <w:commentRangeStart w:id="346"/>
      <w:r>
        <w:t>(M. Haltuch, pers. comm.)</w:t>
      </w:r>
      <w:commentRangeEnd w:id="345"/>
      <w:r w:rsidR="00F521CD">
        <w:rPr>
          <w:rStyle w:val="CommentReference"/>
        </w:rPr>
        <w:commentReference w:id="345"/>
      </w:r>
      <w:commentRangeEnd w:id="346"/>
      <w:r w:rsidR="002C350B">
        <w:rPr>
          <w:rStyle w:val="CommentReference"/>
        </w:rPr>
        <w:commentReference w:id="346"/>
      </w:r>
      <w:r>
        <w:t>. This suggests that differences in mean length across the region could be attributable to different degrees and duration</w:t>
      </w:r>
      <w:r w:rsidR="00F96E2F">
        <w:t>s</w:t>
      </w:r>
      <w:r>
        <w:t xml:space="preserve"> of fishing pressure, and not inherent population differences alone.</w:t>
      </w:r>
      <w:r w:rsidR="00761C2B">
        <w:t xml:space="preserve"> Importantly, the L</w:t>
      </w:r>
      <w:r w:rsidR="00761C2B">
        <w:rPr>
          <w:vertAlign w:val="subscript"/>
        </w:rPr>
        <w:t>∞</w:t>
      </w:r>
      <w:r w:rsidR="00761C2B">
        <w:t xml:space="preserve"> estimates for both sexes and regions show a decline from the ‘early’ to ‘late’ periods</w:t>
      </w:r>
      <w:r w:rsidR="00D91843">
        <w:t xml:space="preserve"> for many sexes (Appendix figure A14)</w:t>
      </w:r>
      <w:r w:rsidR="00761C2B">
        <w:t xml:space="preserve">. </w:t>
      </w:r>
      <w:commentRangeStart w:id="347"/>
      <w:r w:rsidR="007C3FF6">
        <w:t xml:space="preserve">Simulation work by </w:t>
      </w:r>
      <w:r w:rsidR="007C3FF6">
        <w:fldChar w:fldCharType="begin" w:fldLock="1"/>
      </w:r>
      <w:r w:rsidR="00247F68">
        <w:instrText>ADDIN CSL_CITATION {"citationItems":[{"id":"ITEM-1","itemData":{"DOI":"10.1139/cjfas-2014-0558","ISBN":"0706-652X","ISSN":"0706-652X","abstract":"Understanding demographic variation in recruitment and somatic growth is key to improving our understanding of population dynamics and forecasting ability. Although recruitment variability has been extensively studied, somatic growth variation has received less attention, in part because of difficulties in modeling growth from individual size-at-age estimates. Here we develop a Bayesian state-space approach to test for the prevalence of alternative forms of growth rate variability (e.g., annual, cohort-level, or in the first year recruited to the fishery) in size-at-age data. We apply this technique to 29 Pacific groundfish species across the California Current, Gulf of Alaska, and Bering Sea – Aleutian Islands marine ecosystems. About 40% of modeled stocks were estimated to exhibit temporal growth variation. In the majority of stocks, growth trends fluctuated annually across ages in a single year, suggesting that either there are shared environmental features that dictate growth across multiple ages or the presence of some systematic (within-year) observation errors. This method represents a novel way to use size-at-age data from fishery or other sources to test hypotheses about growth dynamics variability.","author":[{"dropping-particle":"","family":"Stawitz","given":"Christine C.","non-dropping-particle":"","parse-names":false,"suffix":""},{"dropping-particle":"","family":"Essington","given":"Timothy E.","non-dropping-particle":"","parse-names":false,"suffix":""},{"dropping-particle":"","family":"Branch","given":"Trevor A.","non-dropping-particle":"","parse-names":false,"suffix":""},{"dropping-particle":"","family":"Haltuch","given":"Melissa A.","non-dropping-particle":"","parse-names":false,"suffix":""},{"dropping-particle":"","family":"Hollowed","given":"Anne B.","non-dropping-particle":"","parse-names":false,"suffix":""},{"dropping-particle":"","family":"Spencer","given":"Paul D.","non-dropping-particle":"","parse-names":false,"suffix":""}],"container-title":"Canadian Journal of Fisheries and Aquatic Sciences","id":"ITEM-1","issue":"9","issued":{"date-parts":[["2015"]]},"page":"1316-1328","title":"A state-space approach for detecting growth variation and application to North Pacific groundfish","type":"article-journal","volume":"72"},"uris":["http://www.mendeley.com/documents/?uuid=ed82ef53-48c1-472f-bccb-43826a06078c"]}],"mendeley":{"formattedCitation":"(Stawitz et al., 2015)","manualFormatting":"Stawitz et al. (2015)","plainTextFormattedCitation":"(Stawitz et al., 2015)","previouslyFormattedCitation":"(Stawitz et al., 2015)"},"properties":{"noteIndex":0},"schema":"https://github.com/citation-style-language/schema/raw/master/csl-citation.json"}</w:instrText>
      </w:r>
      <w:r w:rsidR="007C3FF6">
        <w:fldChar w:fldCharType="separate"/>
      </w:r>
      <w:r w:rsidR="007C3FF6" w:rsidRPr="007C3FF6">
        <w:rPr>
          <w:noProof/>
        </w:rPr>
        <w:t>Stawitz et al.</w:t>
      </w:r>
      <w:r w:rsidR="0054799E">
        <w:rPr>
          <w:noProof/>
        </w:rPr>
        <w:t xml:space="preserve"> (</w:t>
      </w:r>
      <w:r w:rsidR="007C3FF6" w:rsidRPr="007C3FF6">
        <w:rPr>
          <w:noProof/>
        </w:rPr>
        <w:t>2015)</w:t>
      </w:r>
      <w:r w:rsidR="007C3FF6">
        <w:fldChar w:fldCharType="end"/>
      </w:r>
      <w:r w:rsidR="007C3FF6">
        <w:t xml:space="preserve"> </w:t>
      </w:r>
      <w:r w:rsidR="0054799E">
        <w:t>sought to model growth anomalies in sablefish (among other groundfish) as a process driven by either annual</w:t>
      </w:r>
      <w:r w:rsidR="0030040E">
        <w:t xml:space="preserve"> variation</w:t>
      </w:r>
      <w:r w:rsidR="0054799E">
        <w:t>,</w:t>
      </w:r>
      <w:r w:rsidR="0030040E" w:rsidRPr="0030040E">
        <w:t xml:space="preserve"> </w:t>
      </w:r>
      <w:r w:rsidR="0030040E">
        <w:t xml:space="preserve">variation </w:t>
      </w:r>
      <w:r w:rsidR="00206327">
        <w:t>in</w:t>
      </w:r>
      <w:r w:rsidR="0054799E">
        <w:t xml:space="preserve"> initial size or among cohorts. Data was partitioned between the </w:t>
      </w:r>
      <w:r w:rsidR="00E96395">
        <w:t>CC</w:t>
      </w:r>
      <w:r w:rsidR="0054799E">
        <w:t xml:space="preserve"> and two regions of Alaska, and it was determined that annual-scale anomalies were more pronounced in the </w:t>
      </w:r>
      <w:r w:rsidR="00E96395">
        <w:t>CC</w:t>
      </w:r>
      <w:r w:rsidR="0054799E">
        <w:t xml:space="preserve"> whereas the initial normalized length within each cohort explained more variation in Alaska.</w:t>
      </w:r>
      <w:commentRangeEnd w:id="347"/>
      <w:r w:rsidR="001062E6">
        <w:rPr>
          <w:rStyle w:val="CommentReference"/>
        </w:rPr>
        <w:commentReference w:id="347"/>
      </w:r>
      <w:r w:rsidR="0054799E">
        <w:t xml:space="preserve"> A principal conclusion was that the form of growth variation differed among ecosystems, wherein the </w:t>
      </w:r>
      <w:r w:rsidR="00E96395">
        <w:t>CC</w:t>
      </w:r>
      <w:r w:rsidR="0054799E">
        <w:t xml:space="preserve"> is a more climactically variable region, which could explain why annual deviates were best </w:t>
      </w:r>
      <w:r w:rsidR="00247F68">
        <w:t xml:space="preserve">for fitting </w:t>
      </w:r>
      <w:r w:rsidR="0054799E">
        <w:t>to this data. Such ecosystem</w:t>
      </w:r>
      <w:r w:rsidR="00247F68">
        <w:t>-driven</w:t>
      </w:r>
      <w:r w:rsidR="0054799E">
        <w:t xml:space="preserve"> trends may be diluted when analyzing the data as a composite</w:t>
      </w:r>
      <w:r w:rsidR="00247F68">
        <w:t>,</w:t>
      </w:r>
      <w:r w:rsidR="0054799E">
        <w:t xml:space="preserve"> as in our study; notably, our temporal smoother did not produce </w:t>
      </w:r>
      <w:r w:rsidR="00247F68">
        <w:t>a distinct annual cyclic trend.</w:t>
      </w:r>
      <w:r w:rsidR="00D45B35">
        <w:t xml:space="preserve"> </w:t>
      </w:r>
      <w:r w:rsidR="00247F68">
        <w:t xml:space="preserve">Methods that consider the space and time components co-dependently (as in vectorized auto-regressive </w:t>
      </w:r>
      <w:proofErr w:type="spellStart"/>
      <w:r w:rsidR="00247F68">
        <w:t>spatio</w:t>
      </w:r>
      <w:proofErr w:type="spellEnd"/>
      <w:r w:rsidR="00247F68">
        <w:t xml:space="preserve">-temporal models, </w:t>
      </w:r>
      <w:r w:rsidR="00247F68">
        <w:fldChar w:fldCharType="begin" w:fldLock="1"/>
      </w:r>
      <w:r w:rsidR="00A313A5">
        <w:instrText>ADDIN CSL_CITATION {"citationItems":[{"id":"ITEM-1","itemData":{"DOI":"10.1016/j.fishres.2018.10.013","ISSN":"01657836","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author":[{"dropping-particle":"","family":"Thorson","given":"James T.","non-dropping-particle":"","parse-names":false,"suffix":""}],"container-title":"Fisheries Research","id":"ITEM-1","issued":{"date-parts":[["2019"]]},"title":"Guidance for decisions using the Vector Autoregressive Spatio-Temporal (VAST) package in stock, ecosystem, habitat and climate assessments","type":"article-journal"},"uris":["http://www.mendeley.com/documents/?uuid=8666f353-e0b8-492a-8d65-436ec4e028f0"]}],"mendeley":{"formattedCitation":"(Thorson, 2019b)","manualFormatting":"Thorson, 2019)","plainTextFormattedCitation":"(Thorson, 2019b)","previouslyFormattedCitation":"(Thorson, 2019b)"},"properties":{"noteIndex":0},"schema":"https://github.com/citation-style-language/schema/raw/master/csl-citation.json"}</w:instrText>
      </w:r>
      <w:r w:rsidR="00247F68">
        <w:fldChar w:fldCharType="separate"/>
      </w:r>
      <w:r w:rsidR="00247F68" w:rsidRPr="00247F68">
        <w:rPr>
          <w:noProof/>
        </w:rPr>
        <w:t>Thorson, 2019)</w:t>
      </w:r>
      <w:r w:rsidR="00247F68">
        <w:fldChar w:fldCharType="end"/>
      </w:r>
      <w:r w:rsidR="00247F68">
        <w:t xml:space="preserve"> may strengthen the ability to disentangle such trends, and also to consider </w:t>
      </w:r>
      <w:r w:rsidR="00E815F4">
        <w:t>covarying spatial effects</w:t>
      </w:r>
      <w:r w:rsidR="00247F68">
        <w:t xml:space="preserve"> (e.g. near- and offshore).</w:t>
      </w:r>
    </w:p>
    <w:p w14:paraId="136F82C3" w14:textId="77777777" w:rsidR="005A0B2F" w:rsidRDefault="005A0B2F">
      <w:pPr>
        <w:spacing w:line="360" w:lineRule="auto"/>
        <w:sectPr w:rsidR="005A0B2F" w:rsidSect="007D19A2">
          <w:pgSz w:w="12240" w:h="15840"/>
          <w:pgMar w:top="1440" w:right="1440" w:bottom="1440" w:left="1440" w:header="720" w:footer="720" w:gutter="0"/>
          <w:lnNumType w:countBy="1" w:restart="continuous"/>
          <w:cols w:space="720"/>
          <w:docGrid w:linePitch="360"/>
        </w:sectPr>
      </w:pPr>
    </w:p>
    <w:p w14:paraId="14954FA7" w14:textId="63F470A8" w:rsidR="006A5337" w:rsidRDefault="00F82EB2">
      <w:pPr>
        <w:pStyle w:val="Heading1"/>
        <w:spacing w:line="360" w:lineRule="auto"/>
      </w:pPr>
      <w:r w:rsidRPr="004906F5">
        <w:lastRenderedPageBreak/>
        <w:t>Figures</w:t>
      </w:r>
    </w:p>
    <w:p w14:paraId="21FC5277" w14:textId="77777777" w:rsidR="00905488" w:rsidRDefault="00905488" w:rsidP="00D73DFA">
      <w:pPr>
        <w:spacing w:line="360" w:lineRule="auto"/>
        <w:jc w:val="center"/>
      </w:pPr>
      <w:bookmarkStart w:id="348" w:name="_Hlk2063726"/>
      <w:r>
        <w:rPr>
          <w:noProof/>
        </w:rPr>
        <w:drawing>
          <wp:inline distT="0" distB="0" distL="0" distR="0" wp14:anchorId="0374F785" wp14:editId="2AD938CA">
            <wp:extent cx="6400799" cy="4655127"/>
            <wp:effectExtent l="0" t="0" r="63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enarios.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400799" cy="4655127"/>
                    </a:xfrm>
                    <a:prstGeom prst="rect">
                      <a:avLst/>
                    </a:prstGeom>
                  </pic:spPr>
                </pic:pic>
              </a:graphicData>
            </a:graphic>
          </wp:inline>
        </w:drawing>
      </w:r>
    </w:p>
    <w:p w14:paraId="67F468F5" w14:textId="77777777" w:rsidR="00905488" w:rsidRDefault="00905488" w:rsidP="00305832">
      <w:pPr>
        <w:spacing w:line="360" w:lineRule="auto"/>
      </w:pPr>
    </w:p>
    <w:p w14:paraId="266B7505" w14:textId="049992AE" w:rsidR="00905488" w:rsidRDefault="00905488" w:rsidP="00305832">
      <w:pPr>
        <w:pStyle w:val="Caption"/>
        <w:spacing w:line="360" w:lineRule="auto"/>
        <w:sectPr w:rsidR="00905488" w:rsidSect="006A5337">
          <w:pgSz w:w="12240" w:h="15840"/>
          <w:pgMar w:top="1440" w:right="1440" w:bottom="1440" w:left="1440" w:header="720" w:footer="720" w:gutter="0"/>
          <w:cols w:space="720"/>
          <w:docGrid w:linePitch="360"/>
        </w:sectPr>
      </w:pPr>
      <w:bookmarkStart w:id="349" w:name="_Ref2004405"/>
      <w:r>
        <w:t xml:space="preserve">Figure </w:t>
      </w:r>
      <w:r w:rsidR="006A5ACD">
        <w:rPr>
          <w:noProof/>
        </w:rPr>
        <w:fldChar w:fldCharType="begin"/>
      </w:r>
      <w:r w:rsidR="006A5ACD">
        <w:rPr>
          <w:noProof/>
        </w:rPr>
        <w:instrText xml:space="preserve"> SEQ Figure \* ARABIC </w:instrText>
      </w:r>
      <w:r w:rsidR="006A5ACD">
        <w:rPr>
          <w:noProof/>
        </w:rPr>
        <w:fldChar w:fldCharType="separate"/>
      </w:r>
      <w:r w:rsidR="000F0C3E">
        <w:rPr>
          <w:noProof/>
        </w:rPr>
        <w:t>1</w:t>
      </w:r>
      <w:r w:rsidR="006A5ACD">
        <w:rPr>
          <w:noProof/>
        </w:rPr>
        <w:fldChar w:fldCharType="end"/>
      </w:r>
      <w:bookmarkEnd w:id="349"/>
      <w:r>
        <w:t xml:space="preserve">. Example single dataset for each tested spatial scenario presented in </w:t>
      </w:r>
      <w:r>
        <w:fldChar w:fldCharType="begin"/>
      </w:r>
      <w:r>
        <w:instrText xml:space="preserve"> REF _Ref872431 \h </w:instrText>
      </w:r>
      <w:r w:rsidR="00896FAE">
        <w:instrText xml:space="preserve"> \* MERGEFORMAT </w:instrText>
      </w:r>
      <w:r>
        <w:fldChar w:fldCharType="separate"/>
      </w:r>
      <w:r w:rsidR="00A33E5C">
        <w:t xml:space="preserve">Table </w:t>
      </w:r>
      <w:r w:rsidR="00A33E5C">
        <w:rPr>
          <w:noProof/>
        </w:rPr>
        <w:t>1</w:t>
      </w:r>
      <w:r>
        <w:fldChar w:fldCharType="end"/>
      </w:r>
      <w:r>
        <w:t xml:space="preserve">. For each </w:t>
      </w:r>
      <w:ins w:id="350" w:author="Christine Stawitz" w:date="2019-05-03T15:44:00Z">
        <w:r w:rsidR="000D1B93">
          <w:t xml:space="preserve">of the six </w:t>
        </w:r>
      </w:ins>
      <w:r>
        <w:t>scenario</w:t>
      </w:r>
      <w:ins w:id="351" w:author="Christine Stawitz" w:date="2019-05-03T15:44:00Z">
        <w:r w:rsidR="000D1B93">
          <w:t>s</w:t>
        </w:r>
      </w:ins>
      <w:r>
        <w:t xml:space="preserve">, points represent the length and location of a single simulated fish of age six. Fish locations (latitudes and longitudes) were sampled from a uniform distribution of the boundaries indicated in </w:t>
      </w:r>
      <w:r>
        <w:fldChar w:fldCharType="begin"/>
      </w:r>
      <w:r>
        <w:instrText xml:space="preserve"> REF _Ref872431 \h </w:instrText>
      </w:r>
      <w:r w:rsidR="00896FAE">
        <w:instrText xml:space="preserve"> \* MERGEFORMAT </w:instrText>
      </w:r>
      <w:r>
        <w:fldChar w:fldCharType="separate"/>
      </w:r>
      <w:r w:rsidR="00A33E5C">
        <w:t xml:space="preserve">Table </w:t>
      </w:r>
      <w:r w:rsidR="00A33E5C">
        <w:rPr>
          <w:noProof/>
        </w:rPr>
        <w:t>1</w:t>
      </w:r>
      <w:r>
        <w:fldChar w:fldCharType="end"/>
      </w:r>
      <w:r w:rsidR="00250DF2">
        <w:t>.</w:t>
      </w:r>
      <w:r>
        <w:t xml:space="preserve"> Text labels indicate the number of individual fish in the sample.</w:t>
      </w:r>
    </w:p>
    <w:bookmarkEnd w:id="348"/>
    <w:p w14:paraId="3392CE2D" w14:textId="77777777" w:rsidR="00905488" w:rsidRPr="00905488" w:rsidRDefault="00905488" w:rsidP="00305832">
      <w:pPr>
        <w:spacing w:line="360" w:lineRule="auto"/>
      </w:pPr>
    </w:p>
    <w:p w14:paraId="6761C41B" w14:textId="26D5025A" w:rsidR="00421AA6" w:rsidRDefault="00CE5DA5" w:rsidP="00305832">
      <w:pPr>
        <w:spacing w:line="360" w:lineRule="auto"/>
      </w:pPr>
      <w:bookmarkStart w:id="352" w:name="_Hlk2063740"/>
      <w:r>
        <w:rPr>
          <w:noProof/>
        </w:rPr>
        <w:drawing>
          <wp:inline distT="0" distB="0" distL="0" distR="0" wp14:anchorId="54C7F376" wp14:editId="72BDD45D">
            <wp:extent cx="6400799" cy="4655127"/>
            <wp:effectExtent l="0" t="0" r="63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6400799" cy="4655127"/>
                    </a:xfrm>
                    <a:prstGeom prst="rect">
                      <a:avLst/>
                    </a:prstGeom>
                    <a:noFill/>
                    <a:ln>
                      <a:noFill/>
                    </a:ln>
                  </pic:spPr>
                </pic:pic>
              </a:graphicData>
            </a:graphic>
          </wp:inline>
        </w:drawing>
      </w:r>
    </w:p>
    <w:p w14:paraId="53AA091F" w14:textId="3EC250ED" w:rsidR="003D44CE" w:rsidRDefault="00CE5DA5" w:rsidP="003D44CE">
      <w:pPr>
        <w:pStyle w:val="Caption"/>
        <w:spacing w:line="360" w:lineRule="auto"/>
        <w:sectPr w:rsidR="003D44CE" w:rsidSect="006A5337">
          <w:pgSz w:w="12240" w:h="15840"/>
          <w:pgMar w:top="1440" w:right="1440" w:bottom="1440" w:left="1440" w:header="720" w:footer="720" w:gutter="0"/>
          <w:cols w:space="720"/>
          <w:docGrid w:linePitch="360"/>
        </w:sectPr>
      </w:pPr>
      <w:bookmarkStart w:id="353" w:name="_Ref2061301"/>
      <w:r>
        <w:t xml:space="preserve">Figure </w:t>
      </w:r>
      <w:r w:rsidR="008F59B5">
        <w:rPr>
          <w:noProof/>
        </w:rPr>
        <w:fldChar w:fldCharType="begin"/>
      </w:r>
      <w:r w:rsidR="008F59B5">
        <w:rPr>
          <w:noProof/>
        </w:rPr>
        <w:instrText xml:space="preserve"> SEQ Figure \* ARABIC </w:instrText>
      </w:r>
      <w:r w:rsidR="008F59B5">
        <w:rPr>
          <w:noProof/>
        </w:rPr>
        <w:fldChar w:fldCharType="separate"/>
      </w:r>
      <w:r w:rsidR="000F0C3E">
        <w:rPr>
          <w:noProof/>
        </w:rPr>
        <w:t>2</w:t>
      </w:r>
      <w:r w:rsidR="008F59B5">
        <w:rPr>
          <w:noProof/>
        </w:rPr>
        <w:fldChar w:fldCharType="end"/>
      </w:r>
      <w:bookmarkEnd w:id="353"/>
      <w:r>
        <w:t xml:space="preserve">. </w:t>
      </w:r>
      <w:r w:rsidR="003D44CE">
        <w:t>(</w:t>
      </w:r>
      <w:proofErr w:type="spellStart"/>
      <w:r w:rsidR="003D44CE">
        <w:t>a,c,e</w:t>
      </w:r>
      <w:proofErr w:type="spellEnd"/>
      <w:r w:rsidR="003D44CE">
        <w:t>) raw value of GAM smoothers for Year, Latitude and Longitude; (</w:t>
      </w:r>
      <w:proofErr w:type="spellStart"/>
      <w:r w:rsidR="003D44CE">
        <w:t>b,d,f</w:t>
      </w:r>
      <w:proofErr w:type="spellEnd"/>
      <w:r w:rsidR="003D44CE">
        <w:t>) mean (black line) and 95% CI (black dashed lines) of first derivative of the spatial smoothers; (g) map of age-6 fish</w:t>
      </w:r>
      <w:r w:rsidR="00FF0F16">
        <w:t xml:space="preserve"> </w:t>
      </w:r>
      <w:r w:rsidR="003D44CE">
        <w:t xml:space="preserve">for a single simulated dataset with no designated spatial or temporal breaks. </w:t>
      </w:r>
      <w:commentRangeStart w:id="354"/>
      <w:r w:rsidR="003D44CE">
        <w:t>Vertical dashed red lines indicate detected break points, which are the maximum value obtained for this data set and do not have a confidence interval that contains zero.</w:t>
      </w:r>
      <w:commentRangeEnd w:id="354"/>
      <w:r w:rsidR="000D1B93">
        <w:rPr>
          <w:rStyle w:val="CommentReference"/>
          <w:iCs w:val="0"/>
        </w:rPr>
        <w:commentReference w:id="354"/>
      </w:r>
    </w:p>
    <w:p w14:paraId="0415D170" w14:textId="468767E8" w:rsidR="002C0447" w:rsidRDefault="00514739" w:rsidP="00305832">
      <w:pPr>
        <w:pStyle w:val="Caption"/>
        <w:spacing w:line="360" w:lineRule="auto"/>
      </w:pPr>
      <w:commentRangeStart w:id="355"/>
      <w:r>
        <w:lastRenderedPageBreak/>
        <w:t>No break points were detected by the GAM.</w:t>
      </w:r>
      <w:commentRangeEnd w:id="355"/>
      <w:r w:rsidR="000D1B93">
        <w:rPr>
          <w:rStyle w:val="CommentReference"/>
          <w:iCs w:val="0"/>
        </w:rPr>
        <w:commentReference w:id="355"/>
      </w:r>
    </w:p>
    <w:p w14:paraId="6BF7856C" w14:textId="41CA075C" w:rsidR="00421AA6" w:rsidRDefault="00675625" w:rsidP="00305832">
      <w:pPr>
        <w:pStyle w:val="Caption"/>
        <w:spacing w:line="360" w:lineRule="auto"/>
      </w:pPr>
      <w:bookmarkStart w:id="356" w:name="_Hlk3275656"/>
      <w:r>
        <w:rPr>
          <w:noProof/>
        </w:rPr>
        <w:drawing>
          <wp:inline distT="0" distB="0" distL="0" distR="0" wp14:anchorId="2A57BA8C" wp14:editId="5D161672">
            <wp:extent cx="6400800" cy="4655127"/>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6400800" cy="4655127"/>
                    </a:xfrm>
                    <a:prstGeom prst="rect">
                      <a:avLst/>
                    </a:prstGeom>
                    <a:noFill/>
                    <a:ln>
                      <a:noFill/>
                    </a:ln>
                  </pic:spPr>
                </pic:pic>
              </a:graphicData>
            </a:graphic>
          </wp:inline>
        </w:drawing>
      </w:r>
    </w:p>
    <w:p w14:paraId="14C5C780" w14:textId="77777777" w:rsidR="00675625" w:rsidRDefault="00675625" w:rsidP="00305832">
      <w:pPr>
        <w:spacing w:line="360" w:lineRule="auto"/>
      </w:pPr>
    </w:p>
    <w:p w14:paraId="5129A651" w14:textId="0533E61F" w:rsidR="00AD52F6" w:rsidRDefault="00675625" w:rsidP="00305832">
      <w:pPr>
        <w:pStyle w:val="Caption"/>
        <w:spacing w:line="360" w:lineRule="auto"/>
        <w:sectPr w:rsidR="00AD52F6" w:rsidSect="006A5337">
          <w:pgSz w:w="12240" w:h="15840"/>
          <w:pgMar w:top="1440" w:right="1440" w:bottom="1440" w:left="1440" w:header="720" w:footer="720" w:gutter="0"/>
          <w:cols w:space="720"/>
          <w:docGrid w:linePitch="360"/>
        </w:sectPr>
      </w:pPr>
      <w:bookmarkStart w:id="357" w:name="_Ref2061305"/>
      <w:r>
        <w:t xml:space="preserve">Figure </w:t>
      </w:r>
      <w:r w:rsidR="008F59B5">
        <w:rPr>
          <w:noProof/>
        </w:rPr>
        <w:fldChar w:fldCharType="begin"/>
      </w:r>
      <w:r w:rsidR="008F59B5">
        <w:rPr>
          <w:noProof/>
        </w:rPr>
        <w:instrText xml:space="preserve"> SEQ Figure \* ARABIC </w:instrText>
      </w:r>
      <w:r w:rsidR="008F59B5">
        <w:rPr>
          <w:noProof/>
        </w:rPr>
        <w:fldChar w:fldCharType="separate"/>
      </w:r>
      <w:r w:rsidR="000F0C3E">
        <w:rPr>
          <w:noProof/>
        </w:rPr>
        <w:t>3</w:t>
      </w:r>
      <w:r w:rsidR="008F59B5">
        <w:rPr>
          <w:noProof/>
        </w:rPr>
        <w:fldChar w:fldCharType="end"/>
      </w:r>
      <w:bookmarkEnd w:id="357"/>
      <w:r>
        <w:t xml:space="preserve">. </w:t>
      </w:r>
      <w:r w:rsidR="00081EE8">
        <w:t>(</w:t>
      </w:r>
      <w:proofErr w:type="spellStart"/>
      <w:r w:rsidR="00081EE8">
        <w:t>a,c</w:t>
      </w:r>
      <w:r w:rsidR="002F43F1">
        <w:t>,e</w:t>
      </w:r>
      <w:proofErr w:type="spellEnd"/>
      <w:r w:rsidR="00081EE8">
        <w:t xml:space="preserve">) raw value of GAM smoothers for </w:t>
      </w:r>
      <w:r w:rsidR="002F43F1">
        <w:t xml:space="preserve">Year, </w:t>
      </w:r>
      <w:r w:rsidR="00081EE8">
        <w:t>Latitude and Longitude; (</w:t>
      </w:r>
      <w:proofErr w:type="spellStart"/>
      <w:r w:rsidR="00081EE8">
        <w:t>b,d</w:t>
      </w:r>
      <w:r w:rsidR="002F43F1">
        <w:t>,f</w:t>
      </w:r>
      <w:proofErr w:type="spellEnd"/>
      <w:r w:rsidR="00081EE8">
        <w:t>) mean (black line) and 95% CI (</w:t>
      </w:r>
      <w:r w:rsidR="00905488">
        <w:t xml:space="preserve">black </w:t>
      </w:r>
      <w:r w:rsidR="00081EE8">
        <w:t>dashed lines) of first derivative of the spatial smoothers; (</w:t>
      </w:r>
      <w:r w:rsidR="002F43F1">
        <w:t>g</w:t>
      </w:r>
      <w:r w:rsidR="00081EE8">
        <w:t xml:space="preserve">) </w:t>
      </w:r>
      <w:commentRangeStart w:id="358"/>
      <w:r w:rsidR="00081EE8">
        <w:t>ma</w:t>
      </w:r>
      <w:r w:rsidR="00514739">
        <w:t>p</w:t>
      </w:r>
      <w:r w:rsidR="00081EE8">
        <w:t xml:space="preserve"> of age-6 fish for a single simulated dataset with no designated spatial</w:t>
      </w:r>
      <w:r w:rsidR="00EE0A09">
        <w:t xml:space="preserve"> or temporal</w:t>
      </w:r>
      <w:r w:rsidR="00081EE8">
        <w:t xml:space="preserve"> breaks. </w:t>
      </w:r>
      <w:commentRangeEnd w:id="358"/>
      <w:r w:rsidR="000D1B93">
        <w:rPr>
          <w:rStyle w:val="CommentReference"/>
          <w:iCs w:val="0"/>
        </w:rPr>
        <w:commentReference w:id="358"/>
      </w:r>
      <w:r w:rsidR="00081EE8">
        <w:t>V</w:t>
      </w:r>
      <w:r>
        <w:t>ertical</w:t>
      </w:r>
      <w:r w:rsidR="00081EE8">
        <w:t xml:space="preserve"> dashed</w:t>
      </w:r>
      <w:r>
        <w:t xml:space="preserve"> red lines indicate detected break points, </w:t>
      </w:r>
      <w:r w:rsidR="00E71083">
        <w:t>which are</w:t>
      </w:r>
      <w:r w:rsidR="00DD63A2">
        <w:t xml:space="preserve"> the maximum value obtained for this data set and </w:t>
      </w:r>
      <w:r w:rsidR="00DE448A">
        <w:t>do</w:t>
      </w:r>
      <w:r>
        <w:t xml:space="preserve"> not have a confidence interval that contains zero.</w:t>
      </w:r>
    </w:p>
    <w:p w14:paraId="69D41BCE" w14:textId="4B7DE1CE" w:rsidR="00E64CAF" w:rsidRDefault="00597517" w:rsidP="00305832">
      <w:pPr>
        <w:pStyle w:val="Caption"/>
        <w:spacing w:line="360" w:lineRule="auto"/>
      </w:pPr>
      <w:commentRangeStart w:id="359"/>
      <w:r>
        <w:rPr>
          <w:noProof/>
        </w:rPr>
        <w:lastRenderedPageBreak/>
        <w:drawing>
          <wp:inline distT="0" distB="0" distL="0" distR="0" wp14:anchorId="374C6E2F" wp14:editId="228D2B9E">
            <wp:extent cx="7264400" cy="52832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dfprob_2019-04-03.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7264400" cy="5283200"/>
                    </a:xfrm>
                    <a:prstGeom prst="rect">
                      <a:avLst/>
                    </a:prstGeom>
                  </pic:spPr>
                </pic:pic>
              </a:graphicData>
            </a:graphic>
          </wp:inline>
        </w:drawing>
      </w:r>
      <w:commentRangeEnd w:id="359"/>
      <w:r w:rsidR="00192995">
        <w:rPr>
          <w:rStyle w:val="CommentReference"/>
          <w:iCs w:val="0"/>
        </w:rPr>
        <w:commentReference w:id="359"/>
      </w:r>
    </w:p>
    <w:p w14:paraId="630C1CF4" w14:textId="5B64BE65" w:rsidR="00675625" w:rsidRPr="00675625" w:rsidRDefault="001127D8" w:rsidP="00305832">
      <w:pPr>
        <w:pStyle w:val="Caption"/>
        <w:spacing w:line="360" w:lineRule="auto"/>
        <w:sectPr w:rsidR="00675625" w:rsidRPr="00675625" w:rsidSect="00305832">
          <w:pgSz w:w="15840" w:h="12240" w:orient="landscape"/>
          <w:pgMar w:top="1440" w:right="1440" w:bottom="1440" w:left="1440" w:header="720" w:footer="720" w:gutter="0"/>
          <w:cols w:space="720"/>
          <w:docGrid w:linePitch="360"/>
        </w:sectPr>
      </w:pPr>
      <w:bookmarkStart w:id="360" w:name="_Ref5206683"/>
      <w:bookmarkStart w:id="361" w:name="_Ref5206675"/>
      <w:r>
        <w:t xml:space="preserve">Figure </w:t>
      </w:r>
      <w:r w:rsidR="00432FC3">
        <w:rPr>
          <w:noProof/>
        </w:rPr>
        <w:fldChar w:fldCharType="begin"/>
      </w:r>
      <w:r w:rsidR="00432FC3">
        <w:rPr>
          <w:noProof/>
        </w:rPr>
        <w:instrText xml:space="preserve"> SEQ Figure \* ARABIC </w:instrText>
      </w:r>
      <w:r w:rsidR="00432FC3">
        <w:rPr>
          <w:noProof/>
        </w:rPr>
        <w:fldChar w:fldCharType="separate"/>
      </w:r>
      <w:r w:rsidR="000F0C3E">
        <w:rPr>
          <w:noProof/>
        </w:rPr>
        <w:t>4</w:t>
      </w:r>
      <w:r w:rsidR="00432FC3">
        <w:rPr>
          <w:noProof/>
        </w:rPr>
        <w:fldChar w:fldCharType="end"/>
      </w:r>
      <w:bookmarkEnd w:id="360"/>
      <w:r>
        <w:t>. a) coverage probabilities for endpoints of growth curve, L</w:t>
      </w:r>
      <w:r w:rsidRPr="00DE448A">
        <w:rPr>
          <w:vertAlign w:val="subscript"/>
        </w:rPr>
        <w:t>1</w:t>
      </w:r>
      <w:r>
        <w:t xml:space="preserve"> (left) and L</w:t>
      </w:r>
      <w:r w:rsidRPr="00DE448A">
        <w:rPr>
          <w:vertAlign w:val="subscript"/>
        </w:rPr>
        <w:t>2</w:t>
      </w:r>
      <w:r>
        <w:t xml:space="preserve"> (right), and b) proportion of 100 simulations for each spatial scenario wherein the correct </w:t>
      </w:r>
      <w:r w:rsidR="009C2770">
        <w:t>latitudinal breaks</w:t>
      </w:r>
      <w:r w:rsidR="000D36AA">
        <w:t xml:space="preserve"> (</w:t>
      </w:r>
      <w:r w:rsidR="00C700C7">
        <w:t>left</w:t>
      </w:r>
      <w:r w:rsidR="000D36AA">
        <w:t>)</w:t>
      </w:r>
      <w:r w:rsidR="00107177">
        <w:t xml:space="preserve">, </w:t>
      </w:r>
      <w:r w:rsidR="009C2770">
        <w:t>or longitudinal breaks</w:t>
      </w:r>
      <w:r w:rsidR="00107177">
        <w:t xml:space="preserve"> (</w:t>
      </w:r>
      <w:r w:rsidR="00C700C7">
        <w:t>center</w:t>
      </w:r>
      <w:r w:rsidR="00107177">
        <w:t>)</w:t>
      </w:r>
      <w:r w:rsidR="00C700C7">
        <w:t xml:space="preserve"> or yearly break (right)</w:t>
      </w:r>
      <w:r w:rsidR="00D3144F">
        <w:t xml:space="preserve"> </w:t>
      </w:r>
      <w:r w:rsidR="00107177">
        <w:t>were detected.</w:t>
      </w:r>
      <w:bookmarkEnd w:id="361"/>
    </w:p>
    <w:bookmarkEnd w:id="352"/>
    <w:bookmarkEnd w:id="356"/>
    <w:p w14:paraId="63B0B9B5" w14:textId="041BF9A2" w:rsidR="00C12722" w:rsidRDefault="00C12722" w:rsidP="00896FAE">
      <w:pPr>
        <w:spacing w:line="360" w:lineRule="auto"/>
      </w:pPr>
    </w:p>
    <w:p w14:paraId="4E5A501B" w14:textId="0E464106" w:rsidR="00C050D7" w:rsidRDefault="004C78D8" w:rsidP="00896FAE">
      <w:pPr>
        <w:pStyle w:val="Caption"/>
        <w:spacing w:line="360" w:lineRule="auto"/>
      </w:pPr>
      <w:commentRangeStart w:id="362"/>
      <w:r>
        <w:rPr>
          <w:noProof/>
        </w:rPr>
        <w:drawing>
          <wp:inline distT="0" distB="0" distL="0" distR="0" wp14:anchorId="383936E2" wp14:editId="0C0E26AA">
            <wp:extent cx="5943599" cy="4245429"/>
            <wp:effectExtent l="0" t="0" r="635"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am_check.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599" cy="4245429"/>
                    </a:xfrm>
                    <a:prstGeom prst="rect">
                      <a:avLst/>
                    </a:prstGeom>
                  </pic:spPr>
                </pic:pic>
              </a:graphicData>
            </a:graphic>
          </wp:inline>
        </w:drawing>
      </w:r>
      <w:commentRangeEnd w:id="362"/>
      <w:r w:rsidR="00192995">
        <w:rPr>
          <w:rStyle w:val="CommentReference"/>
          <w:iCs w:val="0"/>
        </w:rPr>
        <w:commentReference w:id="362"/>
      </w:r>
    </w:p>
    <w:p w14:paraId="0827FAC8" w14:textId="1DDD7687" w:rsidR="001F735D" w:rsidRDefault="00A025ED" w:rsidP="00687194">
      <w:pPr>
        <w:pStyle w:val="Caption"/>
        <w:spacing w:line="360" w:lineRule="auto"/>
        <w:sectPr w:rsidR="001F735D">
          <w:pgSz w:w="12240" w:h="15840"/>
          <w:pgMar w:top="1440" w:right="1440" w:bottom="1440" w:left="1440" w:header="720" w:footer="720" w:gutter="0"/>
          <w:cols w:space="720"/>
          <w:docGrid w:linePitch="360"/>
        </w:sectPr>
      </w:pPr>
      <w:r>
        <w:t xml:space="preserve">Figure </w:t>
      </w:r>
      <w:r w:rsidR="00997CA2">
        <w:rPr>
          <w:noProof/>
        </w:rPr>
        <w:fldChar w:fldCharType="begin"/>
      </w:r>
      <w:r w:rsidR="00997CA2">
        <w:rPr>
          <w:noProof/>
        </w:rPr>
        <w:instrText xml:space="preserve"> SEQ Figure \* ARABIC </w:instrText>
      </w:r>
      <w:r w:rsidR="00997CA2">
        <w:rPr>
          <w:noProof/>
        </w:rPr>
        <w:fldChar w:fldCharType="separate"/>
      </w:r>
      <w:r w:rsidR="000F0C3E">
        <w:rPr>
          <w:noProof/>
        </w:rPr>
        <w:t>5</w:t>
      </w:r>
      <w:r w:rsidR="00997CA2">
        <w:rPr>
          <w:noProof/>
        </w:rPr>
        <w:fldChar w:fldCharType="end"/>
      </w:r>
      <w:r>
        <w:t xml:space="preserve">. </w:t>
      </w:r>
      <w:r w:rsidR="00C050D7">
        <w:t>Diagnostic plots of best-fit GAM model</w:t>
      </w:r>
      <w:r w:rsidR="007E759C">
        <w:t xml:space="preserve"> for</w:t>
      </w:r>
      <w:r w:rsidR="00687194">
        <w:t xml:space="preserve"> female age four</w:t>
      </w:r>
      <w:r w:rsidR="007E759C">
        <w:t xml:space="preserve"> sablefish</w:t>
      </w:r>
      <w:r w:rsidR="00C050D7">
        <w:t>.</w:t>
      </w:r>
      <w:r w:rsidR="00C116AB">
        <w:t xml:space="preserve"> Clockwise from top left: quantile-quantile plot of deviance residuals; histogram of residuals; observed response values (lengths, in cm) vs predicted values, and model-predicted residuals vs linear predictor.</w:t>
      </w:r>
      <w:r w:rsidR="00687194">
        <w:t xml:space="preserve"> See appendix for equivalent plots for other key ages and all sexes.</w:t>
      </w:r>
    </w:p>
    <w:p w14:paraId="4479677C" w14:textId="0DADB3D1" w:rsidR="00BC119C" w:rsidRPr="00BC119C" w:rsidRDefault="001F735D" w:rsidP="00305832">
      <w:pPr>
        <w:spacing w:line="360" w:lineRule="auto"/>
      </w:pPr>
      <w:commentRangeStart w:id="363"/>
      <w:commentRangeStart w:id="364"/>
      <w:r>
        <w:rPr>
          <w:noProof/>
        </w:rPr>
        <w:lastRenderedPageBreak/>
        <w:drawing>
          <wp:inline distT="0" distB="0" distL="0" distR="0" wp14:anchorId="5BD7FFBD" wp14:editId="41F6EC7F">
            <wp:extent cx="5691914" cy="7114892"/>
            <wp:effectExtent l="0" t="0" r="444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ab_smooth_map2.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691914" cy="7114892"/>
                    </a:xfrm>
                    <a:prstGeom prst="rect">
                      <a:avLst/>
                    </a:prstGeom>
                  </pic:spPr>
                </pic:pic>
              </a:graphicData>
            </a:graphic>
          </wp:inline>
        </w:drawing>
      </w:r>
      <w:commentRangeEnd w:id="363"/>
      <w:r w:rsidR="00192995">
        <w:rPr>
          <w:rStyle w:val="CommentReference"/>
        </w:rPr>
        <w:commentReference w:id="363"/>
      </w:r>
      <w:commentRangeEnd w:id="364"/>
      <w:r w:rsidR="00192995">
        <w:rPr>
          <w:rStyle w:val="CommentReference"/>
        </w:rPr>
        <w:commentReference w:id="364"/>
      </w:r>
    </w:p>
    <w:p w14:paraId="5805B27D" w14:textId="787816E0" w:rsidR="00655F5F" w:rsidRDefault="00A025ED" w:rsidP="00AA564B">
      <w:pPr>
        <w:pStyle w:val="Caption"/>
      </w:pPr>
      <w:bookmarkStart w:id="365" w:name="_Ref532305639"/>
      <w:r>
        <w:t xml:space="preserve">Figure </w:t>
      </w:r>
      <w:r w:rsidR="00997CA2">
        <w:rPr>
          <w:noProof/>
        </w:rPr>
        <w:fldChar w:fldCharType="begin"/>
      </w:r>
      <w:r w:rsidR="00997CA2">
        <w:rPr>
          <w:noProof/>
        </w:rPr>
        <w:instrText xml:space="preserve"> SEQ Figure \* ARABIC </w:instrText>
      </w:r>
      <w:r w:rsidR="00997CA2">
        <w:rPr>
          <w:noProof/>
        </w:rPr>
        <w:fldChar w:fldCharType="separate"/>
      </w:r>
      <w:r w:rsidR="000F0C3E">
        <w:rPr>
          <w:noProof/>
        </w:rPr>
        <w:t>6</w:t>
      </w:r>
      <w:r w:rsidR="00997CA2">
        <w:rPr>
          <w:noProof/>
        </w:rPr>
        <w:fldChar w:fldCharType="end"/>
      </w:r>
      <w:bookmarkEnd w:id="365"/>
      <w:r>
        <w:t xml:space="preserve">. </w:t>
      </w:r>
      <w:r w:rsidR="00C050D7">
        <w:t xml:space="preserve"> </w:t>
      </w:r>
      <w:r w:rsidR="00B6218A">
        <w:t>(</w:t>
      </w:r>
      <w:proofErr w:type="spellStart"/>
      <w:proofErr w:type="gramStart"/>
      <w:r w:rsidR="00B6218A">
        <w:t>a,c</w:t>
      </w:r>
      <w:proofErr w:type="gramEnd"/>
      <w:r w:rsidR="00B6218A">
        <w:t>,e</w:t>
      </w:r>
      <w:proofErr w:type="spellEnd"/>
      <w:r w:rsidR="00B6218A">
        <w:t xml:space="preserve">) </w:t>
      </w:r>
      <w:r w:rsidR="00C050D7">
        <w:t xml:space="preserve">Plots of smoothers for </w:t>
      </w:r>
      <w:r w:rsidR="008936F5" w:rsidRPr="00D75A95">
        <w:t>Year</w:t>
      </w:r>
      <w:r w:rsidR="00B6218A">
        <w:t>,</w:t>
      </w:r>
      <w:r w:rsidR="00D75A95">
        <w:t xml:space="preserve"> </w:t>
      </w:r>
      <w:r w:rsidR="00C050D7">
        <w:t>Latitude,</w:t>
      </w:r>
      <w:r w:rsidR="00B6218A">
        <w:t xml:space="preserve"> and Longitude,</w:t>
      </w:r>
      <w:r w:rsidR="00C050D7">
        <w:t xml:space="preserve"> and first derivatives thereof</w:t>
      </w:r>
      <w:r w:rsidR="00B6218A">
        <w:t xml:space="preserve"> </w:t>
      </w:r>
      <w:r w:rsidR="005D1F29">
        <w:t xml:space="preserve">for </w:t>
      </w:r>
      <w:r w:rsidR="0089352F">
        <w:t>female age six</w:t>
      </w:r>
      <w:r w:rsidR="005D1F29">
        <w:t xml:space="preserve"> sablefish </w:t>
      </w:r>
      <w:r w:rsidR="00B6218A">
        <w:t>(</w:t>
      </w:r>
      <w:proofErr w:type="spellStart"/>
      <w:r w:rsidR="00B6218A">
        <w:t>b,d,f</w:t>
      </w:r>
      <w:proofErr w:type="spellEnd"/>
      <w:r w:rsidR="00B6218A">
        <w:t>)</w:t>
      </w:r>
      <w:r w:rsidR="00C050D7">
        <w:t>.</w:t>
      </w:r>
      <w:r w:rsidR="00BC119C">
        <w:t xml:space="preserve"> Red lines </w:t>
      </w:r>
      <w:r w:rsidR="001F735D">
        <w:t>indicate latitudes or longitudes that produced the highest first derivative and had a confidence interval that did not include zero.</w:t>
      </w:r>
      <w:r w:rsidR="00C479B0">
        <w:t xml:space="preserve"> </w:t>
      </w:r>
      <w:r w:rsidR="00B6218A">
        <w:t>g) map with model-detected breakpoints (red lines)</w:t>
      </w:r>
      <w:r w:rsidR="005D1F29">
        <w:t>. See appendix for similar plots for different key ages and sexes.</w:t>
      </w:r>
      <w:r w:rsidR="00B6218A">
        <w:t xml:space="preserve"> </w:t>
      </w:r>
    </w:p>
    <w:p w14:paraId="2CC4F324" w14:textId="77777777" w:rsidR="000F0C3E" w:rsidRDefault="00655F5F" w:rsidP="00A14245">
      <w:pPr>
        <w:pStyle w:val="Caption"/>
      </w:pPr>
      <w:r>
        <w:rPr>
          <w:noProof/>
        </w:rPr>
        <w:lastRenderedPageBreak/>
        <w:drawing>
          <wp:inline distT="0" distB="0" distL="0" distR="0" wp14:anchorId="09D670D9" wp14:editId="4B445F6A">
            <wp:extent cx="5689399" cy="7114032"/>
            <wp:effectExtent l="0" t="0" r="698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689399" cy="7114032"/>
                    </a:xfrm>
                    <a:prstGeom prst="rect">
                      <a:avLst/>
                    </a:prstGeom>
                    <a:noFill/>
                    <a:ln>
                      <a:noFill/>
                    </a:ln>
                  </pic:spPr>
                </pic:pic>
              </a:graphicData>
            </a:graphic>
          </wp:inline>
        </w:drawing>
      </w:r>
    </w:p>
    <w:p w14:paraId="5194C005" w14:textId="4D1B4F5D" w:rsidR="00A14245" w:rsidRDefault="000F0C3E" w:rsidP="000F0C3E">
      <w:pPr>
        <w:pStyle w:val="Caption"/>
      </w:pPr>
      <w:bookmarkStart w:id="366" w:name="_Ref5721192"/>
      <w:r>
        <w:t xml:space="preserve">Figure </w:t>
      </w:r>
      <w:r w:rsidR="003918D8">
        <w:rPr>
          <w:noProof/>
        </w:rPr>
        <w:fldChar w:fldCharType="begin"/>
      </w:r>
      <w:r w:rsidR="003918D8">
        <w:rPr>
          <w:noProof/>
        </w:rPr>
        <w:instrText xml:space="preserve"> SEQ Figure \* ARABIC </w:instrText>
      </w:r>
      <w:r w:rsidR="003918D8">
        <w:rPr>
          <w:noProof/>
        </w:rPr>
        <w:fldChar w:fldCharType="separate"/>
      </w:r>
      <w:r>
        <w:rPr>
          <w:noProof/>
        </w:rPr>
        <w:t>7</w:t>
      </w:r>
      <w:r w:rsidR="003918D8">
        <w:rPr>
          <w:noProof/>
        </w:rPr>
        <w:fldChar w:fldCharType="end"/>
      </w:r>
      <w:bookmarkEnd w:id="366"/>
      <w:r w:rsidR="00655F5F">
        <w:t xml:space="preserve"> (</w:t>
      </w:r>
      <w:proofErr w:type="spellStart"/>
      <w:proofErr w:type="gramStart"/>
      <w:r w:rsidR="00655F5F">
        <w:t>a,c</w:t>
      </w:r>
      <w:proofErr w:type="gramEnd"/>
      <w:r w:rsidR="00655F5F">
        <w:t>,e</w:t>
      </w:r>
      <w:proofErr w:type="spellEnd"/>
      <w:r w:rsidR="00655F5F">
        <w:t xml:space="preserve">) Plots of smoothers for </w:t>
      </w:r>
      <w:r w:rsidR="00655F5F" w:rsidRPr="00D75A95">
        <w:t>Year</w:t>
      </w:r>
      <w:r w:rsidR="00655F5F">
        <w:t>, Latitude, and Longitude, and first derivatives thereof for female age six sablefish (</w:t>
      </w:r>
      <w:proofErr w:type="spellStart"/>
      <w:r w:rsidR="00655F5F">
        <w:t>b,d,f</w:t>
      </w:r>
      <w:proofErr w:type="spellEnd"/>
      <w:r w:rsidR="00655F5F">
        <w:t xml:space="preserve">). Red lines indicate latitudes or longitudes that produced the highest first derivative and had a confidence interval that did not include zero. g) map with model-detected breakpoints (red lines). </w:t>
      </w:r>
      <w:r w:rsidR="00A14245">
        <w:t xml:space="preserve">See appendix for similar plots for different key ages and sexes. </w:t>
      </w:r>
    </w:p>
    <w:p w14:paraId="1A6443BC" w14:textId="6D9D429E" w:rsidR="00655F5F" w:rsidRPr="00655F5F" w:rsidRDefault="00655F5F" w:rsidP="00655F5F">
      <w:pPr>
        <w:sectPr w:rsidR="00655F5F" w:rsidRPr="00655F5F" w:rsidSect="00305832">
          <w:pgSz w:w="12240" w:h="15840"/>
          <w:pgMar w:top="1440" w:right="1440" w:bottom="1440" w:left="1440" w:header="720" w:footer="720" w:gutter="0"/>
          <w:cols w:space="720"/>
          <w:docGrid w:linePitch="360"/>
        </w:sectPr>
      </w:pPr>
    </w:p>
    <w:p w14:paraId="55A4F25F" w14:textId="0C083261" w:rsidR="00AA564B" w:rsidRDefault="00AA564B" w:rsidP="00AA564B">
      <w:pPr>
        <w:pStyle w:val="Caption"/>
      </w:pPr>
      <w:r>
        <w:rPr>
          <w:noProof/>
        </w:rPr>
        <w:lastRenderedPageBreak/>
        <w:drawing>
          <wp:inline distT="0" distB="0" distL="0" distR="0" wp14:anchorId="318172EE" wp14:editId="022E3BA6">
            <wp:extent cx="6400800" cy="6796174"/>
            <wp:effectExtent l="0" t="0" r="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ab_zones.png"/>
                    <pic:cNvPicPr/>
                  </pic:nvPicPr>
                  <pic:blipFill rotWithShape="1">
                    <a:blip r:embed="rId19" cstate="print">
                      <a:extLst>
                        <a:ext uri="{28A0092B-C50C-407E-A947-70E740481C1C}">
                          <a14:useLocalDpi xmlns:a14="http://schemas.microsoft.com/office/drawing/2010/main" val="0"/>
                        </a:ext>
                      </a:extLst>
                    </a:blip>
                    <a:srcRect l="14479" r="14883"/>
                    <a:stretch/>
                  </pic:blipFill>
                  <pic:spPr bwMode="auto">
                    <a:xfrm>
                      <a:off x="0" y="0"/>
                      <a:ext cx="6400800" cy="6796174"/>
                    </a:xfrm>
                    <a:prstGeom prst="rect">
                      <a:avLst/>
                    </a:prstGeom>
                    <a:ln>
                      <a:noFill/>
                    </a:ln>
                    <a:extLst>
                      <a:ext uri="{53640926-AAD7-44D8-BBD7-CCE9431645EC}">
                        <a14:shadowObscured xmlns:a14="http://schemas.microsoft.com/office/drawing/2010/main"/>
                      </a:ext>
                    </a:extLst>
                  </pic:spPr>
                </pic:pic>
              </a:graphicData>
            </a:graphic>
          </wp:inline>
        </w:drawing>
      </w:r>
    </w:p>
    <w:p w14:paraId="4065EC25" w14:textId="024A5793" w:rsidR="001F735D" w:rsidRDefault="00AA564B" w:rsidP="00C479B0">
      <w:pPr>
        <w:pStyle w:val="Caption"/>
        <w:sectPr w:rsidR="001F735D" w:rsidSect="00305832">
          <w:pgSz w:w="12240" w:h="15840"/>
          <w:pgMar w:top="1440" w:right="1440" w:bottom="1440" w:left="1440" w:header="720" w:footer="720" w:gutter="0"/>
          <w:cols w:space="720"/>
          <w:docGrid w:linePitch="360"/>
        </w:sectPr>
      </w:pPr>
      <w:bookmarkStart w:id="367" w:name="_Ref5281391"/>
      <w:r>
        <w:t xml:space="preserve">Figure </w:t>
      </w:r>
      <w:r w:rsidR="00432FC3">
        <w:rPr>
          <w:noProof/>
        </w:rPr>
        <w:fldChar w:fldCharType="begin"/>
      </w:r>
      <w:r w:rsidR="00432FC3">
        <w:rPr>
          <w:noProof/>
        </w:rPr>
        <w:instrText xml:space="preserve"> SEQ Figure \* ARABIC </w:instrText>
      </w:r>
      <w:r w:rsidR="00432FC3">
        <w:rPr>
          <w:noProof/>
        </w:rPr>
        <w:fldChar w:fldCharType="separate"/>
      </w:r>
      <w:r w:rsidR="000F0C3E">
        <w:rPr>
          <w:noProof/>
        </w:rPr>
        <w:t>8</w:t>
      </w:r>
      <w:r w:rsidR="00432FC3">
        <w:rPr>
          <w:noProof/>
        </w:rPr>
        <w:fldChar w:fldCharType="end"/>
      </w:r>
      <w:bookmarkEnd w:id="367"/>
      <w:r>
        <w:t>. Method-detected breakpoints (red dashed lines) and ecosystem-b</w:t>
      </w:r>
      <w:r w:rsidR="003E4700">
        <w:t>a</w:t>
      </w:r>
      <w:r>
        <w:t xml:space="preserve">sed break (blue dashed lines) used to delineate growth regions for sablefish. </w:t>
      </w:r>
      <w:r w:rsidR="00AA6414">
        <w:t>For illustration, points</w:t>
      </w:r>
      <w:r>
        <w:t xml:space="preserve"> are raw sablefish observations of both sexes at </w:t>
      </w:r>
      <w:r w:rsidR="00AA6414">
        <w:t>age</w:t>
      </w:r>
      <w:r>
        <w:t xml:space="preserve"> 30 years</w:t>
      </w:r>
      <w:r w:rsidR="001C1677">
        <w:t>.</w:t>
      </w:r>
    </w:p>
    <w:p w14:paraId="0B35D6F9" w14:textId="77777777" w:rsidR="00113A0A" w:rsidRDefault="00113A0A" w:rsidP="00305832">
      <w:pPr>
        <w:spacing w:line="360" w:lineRule="auto"/>
      </w:pPr>
      <w:r>
        <w:rPr>
          <w:noProof/>
        </w:rPr>
        <w:lastRenderedPageBreak/>
        <w:drawing>
          <wp:inline distT="0" distB="0" distL="0" distR="0" wp14:anchorId="3CD57937" wp14:editId="4E35C38E">
            <wp:extent cx="6095998" cy="7315200"/>
            <wp:effectExtent l="0" t="0" r="63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ts_gam.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6095998" cy="7315200"/>
                    </a:xfrm>
                    <a:prstGeom prst="rect">
                      <a:avLst/>
                    </a:prstGeom>
                  </pic:spPr>
                </pic:pic>
              </a:graphicData>
            </a:graphic>
          </wp:inline>
        </w:drawing>
      </w:r>
    </w:p>
    <w:p w14:paraId="6E9170D1" w14:textId="7763FE87" w:rsidR="003B4E84" w:rsidRDefault="00F94063" w:rsidP="00305832">
      <w:pPr>
        <w:pStyle w:val="Caption"/>
        <w:spacing w:line="360" w:lineRule="auto"/>
        <w:sectPr w:rsidR="003B4E84" w:rsidSect="00871B3A">
          <w:pgSz w:w="12240" w:h="15840"/>
          <w:pgMar w:top="1440" w:right="1440" w:bottom="1440" w:left="1440" w:header="720" w:footer="720" w:gutter="0"/>
          <w:cols w:space="720"/>
          <w:docGrid w:linePitch="360"/>
        </w:sectPr>
      </w:pPr>
      <w:bookmarkStart w:id="368" w:name="_Ref532305683"/>
      <w:r>
        <w:t xml:space="preserve">Figure </w:t>
      </w:r>
      <w:r w:rsidR="00B8111C">
        <w:rPr>
          <w:noProof/>
        </w:rPr>
        <w:fldChar w:fldCharType="begin"/>
      </w:r>
      <w:r w:rsidR="00B8111C">
        <w:rPr>
          <w:noProof/>
        </w:rPr>
        <w:instrText xml:space="preserve"> SEQ Figure \* ARABIC </w:instrText>
      </w:r>
      <w:r w:rsidR="00B8111C">
        <w:rPr>
          <w:noProof/>
        </w:rPr>
        <w:fldChar w:fldCharType="separate"/>
      </w:r>
      <w:r w:rsidR="000F0C3E">
        <w:rPr>
          <w:noProof/>
        </w:rPr>
        <w:t>9</w:t>
      </w:r>
      <w:r w:rsidR="00B8111C">
        <w:rPr>
          <w:noProof/>
        </w:rPr>
        <w:fldChar w:fldCharType="end"/>
      </w:r>
      <w:bookmarkEnd w:id="368"/>
      <w:r>
        <w:t xml:space="preserve">. Fits of von </w:t>
      </w:r>
      <w:proofErr w:type="spellStart"/>
      <w:r>
        <w:t>Bertalanffy</w:t>
      </w:r>
      <w:proofErr w:type="spellEnd"/>
      <w:r>
        <w:t xml:space="preserve"> growth function </w:t>
      </w:r>
      <w:r w:rsidR="00871B3A">
        <w:t xml:space="preserve">(black lines) </w:t>
      </w:r>
      <w:r>
        <w:t xml:space="preserve">to data </w:t>
      </w:r>
      <w:r w:rsidR="00B23510">
        <w:t xml:space="preserve">at final </w:t>
      </w:r>
      <w:proofErr w:type="spellStart"/>
      <w:r w:rsidR="00B23510">
        <w:t>spatio</w:t>
      </w:r>
      <w:proofErr w:type="spellEnd"/>
      <w:r w:rsidR="00B23510">
        <w:t>-temporal</w:t>
      </w:r>
      <w:r w:rsidR="00262084">
        <w:t xml:space="preserve"> aggregation</w:t>
      </w:r>
      <w:r>
        <w:t>.</w:t>
      </w:r>
      <w:r w:rsidR="00871B3A">
        <w:t xml:space="preserve"> Points are raw survey data colored by their source.</w:t>
      </w:r>
    </w:p>
    <w:p w14:paraId="23D13186" w14:textId="44C3E2D1" w:rsidR="00E21EB4" w:rsidRDefault="00E21EB4" w:rsidP="00A33E5C">
      <w:pPr>
        <w:pStyle w:val="Heading1"/>
        <w:spacing w:line="360" w:lineRule="auto"/>
      </w:pPr>
      <w:r w:rsidRPr="00F82EB2">
        <w:lastRenderedPageBreak/>
        <w:t>Tables</w:t>
      </w:r>
    </w:p>
    <w:tbl>
      <w:tblPr>
        <w:tblStyle w:val="TableGrid"/>
        <w:tblW w:w="9455" w:type="dxa"/>
        <w:tblLook w:val="04A0" w:firstRow="1" w:lastRow="0" w:firstColumn="1" w:lastColumn="0" w:noHBand="0" w:noVBand="1"/>
      </w:tblPr>
      <w:tblGrid>
        <w:gridCol w:w="4780"/>
        <w:gridCol w:w="4675"/>
      </w:tblGrid>
      <w:tr w:rsidR="00B82748" w14:paraId="3837BCF3" w14:textId="77777777" w:rsidTr="008F59B5">
        <w:trPr>
          <w:trHeight w:val="20"/>
        </w:trPr>
        <w:tc>
          <w:tcPr>
            <w:tcW w:w="4780" w:type="dxa"/>
          </w:tcPr>
          <w:p w14:paraId="0A5AB89C" w14:textId="77777777" w:rsidR="00B82748" w:rsidRPr="00E11D94" w:rsidRDefault="00B82748" w:rsidP="007D5FD4">
            <w:pPr>
              <w:rPr>
                <w:b/>
              </w:rPr>
            </w:pPr>
            <w:bookmarkStart w:id="369" w:name="_Hlk3275689"/>
            <w:r w:rsidRPr="00E11D94">
              <w:rPr>
                <w:b/>
              </w:rPr>
              <w:t>Scenario Description</w:t>
            </w:r>
          </w:p>
        </w:tc>
        <w:tc>
          <w:tcPr>
            <w:tcW w:w="4675" w:type="dxa"/>
          </w:tcPr>
          <w:p w14:paraId="55690027" w14:textId="77777777" w:rsidR="00B82748" w:rsidRPr="00E11D94" w:rsidRDefault="00B82748" w:rsidP="007D5FD4">
            <w:pPr>
              <w:rPr>
                <w:b/>
              </w:rPr>
            </w:pPr>
            <w:r w:rsidRPr="00E11D94">
              <w:rPr>
                <w:b/>
              </w:rPr>
              <w:t>Spatial Stratification</w:t>
            </w:r>
          </w:p>
        </w:tc>
      </w:tr>
      <w:tr w:rsidR="00B82748" w14:paraId="2381033F" w14:textId="77777777" w:rsidTr="008F59B5">
        <w:trPr>
          <w:trHeight w:val="20"/>
        </w:trPr>
        <w:tc>
          <w:tcPr>
            <w:tcW w:w="4780" w:type="dxa"/>
          </w:tcPr>
          <w:p w14:paraId="4D587584" w14:textId="77777777" w:rsidR="00B82748" w:rsidRDefault="00B82748" w:rsidP="007D5FD4">
            <w:r>
              <w:t>No spatial breaks</w:t>
            </w:r>
          </w:p>
        </w:tc>
        <w:tc>
          <w:tcPr>
            <w:tcW w:w="4675" w:type="dxa"/>
          </w:tcPr>
          <w:p w14:paraId="55A12E7B" w14:textId="72C3F3B7" w:rsidR="00B82748" w:rsidRDefault="00B82748" w:rsidP="007D5FD4">
            <w:r>
              <w:t xml:space="preserve">Latitude </w:t>
            </w:r>
            <w:r w:rsidR="0057075F">
              <w:t xml:space="preserve">and Longitude </w:t>
            </w:r>
            <w:r>
              <w:t xml:space="preserve">~ </w:t>
            </w:r>
            <w:r w:rsidR="0057075F">
              <w:t>U</w:t>
            </w:r>
            <w:r>
              <w:t>[0,50]</w:t>
            </w:r>
            <w:r w:rsidR="0057075F">
              <w:t>, all fish under Regime 1</w:t>
            </w:r>
            <w:r>
              <w:t xml:space="preserve"> </w:t>
            </w:r>
          </w:p>
        </w:tc>
      </w:tr>
      <w:tr w:rsidR="00B82748" w14:paraId="2EC4A0FE" w14:textId="77777777" w:rsidTr="008F59B5">
        <w:trPr>
          <w:trHeight w:val="20"/>
        </w:trPr>
        <w:tc>
          <w:tcPr>
            <w:tcW w:w="4780" w:type="dxa"/>
          </w:tcPr>
          <w:p w14:paraId="27664435" w14:textId="77777777" w:rsidR="00B82748" w:rsidRDefault="00B82748" w:rsidP="007D5FD4">
            <w:r>
              <w:t>Single, spatial break in middle of range, with no overlap and strong contrast</w:t>
            </w:r>
          </w:p>
        </w:tc>
        <w:tc>
          <w:tcPr>
            <w:tcW w:w="4675" w:type="dxa"/>
          </w:tcPr>
          <w:p w14:paraId="13F10C66" w14:textId="77777777" w:rsidR="00D73DFA" w:rsidRDefault="00B82748" w:rsidP="007D5FD4">
            <w:r>
              <w:t>Latitude</w:t>
            </w:r>
            <w:r w:rsidR="00B0287C">
              <w:t xml:space="preserve"> and Longitude</w:t>
            </w:r>
            <w:r>
              <w:t xml:space="preserve"> ~ U[0,25]  under growth Regime 1; </w:t>
            </w:r>
          </w:p>
          <w:p w14:paraId="19536133" w14:textId="250D8D43" w:rsidR="00B82748" w:rsidRDefault="00B0287C" w:rsidP="007D5FD4">
            <w:r>
              <w:t xml:space="preserve">Latitude and Longitude </w:t>
            </w:r>
            <w:r w:rsidR="00B82748">
              <w:t>~ U[25,50] under Regime 2</w:t>
            </w:r>
          </w:p>
        </w:tc>
      </w:tr>
      <w:tr w:rsidR="00B82748" w14:paraId="3FF20D10" w14:textId="77777777" w:rsidTr="008F59B5">
        <w:trPr>
          <w:trHeight w:val="20"/>
        </w:trPr>
        <w:tc>
          <w:tcPr>
            <w:tcW w:w="4780" w:type="dxa"/>
          </w:tcPr>
          <w:p w14:paraId="48610458" w14:textId="77777777" w:rsidR="00B82748" w:rsidRDefault="00B82748" w:rsidP="007D5FD4">
            <w:r>
              <w:t>Single, spatial break at 25 degrees with no overlap and reduced contrast</w:t>
            </w:r>
          </w:p>
        </w:tc>
        <w:tc>
          <w:tcPr>
            <w:tcW w:w="4675" w:type="dxa"/>
          </w:tcPr>
          <w:p w14:paraId="2E64C47C" w14:textId="77777777" w:rsidR="00D73DFA" w:rsidRDefault="00B0287C" w:rsidP="007D5FD4">
            <w:r>
              <w:t xml:space="preserve">Latitude and Longitude </w:t>
            </w:r>
            <w:r w:rsidR="00B82748">
              <w:t>~ U[0,25]  under growth Regime 1;</w:t>
            </w:r>
          </w:p>
          <w:p w14:paraId="4CF0762A" w14:textId="6AD29014" w:rsidR="00B82748" w:rsidRDefault="00B0287C" w:rsidP="007D5FD4">
            <w:r>
              <w:t xml:space="preserve">Latitude and Longitude </w:t>
            </w:r>
            <w:r w:rsidR="00B82748">
              <w:t>~ U[25,50] under Regime 3</w:t>
            </w:r>
          </w:p>
        </w:tc>
      </w:tr>
      <w:tr w:rsidR="00B82748" w14:paraId="18937E0F" w14:textId="77777777" w:rsidTr="008F59B5">
        <w:trPr>
          <w:trHeight w:val="20"/>
        </w:trPr>
        <w:tc>
          <w:tcPr>
            <w:tcW w:w="4780" w:type="dxa"/>
          </w:tcPr>
          <w:p w14:paraId="43EBF68E" w14:textId="77777777" w:rsidR="00B82748" w:rsidRDefault="00B82748" w:rsidP="007D5FD4">
            <w:r>
              <w:t>Single spatial break with some overlap</w:t>
            </w:r>
          </w:p>
        </w:tc>
        <w:tc>
          <w:tcPr>
            <w:tcW w:w="4675" w:type="dxa"/>
          </w:tcPr>
          <w:p w14:paraId="0ECB35A0" w14:textId="77777777" w:rsidR="00D73DFA" w:rsidRDefault="00B0287C" w:rsidP="007D5FD4">
            <w:r>
              <w:t xml:space="preserve">Latitude and Longitude </w:t>
            </w:r>
            <w:r w:rsidR="00B82748">
              <w:t xml:space="preserve">~ U[0,25]  under growth Regime 1; </w:t>
            </w:r>
          </w:p>
          <w:p w14:paraId="4E5E73F6" w14:textId="2AEE3099" w:rsidR="00B82748" w:rsidRDefault="00B0287C" w:rsidP="007D5FD4">
            <w:r>
              <w:t xml:space="preserve">Latitude and Longitude </w:t>
            </w:r>
            <w:r w:rsidR="00B82748">
              <w:t>~ U[20,50] under Regime 2</w:t>
            </w:r>
          </w:p>
        </w:tc>
      </w:tr>
      <w:tr w:rsidR="00B82748" w14:paraId="06BE7A4F" w14:textId="77777777" w:rsidTr="008F59B5">
        <w:trPr>
          <w:trHeight w:val="20"/>
        </w:trPr>
        <w:tc>
          <w:tcPr>
            <w:tcW w:w="4780" w:type="dxa"/>
          </w:tcPr>
          <w:p w14:paraId="6D57C92F" w14:textId="77777777" w:rsidR="00B82748" w:rsidRDefault="00B82748" w:rsidP="007D5FD4">
            <w:r>
              <w:t xml:space="preserve">Single spatial break at edge of range with no overlap </w:t>
            </w:r>
          </w:p>
        </w:tc>
        <w:tc>
          <w:tcPr>
            <w:tcW w:w="4675" w:type="dxa"/>
          </w:tcPr>
          <w:p w14:paraId="1A47DF4C" w14:textId="77777777" w:rsidR="00D73DFA" w:rsidRDefault="00B0287C" w:rsidP="007D5FD4">
            <w:r>
              <w:t xml:space="preserve">Latitude and Longitude </w:t>
            </w:r>
            <w:r w:rsidR="00B82748">
              <w:t>~ U[0,49]  under growth Regime 1;</w:t>
            </w:r>
          </w:p>
          <w:p w14:paraId="5BCDF1B4" w14:textId="524E2BD8" w:rsidR="00B82748" w:rsidRDefault="00B0287C" w:rsidP="007D5FD4">
            <w:r>
              <w:t xml:space="preserve">Latitude and Longitude </w:t>
            </w:r>
            <w:r w:rsidR="00B82748">
              <w:t>~ U[49,50] under Regime 2</w:t>
            </w:r>
          </w:p>
        </w:tc>
      </w:tr>
      <w:tr w:rsidR="007D5FD4" w14:paraId="21D27038" w14:textId="77777777" w:rsidTr="008F59B5">
        <w:trPr>
          <w:trHeight w:val="20"/>
        </w:trPr>
        <w:tc>
          <w:tcPr>
            <w:tcW w:w="4780" w:type="dxa"/>
          </w:tcPr>
          <w:p w14:paraId="704D1D02" w14:textId="16A0EFD8" w:rsidR="007D5FD4" w:rsidRDefault="007D5FD4" w:rsidP="007D5FD4">
            <w:r>
              <w:t>Single temporal break at year 50 (of 100); no spatial variability</w:t>
            </w:r>
          </w:p>
        </w:tc>
        <w:tc>
          <w:tcPr>
            <w:tcW w:w="4675" w:type="dxa"/>
          </w:tcPr>
          <w:p w14:paraId="595EB855" w14:textId="786140E5" w:rsidR="007D5FD4" w:rsidRDefault="007D5FD4" w:rsidP="007D5FD4">
            <w:r>
              <w:t>Latitude and Longitude ~ U[0,50], all fish under Regime 1 from years 0 to 49 and Regime 2 thereafter</w:t>
            </w:r>
          </w:p>
        </w:tc>
      </w:tr>
    </w:tbl>
    <w:p w14:paraId="305463CD" w14:textId="42806408" w:rsidR="000645CA" w:rsidRDefault="00B82748" w:rsidP="000645CA">
      <w:pPr>
        <w:pStyle w:val="Caption"/>
        <w:spacing w:before="240" w:after="0" w:line="360" w:lineRule="auto"/>
        <w:jc w:val="both"/>
        <w:sectPr w:rsidR="000645CA">
          <w:footerReference w:type="default" r:id="rId21"/>
          <w:pgSz w:w="12240" w:h="15840"/>
          <w:pgMar w:top="1440" w:right="1440" w:bottom="1440" w:left="1440" w:header="720" w:footer="720" w:gutter="0"/>
          <w:cols w:space="720"/>
          <w:docGrid w:linePitch="360"/>
        </w:sectPr>
      </w:pPr>
      <w:bookmarkStart w:id="370" w:name="_Ref872431"/>
      <w:bookmarkStart w:id="371" w:name="_Ref872422"/>
      <w:r>
        <w:t xml:space="preserve">Table </w:t>
      </w:r>
      <w:r>
        <w:rPr>
          <w:noProof/>
        </w:rPr>
        <w:fldChar w:fldCharType="begin"/>
      </w:r>
      <w:r>
        <w:rPr>
          <w:noProof/>
        </w:rPr>
        <w:instrText xml:space="preserve"> SEQ Table \* ARABIC </w:instrText>
      </w:r>
      <w:r>
        <w:rPr>
          <w:noProof/>
        </w:rPr>
        <w:fldChar w:fldCharType="separate"/>
      </w:r>
      <w:r w:rsidR="00AB2804">
        <w:rPr>
          <w:noProof/>
        </w:rPr>
        <w:t>1</w:t>
      </w:r>
      <w:r>
        <w:rPr>
          <w:noProof/>
        </w:rPr>
        <w:fldChar w:fldCharType="end"/>
      </w:r>
      <w:bookmarkEnd w:id="370"/>
      <w:r>
        <w:t xml:space="preserve">. Summary of simulated datasets used to test the </w:t>
      </w:r>
      <w:r w:rsidR="007D5FD4">
        <w:t>proposed</w:t>
      </w:r>
      <w:r>
        <w:t xml:space="preserve"> method </w:t>
      </w:r>
      <w:bookmarkEnd w:id="371"/>
      <w:r w:rsidR="007D5FD4">
        <w:t>against various degrees of spatial growth variation, and a single temporal scenario.</w:t>
      </w:r>
    </w:p>
    <w:bookmarkEnd w:id="369"/>
    <w:p w14:paraId="29E157C0" w14:textId="77777777" w:rsidR="00B82748" w:rsidRPr="00B82748" w:rsidRDefault="00B82748" w:rsidP="000645CA">
      <w:pPr>
        <w:spacing w:line="360" w:lineRule="auto"/>
      </w:pPr>
    </w:p>
    <w:tbl>
      <w:tblPr>
        <w:tblStyle w:val="TableGrid"/>
        <w:tblW w:w="9463" w:type="dxa"/>
        <w:tblLook w:val="04A0" w:firstRow="1" w:lastRow="0" w:firstColumn="1" w:lastColumn="0" w:noHBand="0" w:noVBand="1"/>
      </w:tblPr>
      <w:tblGrid>
        <w:gridCol w:w="2281"/>
        <w:gridCol w:w="1338"/>
        <w:gridCol w:w="1419"/>
        <w:gridCol w:w="2212"/>
        <w:gridCol w:w="2213"/>
      </w:tblGrid>
      <w:tr w:rsidR="00A71419" w:rsidRPr="00E11D94" w14:paraId="050DD4F1" w14:textId="2F23EF22" w:rsidTr="00234F7E">
        <w:trPr>
          <w:trHeight w:val="11"/>
        </w:trPr>
        <w:tc>
          <w:tcPr>
            <w:tcW w:w="2281" w:type="dxa"/>
          </w:tcPr>
          <w:p w14:paraId="209A0208" w14:textId="77777777" w:rsidR="00A71419" w:rsidRPr="00E11D94" w:rsidRDefault="00A71419" w:rsidP="00234F7E">
            <w:pPr>
              <w:rPr>
                <w:b/>
              </w:rPr>
            </w:pPr>
            <w:r w:rsidRPr="00E11D94">
              <w:rPr>
                <w:b/>
              </w:rPr>
              <w:t>Scenario Description</w:t>
            </w:r>
          </w:p>
        </w:tc>
        <w:tc>
          <w:tcPr>
            <w:tcW w:w="1338" w:type="dxa"/>
          </w:tcPr>
          <w:p w14:paraId="4F4CAEB1" w14:textId="77777777" w:rsidR="00A71419" w:rsidRPr="00E11D94" w:rsidRDefault="00A71419" w:rsidP="00234F7E">
            <w:pPr>
              <w:rPr>
                <w:b/>
              </w:rPr>
            </w:pPr>
            <w:r>
              <w:rPr>
                <w:b/>
              </w:rPr>
              <w:t>True Break Points</w:t>
            </w:r>
          </w:p>
        </w:tc>
        <w:tc>
          <w:tcPr>
            <w:tcW w:w="1419" w:type="dxa"/>
          </w:tcPr>
          <w:p w14:paraId="4BD6A892" w14:textId="65CCCC98" w:rsidR="00A71419" w:rsidRPr="00E11D94" w:rsidRDefault="00A71419" w:rsidP="00234F7E">
            <w:pPr>
              <w:rPr>
                <w:b/>
              </w:rPr>
            </w:pPr>
            <w:commentRangeStart w:id="372"/>
            <w:commentRangeStart w:id="373"/>
            <w:r>
              <w:rPr>
                <w:b/>
              </w:rPr>
              <w:t>Coverage probability for L</w:t>
            </w:r>
            <w:r w:rsidRPr="000645CA">
              <w:rPr>
                <w:b/>
                <w:vertAlign w:val="subscript"/>
              </w:rPr>
              <w:t>1</w:t>
            </w:r>
            <w:commentRangeEnd w:id="372"/>
            <w:commentRangeEnd w:id="373"/>
            <w:r>
              <w:rPr>
                <w:b/>
                <w:vertAlign w:val="subscript"/>
              </w:rPr>
              <w:t>,</w:t>
            </w:r>
            <w:r>
              <w:rPr>
                <w:b/>
              </w:rPr>
              <w:t xml:space="preserve"> L</w:t>
            </w:r>
            <w:r>
              <w:rPr>
                <w:b/>
                <w:vertAlign w:val="subscript"/>
              </w:rPr>
              <w:t>2</w:t>
            </w:r>
            <w:r w:rsidRPr="000645CA">
              <w:rPr>
                <w:rStyle w:val="CommentReference"/>
                <w:vertAlign w:val="subscript"/>
              </w:rPr>
              <w:commentReference w:id="372"/>
            </w:r>
            <w:r w:rsidR="00B16645">
              <w:rPr>
                <w:rStyle w:val="CommentReference"/>
              </w:rPr>
              <w:commentReference w:id="373"/>
            </w:r>
          </w:p>
        </w:tc>
        <w:tc>
          <w:tcPr>
            <w:tcW w:w="2212" w:type="dxa"/>
          </w:tcPr>
          <w:p w14:paraId="32AFC9F2" w14:textId="330892E5" w:rsidR="00A71419" w:rsidDel="009C2770" w:rsidRDefault="00A71419" w:rsidP="00234F7E">
            <w:pPr>
              <w:rPr>
                <w:b/>
              </w:rPr>
            </w:pPr>
            <w:r>
              <w:rPr>
                <w:b/>
              </w:rPr>
              <w:t>Proportion correct latitude, longitude, year</w:t>
            </w:r>
          </w:p>
        </w:tc>
        <w:tc>
          <w:tcPr>
            <w:tcW w:w="2213" w:type="dxa"/>
          </w:tcPr>
          <w:p w14:paraId="1099BAEE" w14:textId="21E066A8" w:rsidR="00A71419" w:rsidRDefault="00A71419" w:rsidP="00234F7E">
            <w:pPr>
              <w:rPr>
                <w:b/>
              </w:rPr>
            </w:pPr>
            <w:r>
              <w:rPr>
                <w:b/>
              </w:rPr>
              <w:t>Proportion all three breakpoints correct</w:t>
            </w:r>
          </w:p>
        </w:tc>
      </w:tr>
      <w:tr w:rsidR="00A71419" w14:paraId="6C096F0E" w14:textId="74A4EC30" w:rsidTr="00234F7E">
        <w:trPr>
          <w:trHeight w:val="11"/>
        </w:trPr>
        <w:tc>
          <w:tcPr>
            <w:tcW w:w="2281" w:type="dxa"/>
          </w:tcPr>
          <w:p w14:paraId="7EAEC43D" w14:textId="2E42DFC6" w:rsidR="00A71419" w:rsidRDefault="00A71419" w:rsidP="00234F7E">
            <w:r>
              <w:t>No spatial breaks</w:t>
            </w:r>
          </w:p>
        </w:tc>
        <w:tc>
          <w:tcPr>
            <w:tcW w:w="1338" w:type="dxa"/>
          </w:tcPr>
          <w:p w14:paraId="11AB5C30" w14:textId="77777777" w:rsidR="00A71419" w:rsidRDefault="00A71419" w:rsidP="00234F7E">
            <w:r>
              <w:t>None</w:t>
            </w:r>
          </w:p>
        </w:tc>
        <w:tc>
          <w:tcPr>
            <w:tcW w:w="1419" w:type="dxa"/>
          </w:tcPr>
          <w:p w14:paraId="75FC5302" w14:textId="28511198" w:rsidR="00A71419" w:rsidRDefault="00A71419" w:rsidP="00234F7E">
            <w:r>
              <w:t>1, 0.23</w:t>
            </w:r>
          </w:p>
        </w:tc>
        <w:tc>
          <w:tcPr>
            <w:tcW w:w="2212" w:type="dxa"/>
          </w:tcPr>
          <w:p w14:paraId="4D356043" w14:textId="5266BDD3" w:rsidR="00A71419" w:rsidRDefault="00A71419" w:rsidP="00234F7E">
            <w:r>
              <w:t>0.76, 0.82, 0.83</w:t>
            </w:r>
          </w:p>
        </w:tc>
        <w:tc>
          <w:tcPr>
            <w:tcW w:w="2213" w:type="dxa"/>
          </w:tcPr>
          <w:p w14:paraId="7605E253" w14:textId="6073343B" w:rsidR="00A71419" w:rsidRDefault="00A71419" w:rsidP="00234F7E">
            <w:r>
              <w:t>0.51</w:t>
            </w:r>
          </w:p>
        </w:tc>
      </w:tr>
      <w:tr w:rsidR="00A71419" w14:paraId="2C791151" w14:textId="5AC871C7" w:rsidTr="00234F7E">
        <w:trPr>
          <w:trHeight w:val="11"/>
        </w:trPr>
        <w:tc>
          <w:tcPr>
            <w:tcW w:w="2281" w:type="dxa"/>
          </w:tcPr>
          <w:p w14:paraId="40F66BB0" w14:textId="5A5C6C4D" w:rsidR="00A71419" w:rsidRDefault="00A71419" w:rsidP="00234F7E">
            <w:r>
              <w:t>Single, spatial break in middle of range, with no overlap and strong contrast</w:t>
            </w:r>
          </w:p>
        </w:tc>
        <w:tc>
          <w:tcPr>
            <w:tcW w:w="1338" w:type="dxa"/>
          </w:tcPr>
          <w:p w14:paraId="488E25AA" w14:textId="7559D34C" w:rsidR="00A71419" w:rsidRDefault="00A71419" w:rsidP="00234F7E">
            <w:r>
              <w:t>25° Latitude and 25° Longitude</w:t>
            </w:r>
          </w:p>
        </w:tc>
        <w:tc>
          <w:tcPr>
            <w:tcW w:w="1419" w:type="dxa"/>
          </w:tcPr>
          <w:p w14:paraId="1047C5B9" w14:textId="0B8B1920" w:rsidR="00A71419" w:rsidRDefault="00A71419" w:rsidP="00234F7E">
            <w:r>
              <w:t>0.89, 0.30</w:t>
            </w:r>
          </w:p>
        </w:tc>
        <w:tc>
          <w:tcPr>
            <w:tcW w:w="2212" w:type="dxa"/>
          </w:tcPr>
          <w:p w14:paraId="0288A1E8" w14:textId="1F6B98D3" w:rsidR="00A71419" w:rsidRDefault="00A71419" w:rsidP="00234F7E">
            <w:r>
              <w:t>0.86, 0.82, 0.84</w:t>
            </w:r>
          </w:p>
        </w:tc>
        <w:tc>
          <w:tcPr>
            <w:tcW w:w="2213" w:type="dxa"/>
          </w:tcPr>
          <w:p w14:paraId="56C1C139" w14:textId="42B3ACB2" w:rsidR="00A71419" w:rsidRDefault="00A71419" w:rsidP="00234F7E">
            <w:r>
              <w:t>0.58</w:t>
            </w:r>
          </w:p>
        </w:tc>
      </w:tr>
      <w:tr w:rsidR="00A71419" w14:paraId="5B293E3F" w14:textId="621E910E" w:rsidTr="00234F7E">
        <w:trPr>
          <w:trHeight w:val="11"/>
        </w:trPr>
        <w:tc>
          <w:tcPr>
            <w:tcW w:w="2281" w:type="dxa"/>
          </w:tcPr>
          <w:p w14:paraId="3B9A125D" w14:textId="533BD9D5" w:rsidR="00A71419" w:rsidRDefault="00A71419" w:rsidP="00234F7E">
            <w:r>
              <w:t>Single, spatial break at 25 degrees with no overlap and reduced contrast</w:t>
            </w:r>
          </w:p>
        </w:tc>
        <w:tc>
          <w:tcPr>
            <w:tcW w:w="1338" w:type="dxa"/>
          </w:tcPr>
          <w:p w14:paraId="20BF4DA2" w14:textId="77777777" w:rsidR="00A71419" w:rsidRDefault="00A71419" w:rsidP="00234F7E">
            <w:r>
              <w:t>25° Latitude</w:t>
            </w:r>
          </w:p>
        </w:tc>
        <w:tc>
          <w:tcPr>
            <w:tcW w:w="1419" w:type="dxa"/>
          </w:tcPr>
          <w:p w14:paraId="6611FD24" w14:textId="6324855A" w:rsidR="00A71419" w:rsidRDefault="00A71419" w:rsidP="00234F7E">
            <w:r>
              <w:t>1, 0.27</w:t>
            </w:r>
          </w:p>
        </w:tc>
        <w:tc>
          <w:tcPr>
            <w:tcW w:w="2212" w:type="dxa"/>
          </w:tcPr>
          <w:p w14:paraId="044F0FF9" w14:textId="4B2CAD78" w:rsidR="00A71419" w:rsidRDefault="00A71419" w:rsidP="00234F7E">
            <w:r>
              <w:t>0.34, 0.34 ,0.82</w:t>
            </w:r>
          </w:p>
        </w:tc>
        <w:tc>
          <w:tcPr>
            <w:tcW w:w="2213" w:type="dxa"/>
          </w:tcPr>
          <w:p w14:paraId="49AFAEC3" w14:textId="0E722178" w:rsidR="00A71419" w:rsidRDefault="00A71419" w:rsidP="00234F7E">
            <w:r>
              <w:t>0.04</w:t>
            </w:r>
          </w:p>
        </w:tc>
      </w:tr>
      <w:tr w:rsidR="00A71419" w14:paraId="4E182683" w14:textId="73D03F29" w:rsidTr="00234F7E">
        <w:trPr>
          <w:trHeight w:val="11"/>
        </w:trPr>
        <w:tc>
          <w:tcPr>
            <w:tcW w:w="2281" w:type="dxa"/>
          </w:tcPr>
          <w:p w14:paraId="5845CD81" w14:textId="113BF756" w:rsidR="00A71419" w:rsidRDefault="00A71419" w:rsidP="00234F7E">
            <w:r>
              <w:t>Single spatial break with some overlap</w:t>
            </w:r>
          </w:p>
        </w:tc>
        <w:tc>
          <w:tcPr>
            <w:tcW w:w="1338" w:type="dxa"/>
          </w:tcPr>
          <w:p w14:paraId="08E9A6CF" w14:textId="7B72C2B7" w:rsidR="00A71419" w:rsidRDefault="00A71419" w:rsidP="00234F7E">
            <w:r>
              <w:t>Between 20° and 25° Latitude</w:t>
            </w:r>
          </w:p>
        </w:tc>
        <w:tc>
          <w:tcPr>
            <w:tcW w:w="1419" w:type="dxa"/>
          </w:tcPr>
          <w:p w14:paraId="06B0F79E" w14:textId="48019B0E" w:rsidR="00A71419" w:rsidRDefault="00A71419" w:rsidP="00234F7E">
            <w:r>
              <w:t>0.49,</w:t>
            </w:r>
            <w:r w:rsidR="00707751">
              <w:t xml:space="preserve"> </w:t>
            </w:r>
            <w:r>
              <w:t>0.27</w:t>
            </w:r>
          </w:p>
        </w:tc>
        <w:tc>
          <w:tcPr>
            <w:tcW w:w="2212" w:type="dxa"/>
          </w:tcPr>
          <w:p w14:paraId="5713A19A" w14:textId="1573A4B2" w:rsidR="00A71419" w:rsidRDefault="00A71419" w:rsidP="00234F7E">
            <w:r>
              <w:t>0.99,</w:t>
            </w:r>
            <w:r w:rsidR="00DB73DC">
              <w:t xml:space="preserve"> </w:t>
            </w:r>
            <w:r>
              <w:t>1</w:t>
            </w:r>
            <w:r w:rsidR="00DB73DC">
              <w:t>.00</w:t>
            </w:r>
            <w:r>
              <w:t>,</w:t>
            </w:r>
            <w:r w:rsidR="00DB73DC">
              <w:t xml:space="preserve"> </w:t>
            </w:r>
            <w:r>
              <w:t>0.82</w:t>
            </w:r>
          </w:p>
        </w:tc>
        <w:tc>
          <w:tcPr>
            <w:tcW w:w="2213" w:type="dxa"/>
          </w:tcPr>
          <w:p w14:paraId="1713FD4F" w14:textId="6F50EA58" w:rsidR="00A71419" w:rsidRDefault="00A71419" w:rsidP="00234F7E">
            <w:r>
              <w:t>0.81</w:t>
            </w:r>
          </w:p>
        </w:tc>
      </w:tr>
      <w:tr w:rsidR="00A71419" w14:paraId="2E71A6F9" w14:textId="74E98B73" w:rsidTr="00234F7E">
        <w:trPr>
          <w:trHeight w:val="11"/>
        </w:trPr>
        <w:tc>
          <w:tcPr>
            <w:tcW w:w="2281" w:type="dxa"/>
          </w:tcPr>
          <w:p w14:paraId="0F8A5FB0" w14:textId="56E868DA" w:rsidR="00A71419" w:rsidRDefault="00A71419" w:rsidP="00234F7E">
            <w:r>
              <w:t xml:space="preserve">Single spatial break at edge of range with no overlap </w:t>
            </w:r>
          </w:p>
        </w:tc>
        <w:tc>
          <w:tcPr>
            <w:tcW w:w="1338" w:type="dxa"/>
          </w:tcPr>
          <w:p w14:paraId="18E721CE" w14:textId="77777777" w:rsidR="00A71419" w:rsidRDefault="00A71419" w:rsidP="00234F7E">
            <w:r>
              <w:t>49° Latitude</w:t>
            </w:r>
          </w:p>
          <w:p w14:paraId="4A858C39" w14:textId="151A3F15" w:rsidR="00A71419" w:rsidRDefault="00A71419" w:rsidP="00234F7E"/>
        </w:tc>
        <w:tc>
          <w:tcPr>
            <w:tcW w:w="1419" w:type="dxa"/>
          </w:tcPr>
          <w:p w14:paraId="006143C6" w14:textId="203C6529" w:rsidR="00A71419" w:rsidRDefault="00A71419" w:rsidP="00234F7E">
            <w:r>
              <w:t>0.01,</w:t>
            </w:r>
            <w:r w:rsidR="00707751">
              <w:t xml:space="preserve"> </w:t>
            </w:r>
            <w:r>
              <w:t>0.01</w:t>
            </w:r>
          </w:p>
        </w:tc>
        <w:tc>
          <w:tcPr>
            <w:tcW w:w="2212" w:type="dxa"/>
          </w:tcPr>
          <w:p w14:paraId="4A7B125C" w14:textId="7FB63F71" w:rsidR="00A71419" w:rsidRDefault="00A71419" w:rsidP="00234F7E">
            <w:r>
              <w:t>0, 0, 0.9</w:t>
            </w:r>
          </w:p>
        </w:tc>
        <w:tc>
          <w:tcPr>
            <w:tcW w:w="2213" w:type="dxa"/>
          </w:tcPr>
          <w:p w14:paraId="3E97AD1E" w14:textId="0E3B3386" w:rsidR="00A71419" w:rsidRDefault="00A71419" w:rsidP="00234F7E">
            <w:r>
              <w:t>0</w:t>
            </w:r>
          </w:p>
        </w:tc>
      </w:tr>
      <w:tr w:rsidR="00A71419" w14:paraId="7A2E9CAD" w14:textId="5BD938EE" w:rsidTr="00234F7E">
        <w:trPr>
          <w:trHeight w:val="11"/>
        </w:trPr>
        <w:tc>
          <w:tcPr>
            <w:tcW w:w="2281" w:type="dxa"/>
          </w:tcPr>
          <w:p w14:paraId="21E9E3A8" w14:textId="246391C8" w:rsidR="00A71419" w:rsidRDefault="00A71419" w:rsidP="00234F7E">
            <w:r>
              <w:t>Single temporal break at year 50 (of 100); no spatial variability</w:t>
            </w:r>
          </w:p>
        </w:tc>
        <w:tc>
          <w:tcPr>
            <w:tcW w:w="1338" w:type="dxa"/>
          </w:tcPr>
          <w:p w14:paraId="24CF55DC" w14:textId="0B248411" w:rsidR="00A71419" w:rsidRDefault="00A71419" w:rsidP="00234F7E">
            <w:r>
              <w:t>Latitude and Longitude ~ U[0,50], all fish under Regime 1 from years 0 to 49 and Regime 2 thereafter</w:t>
            </w:r>
          </w:p>
        </w:tc>
        <w:tc>
          <w:tcPr>
            <w:tcW w:w="1419" w:type="dxa"/>
          </w:tcPr>
          <w:p w14:paraId="411DAABE" w14:textId="609ED14A" w:rsidR="00A71419" w:rsidRDefault="00A71419" w:rsidP="00234F7E">
            <w:r>
              <w:t>0.92, 0.39</w:t>
            </w:r>
          </w:p>
        </w:tc>
        <w:tc>
          <w:tcPr>
            <w:tcW w:w="2212" w:type="dxa"/>
          </w:tcPr>
          <w:p w14:paraId="2A2C225A" w14:textId="58F62149" w:rsidR="00A71419" w:rsidRDefault="00A71419" w:rsidP="00234F7E">
            <w:r>
              <w:t>0.88, 0.83, 0.79</w:t>
            </w:r>
          </w:p>
        </w:tc>
        <w:tc>
          <w:tcPr>
            <w:tcW w:w="2213" w:type="dxa"/>
          </w:tcPr>
          <w:p w14:paraId="3769E4EB" w14:textId="01DBACB2" w:rsidR="00A71419" w:rsidRDefault="00A71419" w:rsidP="00234F7E">
            <w:r>
              <w:t>0.60</w:t>
            </w:r>
          </w:p>
        </w:tc>
      </w:tr>
    </w:tbl>
    <w:p w14:paraId="591F6018" w14:textId="6A06F7D1" w:rsidR="00DF3DC4" w:rsidRDefault="00DF3DC4" w:rsidP="000645CA">
      <w:pPr>
        <w:pStyle w:val="Caption"/>
        <w:spacing w:before="240" w:after="0" w:line="360" w:lineRule="auto"/>
        <w:jc w:val="both"/>
        <w:sectPr w:rsidR="00DF3DC4">
          <w:pgSz w:w="12240" w:h="15840"/>
          <w:pgMar w:top="1440" w:right="1440" w:bottom="1440" w:left="1440" w:header="720" w:footer="720" w:gutter="0"/>
          <w:cols w:space="720"/>
          <w:docGrid w:linePitch="360"/>
        </w:sectPr>
      </w:pPr>
      <w:bookmarkStart w:id="374" w:name="_Ref5206074"/>
      <w:r>
        <w:t xml:space="preserve">Table </w:t>
      </w:r>
      <w:r>
        <w:rPr>
          <w:noProof/>
        </w:rPr>
        <w:fldChar w:fldCharType="begin"/>
      </w:r>
      <w:r>
        <w:rPr>
          <w:noProof/>
        </w:rPr>
        <w:instrText xml:space="preserve"> SEQ Table \* ARABIC </w:instrText>
      </w:r>
      <w:r>
        <w:rPr>
          <w:noProof/>
        </w:rPr>
        <w:fldChar w:fldCharType="separate"/>
      </w:r>
      <w:r w:rsidR="00A33E5C">
        <w:rPr>
          <w:noProof/>
        </w:rPr>
        <w:t>2</w:t>
      </w:r>
      <w:r>
        <w:rPr>
          <w:noProof/>
        </w:rPr>
        <w:fldChar w:fldCharType="end"/>
      </w:r>
      <w:bookmarkEnd w:id="374"/>
      <w:r>
        <w:t>. Summary of</w:t>
      </w:r>
      <w:r w:rsidR="009E0898">
        <w:t xml:space="preserve"> true break points,</w:t>
      </w:r>
      <w:r w:rsidR="009E0898" w:rsidRPr="009E0898">
        <w:t xml:space="preserve"> </w:t>
      </w:r>
      <w:r w:rsidR="009E0898">
        <w:t xml:space="preserve">coverage probabilities of the endpoints of the post-aggregation growth curves, and </w:t>
      </w:r>
      <w:r w:rsidR="00A71419">
        <w:t xml:space="preserve">the proportion of </w:t>
      </w:r>
      <w:r w:rsidR="00234F7E">
        <w:t>simulations</w:t>
      </w:r>
      <w:r w:rsidR="00A71419">
        <w:t xml:space="preserve"> which detected the exact breakpoints each or all of the three smoothers. For the overlapping scenario (row 4), </w:t>
      </w:r>
      <w:r w:rsidR="002A1D4D">
        <w:t xml:space="preserve">spatial </w:t>
      </w:r>
      <w:r w:rsidR="00A71419">
        <w:t>breakpoints were considered a match if they fell within the true range.</w:t>
      </w:r>
    </w:p>
    <w:tbl>
      <w:tblPr>
        <w:tblStyle w:val="TableGrid"/>
        <w:tblpPr w:leftFromText="180" w:rightFromText="180" w:vertAnchor="text" w:horzAnchor="page" w:tblpX="711" w:tblpY="-18"/>
        <w:tblW w:w="14379" w:type="dxa"/>
        <w:tblLook w:val="04A0" w:firstRow="1" w:lastRow="0" w:firstColumn="1" w:lastColumn="0" w:noHBand="0" w:noVBand="1"/>
      </w:tblPr>
      <w:tblGrid>
        <w:gridCol w:w="2827"/>
        <w:gridCol w:w="1761"/>
        <w:gridCol w:w="1479"/>
        <w:gridCol w:w="1480"/>
        <w:gridCol w:w="1084"/>
        <w:gridCol w:w="988"/>
        <w:gridCol w:w="1276"/>
        <w:gridCol w:w="1278"/>
        <w:gridCol w:w="1102"/>
        <w:gridCol w:w="1104"/>
      </w:tblGrid>
      <w:tr w:rsidR="001958F3" w14:paraId="13E9C880" w14:textId="77777777" w:rsidTr="001F4B4A">
        <w:trPr>
          <w:trHeight w:val="916"/>
        </w:trPr>
        <w:tc>
          <w:tcPr>
            <w:tcW w:w="2827" w:type="dxa"/>
            <w:vMerge w:val="restart"/>
            <w:vAlign w:val="center"/>
          </w:tcPr>
          <w:p w14:paraId="7A431DAF" w14:textId="77777777" w:rsidR="001958F3" w:rsidRPr="00D55A0E" w:rsidRDefault="001958F3" w:rsidP="00262084">
            <w:pPr>
              <w:pStyle w:val="Caption"/>
              <w:jc w:val="center"/>
              <w:rPr>
                <w:b/>
              </w:rPr>
            </w:pPr>
            <w:r w:rsidRPr="00D55A0E">
              <w:rPr>
                <w:b/>
              </w:rPr>
              <w:lastRenderedPageBreak/>
              <w:t>Region</w:t>
            </w:r>
          </w:p>
        </w:tc>
        <w:tc>
          <w:tcPr>
            <w:tcW w:w="1761" w:type="dxa"/>
            <w:vMerge w:val="restart"/>
            <w:vAlign w:val="center"/>
          </w:tcPr>
          <w:p w14:paraId="7BD6BE21" w14:textId="77777777" w:rsidR="001958F3" w:rsidRPr="00D55A0E" w:rsidRDefault="001958F3" w:rsidP="00262084">
            <w:pPr>
              <w:pStyle w:val="Caption"/>
              <w:jc w:val="center"/>
              <w:rPr>
                <w:b/>
              </w:rPr>
            </w:pPr>
            <w:r w:rsidRPr="00D55A0E">
              <w:rPr>
                <w:b/>
              </w:rPr>
              <w:t>Survey Method</w:t>
            </w:r>
          </w:p>
        </w:tc>
        <w:tc>
          <w:tcPr>
            <w:tcW w:w="2959" w:type="dxa"/>
            <w:gridSpan w:val="2"/>
            <w:vAlign w:val="center"/>
          </w:tcPr>
          <w:p w14:paraId="7848E60E" w14:textId="77777777" w:rsidR="001958F3" w:rsidRPr="00D55A0E" w:rsidRDefault="001958F3" w:rsidP="00262084">
            <w:pPr>
              <w:pStyle w:val="Caption"/>
              <w:jc w:val="center"/>
              <w:rPr>
                <w:b/>
              </w:rPr>
            </w:pPr>
            <w:r w:rsidRPr="00D55A0E">
              <w:rPr>
                <w:b/>
              </w:rPr>
              <w:t xml:space="preserve">Sample </w:t>
            </w:r>
            <w:r>
              <w:rPr>
                <w:b/>
              </w:rPr>
              <w:t>s</w:t>
            </w:r>
            <w:r w:rsidRPr="00D55A0E">
              <w:rPr>
                <w:b/>
              </w:rPr>
              <w:t>ize used in this analysis</w:t>
            </w:r>
          </w:p>
        </w:tc>
        <w:tc>
          <w:tcPr>
            <w:tcW w:w="6832" w:type="dxa"/>
            <w:gridSpan w:val="6"/>
            <w:vAlign w:val="center"/>
          </w:tcPr>
          <w:p w14:paraId="1FAEA0D9" w14:textId="77777777" w:rsidR="001958F3" w:rsidRPr="00D55A0E" w:rsidRDefault="001958F3" w:rsidP="00262084">
            <w:pPr>
              <w:pStyle w:val="Caption"/>
              <w:jc w:val="center"/>
              <w:rPr>
                <w:b/>
              </w:rPr>
            </w:pPr>
            <w:r w:rsidRPr="00D55A0E">
              <w:rPr>
                <w:b/>
              </w:rPr>
              <w:t>VBGF parameters from recent assessments</w:t>
            </w:r>
          </w:p>
        </w:tc>
      </w:tr>
      <w:tr w:rsidR="001958F3" w14:paraId="5DF0ADCB" w14:textId="77777777" w:rsidTr="001F4B4A">
        <w:trPr>
          <w:trHeight w:val="187"/>
        </w:trPr>
        <w:tc>
          <w:tcPr>
            <w:tcW w:w="2827" w:type="dxa"/>
            <w:vMerge/>
            <w:vAlign w:val="center"/>
          </w:tcPr>
          <w:p w14:paraId="0ABD9E96" w14:textId="77777777" w:rsidR="001958F3" w:rsidRPr="00D55A0E" w:rsidRDefault="001958F3" w:rsidP="00262084">
            <w:pPr>
              <w:pStyle w:val="Caption"/>
              <w:jc w:val="center"/>
              <w:rPr>
                <w:b/>
              </w:rPr>
            </w:pPr>
          </w:p>
        </w:tc>
        <w:tc>
          <w:tcPr>
            <w:tcW w:w="1761" w:type="dxa"/>
            <w:vMerge/>
            <w:vAlign w:val="center"/>
          </w:tcPr>
          <w:p w14:paraId="277989EE" w14:textId="77777777" w:rsidR="001958F3" w:rsidRPr="00D55A0E" w:rsidRDefault="001958F3" w:rsidP="00262084">
            <w:pPr>
              <w:pStyle w:val="Caption"/>
              <w:jc w:val="center"/>
              <w:rPr>
                <w:b/>
              </w:rPr>
            </w:pPr>
          </w:p>
        </w:tc>
        <w:tc>
          <w:tcPr>
            <w:tcW w:w="1479" w:type="dxa"/>
            <w:vMerge w:val="restart"/>
            <w:vAlign w:val="center"/>
          </w:tcPr>
          <w:p w14:paraId="7CAD3418" w14:textId="27A15202" w:rsidR="001958F3" w:rsidRPr="00D55A0E" w:rsidRDefault="001958F3" w:rsidP="00262084">
            <w:pPr>
              <w:pStyle w:val="Caption"/>
              <w:jc w:val="center"/>
              <w:rPr>
                <w:b/>
              </w:rPr>
            </w:pPr>
            <w:r w:rsidRPr="00D55A0E">
              <w:rPr>
                <w:b/>
              </w:rPr>
              <w:t>M</w:t>
            </w:r>
          </w:p>
        </w:tc>
        <w:tc>
          <w:tcPr>
            <w:tcW w:w="1479" w:type="dxa"/>
            <w:vMerge w:val="restart"/>
            <w:vAlign w:val="center"/>
          </w:tcPr>
          <w:p w14:paraId="1BB4653F" w14:textId="77777777" w:rsidR="001958F3" w:rsidRPr="00D55A0E" w:rsidRDefault="001958F3" w:rsidP="00262084">
            <w:pPr>
              <w:pStyle w:val="Caption"/>
              <w:jc w:val="center"/>
              <w:rPr>
                <w:b/>
              </w:rPr>
            </w:pPr>
            <w:r>
              <w:rPr>
                <w:b/>
              </w:rPr>
              <w:t>F</w:t>
            </w:r>
          </w:p>
        </w:tc>
        <w:tc>
          <w:tcPr>
            <w:tcW w:w="2072" w:type="dxa"/>
            <w:gridSpan w:val="2"/>
            <w:vAlign w:val="center"/>
          </w:tcPr>
          <w:p w14:paraId="729CE458" w14:textId="6EEA2EFA" w:rsidR="001958F3" w:rsidRPr="00D55A0E" w:rsidRDefault="00D12C60" w:rsidP="00262084">
            <w:pPr>
              <w:pStyle w:val="Caption"/>
              <w:jc w:val="center"/>
              <w:rPr>
                <w:b/>
              </w:rPr>
            </w:pPr>
            <w:r w:rsidRPr="00D55A0E">
              <w:rPr>
                <w:b/>
              </w:rPr>
              <w:t>L</w:t>
            </w:r>
            <w:r w:rsidRPr="00D55A0E">
              <w:rPr>
                <w:b/>
                <w:vertAlign w:val="subscript"/>
              </w:rPr>
              <w:t>∞</w:t>
            </w:r>
            <w:r>
              <w:rPr>
                <w:b/>
                <w:vertAlign w:val="subscript"/>
              </w:rPr>
              <w:t xml:space="preserve"> </w:t>
            </w:r>
            <w:r>
              <w:rPr>
                <w:b/>
              </w:rPr>
              <w:t>(cm)</w:t>
            </w:r>
          </w:p>
        </w:tc>
        <w:tc>
          <w:tcPr>
            <w:tcW w:w="2554" w:type="dxa"/>
            <w:gridSpan w:val="2"/>
            <w:vAlign w:val="center"/>
          </w:tcPr>
          <w:p w14:paraId="07F10898" w14:textId="3997B638" w:rsidR="001958F3" w:rsidRPr="00707C59" w:rsidRDefault="00707C59" w:rsidP="00262084">
            <w:pPr>
              <w:pStyle w:val="Caption"/>
              <w:jc w:val="center"/>
              <w:rPr>
                <w:b/>
                <w:i/>
              </w:rPr>
            </w:pPr>
            <w:r>
              <w:rPr>
                <w:b/>
                <w:i/>
              </w:rPr>
              <w:t>k</w:t>
            </w:r>
          </w:p>
        </w:tc>
        <w:tc>
          <w:tcPr>
            <w:tcW w:w="2204" w:type="dxa"/>
            <w:gridSpan w:val="2"/>
            <w:vAlign w:val="center"/>
          </w:tcPr>
          <w:p w14:paraId="44E3762D" w14:textId="77777777" w:rsidR="001958F3" w:rsidRPr="00D55A0E" w:rsidRDefault="001958F3" w:rsidP="00262084">
            <w:pPr>
              <w:pStyle w:val="Caption"/>
              <w:jc w:val="center"/>
              <w:rPr>
                <w:b/>
              </w:rPr>
            </w:pPr>
            <w:r>
              <w:rPr>
                <w:b/>
              </w:rPr>
              <w:t>t</w:t>
            </w:r>
            <w:r w:rsidRPr="00707C59">
              <w:rPr>
                <w:b/>
                <w:vertAlign w:val="subscript"/>
              </w:rPr>
              <w:t>0</w:t>
            </w:r>
            <w:r w:rsidRPr="00D55A0E">
              <w:rPr>
                <w:b/>
              </w:rPr>
              <w:t xml:space="preserve"> (years)</w:t>
            </w:r>
          </w:p>
        </w:tc>
      </w:tr>
      <w:tr w:rsidR="001958F3" w14:paraId="3AADFD79" w14:textId="77777777" w:rsidTr="001F4B4A">
        <w:trPr>
          <w:trHeight w:val="258"/>
        </w:trPr>
        <w:tc>
          <w:tcPr>
            <w:tcW w:w="2827" w:type="dxa"/>
            <w:vMerge/>
            <w:vAlign w:val="center"/>
          </w:tcPr>
          <w:p w14:paraId="75483BF4" w14:textId="77777777" w:rsidR="001958F3" w:rsidRPr="00D55A0E" w:rsidRDefault="001958F3" w:rsidP="00262084">
            <w:pPr>
              <w:pStyle w:val="Caption"/>
              <w:jc w:val="center"/>
              <w:rPr>
                <w:b/>
              </w:rPr>
            </w:pPr>
          </w:p>
        </w:tc>
        <w:tc>
          <w:tcPr>
            <w:tcW w:w="1761" w:type="dxa"/>
            <w:vMerge/>
            <w:vAlign w:val="center"/>
          </w:tcPr>
          <w:p w14:paraId="6F30FF77" w14:textId="77777777" w:rsidR="001958F3" w:rsidRPr="00D55A0E" w:rsidRDefault="001958F3" w:rsidP="00262084">
            <w:pPr>
              <w:pStyle w:val="Caption"/>
              <w:jc w:val="center"/>
              <w:rPr>
                <w:b/>
              </w:rPr>
            </w:pPr>
          </w:p>
        </w:tc>
        <w:tc>
          <w:tcPr>
            <w:tcW w:w="1479" w:type="dxa"/>
            <w:vMerge/>
            <w:vAlign w:val="center"/>
          </w:tcPr>
          <w:p w14:paraId="45C573F0" w14:textId="77777777" w:rsidR="001958F3" w:rsidRPr="00D55A0E" w:rsidRDefault="001958F3" w:rsidP="00262084">
            <w:pPr>
              <w:pStyle w:val="Caption"/>
              <w:jc w:val="center"/>
              <w:rPr>
                <w:b/>
              </w:rPr>
            </w:pPr>
          </w:p>
        </w:tc>
        <w:tc>
          <w:tcPr>
            <w:tcW w:w="1479" w:type="dxa"/>
            <w:vMerge/>
            <w:vAlign w:val="center"/>
          </w:tcPr>
          <w:p w14:paraId="42FD93D5" w14:textId="77777777" w:rsidR="001958F3" w:rsidRPr="00D55A0E" w:rsidRDefault="001958F3" w:rsidP="00262084">
            <w:pPr>
              <w:pStyle w:val="Caption"/>
              <w:jc w:val="center"/>
              <w:rPr>
                <w:b/>
              </w:rPr>
            </w:pPr>
          </w:p>
        </w:tc>
        <w:tc>
          <w:tcPr>
            <w:tcW w:w="1084" w:type="dxa"/>
            <w:vAlign w:val="center"/>
          </w:tcPr>
          <w:p w14:paraId="151D1D76" w14:textId="77777777" w:rsidR="001958F3" w:rsidRPr="00D55A0E" w:rsidRDefault="001958F3" w:rsidP="00262084">
            <w:pPr>
              <w:pStyle w:val="Caption"/>
              <w:jc w:val="center"/>
              <w:rPr>
                <w:b/>
              </w:rPr>
            </w:pPr>
            <w:r w:rsidRPr="00D55A0E">
              <w:rPr>
                <w:b/>
              </w:rPr>
              <w:t>M</w:t>
            </w:r>
          </w:p>
        </w:tc>
        <w:tc>
          <w:tcPr>
            <w:tcW w:w="987" w:type="dxa"/>
            <w:vAlign w:val="center"/>
          </w:tcPr>
          <w:p w14:paraId="18FFEB7F" w14:textId="77777777" w:rsidR="001958F3" w:rsidRPr="00D55A0E" w:rsidRDefault="001958F3" w:rsidP="00262084">
            <w:pPr>
              <w:pStyle w:val="Caption"/>
              <w:jc w:val="center"/>
              <w:rPr>
                <w:b/>
              </w:rPr>
            </w:pPr>
            <w:r w:rsidRPr="00D55A0E">
              <w:rPr>
                <w:b/>
              </w:rPr>
              <w:t>F</w:t>
            </w:r>
          </w:p>
        </w:tc>
        <w:tc>
          <w:tcPr>
            <w:tcW w:w="1276" w:type="dxa"/>
            <w:vAlign w:val="center"/>
          </w:tcPr>
          <w:p w14:paraId="2CFA2062" w14:textId="77777777" w:rsidR="001958F3" w:rsidRPr="00D55A0E" w:rsidRDefault="001958F3" w:rsidP="00262084">
            <w:pPr>
              <w:pStyle w:val="Caption"/>
              <w:jc w:val="center"/>
              <w:rPr>
                <w:b/>
              </w:rPr>
            </w:pPr>
            <w:r w:rsidRPr="00D55A0E">
              <w:rPr>
                <w:b/>
              </w:rPr>
              <w:t>M</w:t>
            </w:r>
          </w:p>
        </w:tc>
        <w:tc>
          <w:tcPr>
            <w:tcW w:w="1278" w:type="dxa"/>
            <w:vAlign w:val="center"/>
          </w:tcPr>
          <w:p w14:paraId="12B920C1" w14:textId="77777777" w:rsidR="001958F3" w:rsidRPr="00D55A0E" w:rsidRDefault="001958F3" w:rsidP="00262084">
            <w:pPr>
              <w:pStyle w:val="Caption"/>
              <w:jc w:val="center"/>
              <w:rPr>
                <w:b/>
              </w:rPr>
            </w:pPr>
            <w:r w:rsidRPr="00D55A0E">
              <w:rPr>
                <w:b/>
              </w:rPr>
              <w:t>F</w:t>
            </w:r>
          </w:p>
        </w:tc>
        <w:tc>
          <w:tcPr>
            <w:tcW w:w="1102" w:type="dxa"/>
            <w:vAlign w:val="center"/>
          </w:tcPr>
          <w:p w14:paraId="632A34B9" w14:textId="77777777" w:rsidR="001958F3" w:rsidRPr="00D55A0E" w:rsidRDefault="001958F3" w:rsidP="00262084">
            <w:pPr>
              <w:pStyle w:val="Caption"/>
              <w:jc w:val="center"/>
              <w:rPr>
                <w:b/>
              </w:rPr>
            </w:pPr>
            <w:r w:rsidRPr="00D55A0E">
              <w:rPr>
                <w:b/>
              </w:rPr>
              <w:t>M</w:t>
            </w:r>
          </w:p>
        </w:tc>
        <w:tc>
          <w:tcPr>
            <w:tcW w:w="1102" w:type="dxa"/>
            <w:vAlign w:val="center"/>
          </w:tcPr>
          <w:p w14:paraId="65358847" w14:textId="77777777" w:rsidR="001958F3" w:rsidRPr="00D55A0E" w:rsidRDefault="001958F3" w:rsidP="00262084">
            <w:pPr>
              <w:pStyle w:val="Caption"/>
              <w:jc w:val="center"/>
              <w:rPr>
                <w:b/>
              </w:rPr>
            </w:pPr>
            <w:r w:rsidRPr="00D55A0E">
              <w:rPr>
                <w:b/>
              </w:rPr>
              <w:t>F</w:t>
            </w:r>
          </w:p>
        </w:tc>
      </w:tr>
      <w:tr w:rsidR="001958F3" w14:paraId="741C4D95" w14:textId="77777777" w:rsidTr="001F4B4A">
        <w:trPr>
          <w:trHeight w:val="1300"/>
        </w:trPr>
        <w:tc>
          <w:tcPr>
            <w:tcW w:w="2827" w:type="dxa"/>
            <w:vAlign w:val="center"/>
          </w:tcPr>
          <w:p w14:paraId="3FE1D25D" w14:textId="77777777" w:rsidR="001958F3" w:rsidRDefault="001958F3" w:rsidP="00262084">
            <w:pPr>
              <w:pStyle w:val="Caption"/>
              <w:jc w:val="center"/>
            </w:pPr>
            <w:r w:rsidRPr="004906F5">
              <w:t>West Coast of US</w:t>
            </w:r>
            <w:r>
              <w:t xml:space="preserve"> </w:t>
            </w:r>
            <w:r>
              <w:fldChar w:fldCharType="begin" w:fldLock="1"/>
            </w:r>
            <w:r>
              <w:instrText>ADDIN CSL_CITATION {"citationItems":[{"id":"ITEM-1","itemData":{"author":[{"dropping-particle":"","family":"Johnson","given":"Kelli F","non-dropping-particle":"","parse-names":false,"suffix":""},{"dropping-particle":"","family":"Rudd","given":"Merrill B.","non-dropping-particle":"","parse-names":false,"suffix":""},{"dropping-particle":"","family":"Pons","given":"Maite","non-dropping-particle":"","parse-names":false,"suffix":""},{"dropping-particle":"","family":"Akselrud","given":"Caitlin Allen","non-dropping-particle":"","parse-names":false,"suffix":""},{"dropping-particle":"","family":"Lee","given":"Qi","non-dropping-particle":"","parse-names":false,"suffix":""},{"dropping-particle":"","family":"Haltuch","given":"Melissa A","non-dropping-particle":"","parse-names":false,"suffix":""},{"dropping-particle":"","family":"Hamel","given":"Owen S","non-dropping-particle":"","parse-names":false,"suffix":""}],"id":"ITEM-1","issued":{"date-parts":[["2015"]]},"number-of-pages":"1-377","title":"Status of the U.S. sablefish resource in 2015","type":"report"},"uris":["http://www.mendeley.com/documents/?uuid=7f177cca-8a37-4315-b85c-6559382eb476"]}],"mendeley":{"formattedCitation":"(Johnson et al., 2015)","plainTextFormattedCitation":"(Johnson et al., 2015)","previouslyFormattedCitation":"(Johnson et al., 2015)"},"properties":{"noteIndex":0},"schema":"https://github.com/citation-style-language/schema/raw/master/csl-citation.json"}</w:instrText>
            </w:r>
            <w:r>
              <w:fldChar w:fldCharType="separate"/>
            </w:r>
            <w:r w:rsidRPr="00EC5D55">
              <w:rPr>
                <w:noProof/>
              </w:rPr>
              <w:t>(Johnson et al., 2015)</w:t>
            </w:r>
            <w:r>
              <w:fldChar w:fldCharType="end"/>
            </w:r>
          </w:p>
        </w:tc>
        <w:tc>
          <w:tcPr>
            <w:tcW w:w="1761" w:type="dxa"/>
            <w:vAlign w:val="center"/>
          </w:tcPr>
          <w:p w14:paraId="55501798" w14:textId="77777777" w:rsidR="001958F3" w:rsidRDefault="001958F3" w:rsidP="00262084">
            <w:pPr>
              <w:pStyle w:val="Caption"/>
              <w:jc w:val="center"/>
            </w:pPr>
            <w:r>
              <w:t>Trawl on chartered commercial fishing vessels</w:t>
            </w:r>
          </w:p>
        </w:tc>
        <w:tc>
          <w:tcPr>
            <w:tcW w:w="1479" w:type="dxa"/>
            <w:vAlign w:val="center"/>
          </w:tcPr>
          <w:p w14:paraId="7CA60BF0" w14:textId="77777777" w:rsidR="001958F3" w:rsidRDefault="001958F3" w:rsidP="00262084">
            <w:pPr>
              <w:pStyle w:val="Caption"/>
              <w:jc w:val="center"/>
            </w:pPr>
            <w:r>
              <w:t>7778</w:t>
            </w:r>
          </w:p>
        </w:tc>
        <w:tc>
          <w:tcPr>
            <w:tcW w:w="1479" w:type="dxa"/>
            <w:vAlign w:val="center"/>
          </w:tcPr>
          <w:p w14:paraId="092501B5" w14:textId="77777777" w:rsidR="001958F3" w:rsidRDefault="001958F3" w:rsidP="00262084">
            <w:pPr>
              <w:pStyle w:val="Caption"/>
              <w:jc w:val="center"/>
            </w:pPr>
            <w:r>
              <w:t>7222</w:t>
            </w:r>
          </w:p>
        </w:tc>
        <w:tc>
          <w:tcPr>
            <w:tcW w:w="1084" w:type="dxa"/>
            <w:vAlign w:val="center"/>
          </w:tcPr>
          <w:p w14:paraId="6BBF389F" w14:textId="77777777" w:rsidR="001958F3" w:rsidRDefault="001958F3" w:rsidP="00262084">
            <w:pPr>
              <w:pStyle w:val="Caption"/>
              <w:jc w:val="center"/>
            </w:pPr>
            <w:r>
              <w:t>57</w:t>
            </w:r>
          </w:p>
        </w:tc>
        <w:tc>
          <w:tcPr>
            <w:tcW w:w="987" w:type="dxa"/>
            <w:vAlign w:val="center"/>
          </w:tcPr>
          <w:p w14:paraId="21EC0AA0" w14:textId="77777777" w:rsidR="001958F3" w:rsidRDefault="001958F3" w:rsidP="00262084">
            <w:pPr>
              <w:pStyle w:val="Caption"/>
              <w:jc w:val="center"/>
            </w:pPr>
            <w:r>
              <w:t>64</w:t>
            </w:r>
          </w:p>
        </w:tc>
        <w:tc>
          <w:tcPr>
            <w:tcW w:w="1276" w:type="dxa"/>
            <w:vAlign w:val="center"/>
          </w:tcPr>
          <w:p w14:paraId="77604E19" w14:textId="77777777" w:rsidR="001958F3" w:rsidRDefault="001958F3" w:rsidP="00262084">
            <w:pPr>
              <w:pStyle w:val="Caption"/>
              <w:jc w:val="center"/>
            </w:pPr>
            <w:r>
              <w:t>0.41</w:t>
            </w:r>
          </w:p>
        </w:tc>
        <w:tc>
          <w:tcPr>
            <w:tcW w:w="1278" w:type="dxa"/>
            <w:vAlign w:val="center"/>
          </w:tcPr>
          <w:p w14:paraId="44A11B34" w14:textId="77777777" w:rsidR="001958F3" w:rsidRDefault="001958F3" w:rsidP="00262084">
            <w:pPr>
              <w:pStyle w:val="Caption"/>
              <w:jc w:val="center"/>
            </w:pPr>
            <w:r>
              <w:t>0.32</w:t>
            </w:r>
          </w:p>
        </w:tc>
        <w:tc>
          <w:tcPr>
            <w:tcW w:w="1102" w:type="dxa"/>
            <w:vAlign w:val="center"/>
          </w:tcPr>
          <w:p w14:paraId="739D791F" w14:textId="77777777" w:rsidR="001958F3" w:rsidRDefault="001958F3" w:rsidP="00262084">
            <w:pPr>
              <w:pStyle w:val="Caption"/>
              <w:jc w:val="center"/>
            </w:pPr>
            <w:r>
              <w:t>0 (fixed)</w:t>
            </w:r>
          </w:p>
        </w:tc>
        <w:tc>
          <w:tcPr>
            <w:tcW w:w="1102" w:type="dxa"/>
            <w:vAlign w:val="center"/>
          </w:tcPr>
          <w:p w14:paraId="7B3C954A" w14:textId="77777777" w:rsidR="001958F3" w:rsidRDefault="001958F3" w:rsidP="00262084">
            <w:pPr>
              <w:pStyle w:val="Caption"/>
              <w:jc w:val="center"/>
            </w:pPr>
            <w:r>
              <w:t>0 (fixed)</w:t>
            </w:r>
          </w:p>
        </w:tc>
      </w:tr>
      <w:tr w:rsidR="001958F3" w14:paraId="616A4456" w14:textId="77777777" w:rsidTr="001F4B4A">
        <w:trPr>
          <w:trHeight w:val="529"/>
        </w:trPr>
        <w:tc>
          <w:tcPr>
            <w:tcW w:w="2827" w:type="dxa"/>
            <w:vAlign w:val="center"/>
          </w:tcPr>
          <w:p w14:paraId="7CD948AF" w14:textId="77777777" w:rsidR="001958F3" w:rsidRDefault="001958F3" w:rsidP="00262084">
            <w:pPr>
              <w:pStyle w:val="Caption"/>
              <w:jc w:val="center"/>
            </w:pPr>
            <w:r w:rsidRPr="004906F5">
              <w:t>British Columbia</w:t>
            </w:r>
          </w:p>
        </w:tc>
        <w:tc>
          <w:tcPr>
            <w:tcW w:w="1761" w:type="dxa"/>
            <w:vAlign w:val="center"/>
          </w:tcPr>
          <w:p w14:paraId="36C64FA5" w14:textId="77777777" w:rsidR="001958F3" w:rsidRDefault="001958F3" w:rsidP="00262084">
            <w:pPr>
              <w:pStyle w:val="Caption"/>
              <w:jc w:val="center"/>
            </w:pPr>
            <w:r>
              <w:t>Stratified trap survey</w:t>
            </w:r>
          </w:p>
        </w:tc>
        <w:tc>
          <w:tcPr>
            <w:tcW w:w="1479" w:type="dxa"/>
            <w:vAlign w:val="center"/>
          </w:tcPr>
          <w:p w14:paraId="70EA4055" w14:textId="77777777" w:rsidR="001958F3" w:rsidRDefault="001958F3" w:rsidP="00262084">
            <w:pPr>
              <w:pStyle w:val="Caption"/>
              <w:jc w:val="center"/>
            </w:pPr>
            <w:r>
              <w:t>6912</w:t>
            </w:r>
          </w:p>
        </w:tc>
        <w:tc>
          <w:tcPr>
            <w:tcW w:w="1479" w:type="dxa"/>
            <w:vAlign w:val="center"/>
          </w:tcPr>
          <w:p w14:paraId="65B30373" w14:textId="77777777" w:rsidR="001958F3" w:rsidRDefault="001958F3" w:rsidP="00262084">
            <w:pPr>
              <w:pStyle w:val="Caption"/>
              <w:jc w:val="center"/>
            </w:pPr>
            <w:r>
              <w:t>8088</w:t>
            </w:r>
          </w:p>
        </w:tc>
        <w:tc>
          <w:tcPr>
            <w:tcW w:w="1084" w:type="dxa"/>
            <w:vAlign w:val="center"/>
          </w:tcPr>
          <w:p w14:paraId="1F98354F" w14:textId="77777777" w:rsidR="001958F3" w:rsidRDefault="001958F3" w:rsidP="00262084">
            <w:pPr>
              <w:pStyle w:val="Caption"/>
              <w:jc w:val="center"/>
            </w:pPr>
            <w:r>
              <w:t>68.99</w:t>
            </w:r>
          </w:p>
        </w:tc>
        <w:tc>
          <w:tcPr>
            <w:tcW w:w="987" w:type="dxa"/>
            <w:vAlign w:val="center"/>
          </w:tcPr>
          <w:p w14:paraId="2D41EC12" w14:textId="77777777" w:rsidR="001958F3" w:rsidRDefault="001958F3" w:rsidP="00262084">
            <w:pPr>
              <w:pStyle w:val="Caption"/>
              <w:jc w:val="center"/>
            </w:pPr>
            <w:r>
              <w:t>72.00</w:t>
            </w:r>
          </w:p>
        </w:tc>
        <w:tc>
          <w:tcPr>
            <w:tcW w:w="1276" w:type="dxa"/>
            <w:vAlign w:val="center"/>
          </w:tcPr>
          <w:p w14:paraId="550A363F" w14:textId="77777777" w:rsidR="001958F3" w:rsidRDefault="001958F3" w:rsidP="00262084">
            <w:pPr>
              <w:pStyle w:val="Caption"/>
              <w:jc w:val="center"/>
            </w:pPr>
            <w:r>
              <w:t>0.29</w:t>
            </w:r>
          </w:p>
        </w:tc>
        <w:tc>
          <w:tcPr>
            <w:tcW w:w="1278" w:type="dxa"/>
            <w:vAlign w:val="center"/>
          </w:tcPr>
          <w:p w14:paraId="03CFE236" w14:textId="77777777" w:rsidR="001958F3" w:rsidRDefault="001958F3" w:rsidP="00262084">
            <w:pPr>
              <w:pStyle w:val="Caption"/>
              <w:jc w:val="center"/>
            </w:pPr>
            <w:r>
              <w:t>0.25</w:t>
            </w:r>
          </w:p>
        </w:tc>
        <w:tc>
          <w:tcPr>
            <w:tcW w:w="1102" w:type="dxa"/>
            <w:vAlign w:val="center"/>
          </w:tcPr>
          <w:p w14:paraId="5925E47E" w14:textId="77777777" w:rsidR="001958F3" w:rsidRDefault="001958F3" w:rsidP="00262084">
            <w:pPr>
              <w:pStyle w:val="Caption"/>
              <w:jc w:val="center"/>
            </w:pPr>
            <w:r>
              <w:t>32.50</w:t>
            </w:r>
          </w:p>
        </w:tc>
        <w:tc>
          <w:tcPr>
            <w:tcW w:w="1102" w:type="dxa"/>
            <w:vAlign w:val="center"/>
          </w:tcPr>
          <w:p w14:paraId="1DBB9C6D" w14:textId="77777777" w:rsidR="001958F3" w:rsidRDefault="001958F3" w:rsidP="00262084">
            <w:pPr>
              <w:pStyle w:val="Caption"/>
              <w:jc w:val="center"/>
            </w:pPr>
            <w:r>
              <w:t>32.50</w:t>
            </w:r>
          </w:p>
        </w:tc>
      </w:tr>
      <w:tr w:rsidR="001958F3" w14:paraId="54895102" w14:textId="77777777" w:rsidTr="001F4B4A">
        <w:trPr>
          <w:trHeight w:val="89"/>
        </w:trPr>
        <w:tc>
          <w:tcPr>
            <w:tcW w:w="2827" w:type="dxa"/>
            <w:vAlign w:val="center"/>
          </w:tcPr>
          <w:p w14:paraId="44CC94F9" w14:textId="4883E3BF" w:rsidR="001958F3" w:rsidRDefault="001958F3" w:rsidP="00262084">
            <w:pPr>
              <w:pStyle w:val="Caption"/>
              <w:jc w:val="center"/>
            </w:pPr>
            <w:r w:rsidRPr="004906F5">
              <w:t>Alaska</w:t>
            </w:r>
            <w:r>
              <w:t xml:space="preserve"> Federal </w:t>
            </w:r>
            <w:r w:rsidR="001F4B4A">
              <w:fldChar w:fldCharType="begin" w:fldLock="1"/>
            </w:r>
            <w:r w:rsidR="006A59E8">
              <w:instrText>ADDIN CSL_CITATION {"citationItems":[{"id":"ITEM-1","itemData":{"ISSN":"00194522","abstract":"of changes in assessment inputs Relative to last year's assessment, we made the following substantive changes in the current assessment. Changes in the input data: New data included in the assessment model were relative abundance and length data from the 2015 longline survey, relative abundance and length data from the 2014 longline fishery, length data from the 2014 trawl fisheries, age data from the 2014 longline survey and 2014 fixed gear fishery, the 2015 Gulf of Alaska trawl survey abundance and length compositions, updated catch for 2014, and projected 2015-2017 catches. Changes in the assessment methodology: There are no model changes. Summary of results As estimated or specified last year for:","author":[{"dropping-particle":"","family":"Hanselman","given":"Dana H","non-dropping-particle":"","parse-names":false,"suffix":""},{"dropping-particle":"","family":"Lunsford","given":"Chris R","non-dropping-particle":"","parse-names":false,"suffix":""},{"dropping-particle":"","family":"Rodgveller","given":"Cara J","non-dropping-particle":"","parse-names":false,"suffix":""}],"container-title":"Stock Assessment and Fishery Evaluation Report for the Groundfish Resources of the Gulf of Alaska","id":"ITEM-1","issue":"November 2017","issued":{"date-parts":[["2017"]]},"page":"576-717","title":"Assessment of the sablefish stock in Alaska in 2017","type":"article-journal"},"uris":["http://www.mendeley.com/documents/?uuid=4ea0c3ed-7520-40d7-bdc2-5ede01e95fcd"]}],"mendeley":{"formattedCitation":"(Hanselman et al., 2017)","plainTextFormattedCitation":"(Hanselman et al., 2017)","previouslyFormattedCitation":"(Hanselman et al., 2017)"},"properties":{"noteIndex":0},"schema":"https://github.com/citation-style-language/schema/raw/master/csl-citation.json"}</w:instrText>
            </w:r>
            <w:r w:rsidR="001F4B4A">
              <w:fldChar w:fldCharType="separate"/>
            </w:r>
            <w:r w:rsidR="001F4B4A" w:rsidRPr="001F4B4A">
              <w:rPr>
                <w:noProof/>
              </w:rPr>
              <w:t>(Hanselman et al., 2017)</w:t>
            </w:r>
            <w:r w:rsidR="001F4B4A">
              <w:fldChar w:fldCharType="end"/>
            </w:r>
          </w:p>
        </w:tc>
        <w:tc>
          <w:tcPr>
            <w:tcW w:w="1761" w:type="dxa"/>
            <w:vAlign w:val="center"/>
          </w:tcPr>
          <w:p w14:paraId="777BE65A" w14:textId="77777777" w:rsidR="001958F3" w:rsidRDefault="001958F3" w:rsidP="00262084">
            <w:pPr>
              <w:pStyle w:val="Caption"/>
              <w:jc w:val="center"/>
            </w:pPr>
            <w:r>
              <w:t>Longline on chartered commercial fishing vessels</w:t>
            </w:r>
          </w:p>
        </w:tc>
        <w:tc>
          <w:tcPr>
            <w:tcW w:w="1479" w:type="dxa"/>
            <w:vAlign w:val="center"/>
          </w:tcPr>
          <w:p w14:paraId="6740F8FD" w14:textId="77777777" w:rsidR="001958F3" w:rsidRDefault="001958F3" w:rsidP="00262084">
            <w:pPr>
              <w:pStyle w:val="Caption"/>
              <w:jc w:val="center"/>
            </w:pPr>
            <w:r>
              <w:t>6818</w:t>
            </w:r>
          </w:p>
        </w:tc>
        <w:tc>
          <w:tcPr>
            <w:tcW w:w="1479" w:type="dxa"/>
            <w:vAlign w:val="center"/>
          </w:tcPr>
          <w:p w14:paraId="429CEA23" w14:textId="77777777" w:rsidR="001958F3" w:rsidRDefault="001958F3" w:rsidP="00262084">
            <w:pPr>
              <w:pStyle w:val="Caption"/>
              <w:jc w:val="center"/>
            </w:pPr>
            <w:r>
              <w:t>8182</w:t>
            </w:r>
          </w:p>
        </w:tc>
        <w:tc>
          <w:tcPr>
            <w:tcW w:w="1084" w:type="dxa"/>
            <w:vAlign w:val="center"/>
          </w:tcPr>
          <w:p w14:paraId="18CF0D98" w14:textId="77777777" w:rsidR="001958F3" w:rsidRDefault="001958F3" w:rsidP="00262084">
            <w:pPr>
              <w:pStyle w:val="Caption"/>
              <w:jc w:val="center"/>
            </w:pPr>
            <w:r>
              <w:t>*67.8</w:t>
            </w:r>
          </w:p>
          <w:p w14:paraId="5A4941A1" w14:textId="77777777" w:rsidR="001958F3" w:rsidRPr="00E2026F" w:rsidRDefault="001958F3" w:rsidP="00262084">
            <w:pPr>
              <w:jc w:val="center"/>
            </w:pPr>
            <w:r>
              <w:t>⁑65.3</w:t>
            </w:r>
          </w:p>
        </w:tc>
        <w:tc>
          <w:tcPr>
            <w:tcW w:w="987" w:type="dxa"/>
            <w:vAlign w:val="center"/>
          </w:tcPr>
          <w:p w14:paraId="4767AD48" w14:textId="77777777" w:rsidR="001958F3" w:rsidRDefault="001958F3" w:rsidP="00262084">
            <w:pPr>
              <w:pStyle w:val="Caption"/>
              <w:jc w:val="center"/>
            </w:pPr>
            <w:r>
              <w:t>*80.2</w:t>
            </w:r>
          </w:p>
          <w:p w14:paraId="6F6F7D4B" w14:textId="77777777" w:rsidR="001958F3" w:rsidRPr="00E2026F" w:rsidRDefault="001958F3" w:rsidP="00262084">
            <w:pPr>
              <w:jc w:val="center"/>
            </w:pPr>
            <w:r>
              <w:t>⁑75.6</w:t>
            </w:r>
          </w:p>
        </w:tc>
        <w:tc>
          <w:tcPr>
            <w:tcW w:w="1276" w:type="dxa"/>
            <w:vAlign w:val="center"/>
          </w:tcPr>
          <w:p w14:paraId="232693CB" w14:textId="77777777" w:rsidR="001958F3" w:rsidRDefault="001958F3" w:rsidP="00262084">
            <w:pPr>
              <w:pStyle w:val="Caption"/>
              <w:jc w:val="center"/>
            </w:pPr>
            <w:r>
              <w:t>*0.29</w:t>
            </w:r>
          </w:p>
          <w:p w14:paraId="1A009BCE" w14:textId="77777777" w:rsidR="001958F3" w:rsidRPr="00E2026F" w:rsidRDefault="001958F3" w:rsidP="00262084">
            <w:pPr>
              <w:jc w:val="center"/>
            </w:pPr>
            <w:r>
              <w:t>⁑0.28</w:t>
            </w:r>
          </w:p>
        </w:tc>
        <w:tc>
          <w:tcPr>
            <w:tcW w:w="1278" w:type="dxa"/>
            <w:vAlign w:val="center"/>
          </w:tcPr>
          <w:p w14:paraId="2465E523" w14:textId="77777777" w:rsidR="001958F3" w:rsidRDefault="001958F3" w:rsidP="00262084">
            <w:pPr>
              <w:pStyle w:val="Caption"/>
              <w:jc w:val="center"/>
            </w:pPr>
            <w:r>
              <w:t>*0.22</w:t>
            </w:r>
          </w:p>
          <w:p w14:paraId="74142523" w14:textId="77777777" w:rsidR="001958F3" w:rsidRPr="00E2026F" w:rsidRDefault="001958F3" w:rsidP="00262084">
            <w:pPr>
              <w:jc w:val="center"/>
            </w:pPr>
            <w:r>
              <w:t>⁑0.21</w:t>
            </w:r>
          </w:p>
        </w:tc>
        <w:tc>
          <w:tcPr>
            <w:tcW w:w="1102" w:type="dxa"/>
            <w:vAlign w:val="center"/>
          </w:tcPr>
          <w:p w14:paraId="43E19D1C" w14:textId="77777777" w:rsidR="001958F3" w:rsidRPr="00E2026F" w:rsidRDefault="001958F3" w:rsidP="00262084">
            <w:pPr>
              <w:pStyle w:val="Caption"/>
              <w:jc w:val="center"/>
            </w:pPr>
            <w:r>
              <w:t>*⁑2.27</w:t>
            </w:r>
          </w:p>
        </w:tc>
        <w:tc>
          <w:tcPr>
            <w:tcW w:w="1102" w:type="dxa"/>
            <w:vAlign w:val="center"/>
          </w:tcPr>
          <w:p w14:paraId="41551C81" w14:textId="77777777" w:rsidR="001958F3" w:rsidRDefault="001958F3" w:rsidP="00262084">
            <w:pPr>
              <w:pStyle w:val="Caption"/>
              <w:jc w:val="center"/>
            </w:pPr>
            <w:r>
              <w:t>*⁑1.95</w:t>
            </w:r>
          </w:p>
        </w:tc>
      </w:tr>
    </w:tbl>
    <w:p w14:paraId="515FD6F9" w14:textId="77777777" w:rsidR="001958F3" w:rsidRDefault="001958F3">
      <w:pPr>
        <w:pStyle w:val="Caption"/>
        <w:spacing w:line="360" w:lineRule="auto"/>
      </w:pPr>
      <w:bookmarkStart w:id="375" w:name="_Ref525720559"/>
    </w:p>
    <w:p w14:paraId="64BCB143" w14:textId="3AE71E5F" w:rsidR="001958F3" w:rsidRDefault="00B94D25">
      <w:pPr>
        <w:pStyle w:val="Caption"/>
        <w:spacing w:line="360" w:lineRule="auto"/>
        <w:sectPr w:rsidR="001958F3" w:rsidSect="001958F3">
          <w:pgSz w:w="15840" w:h="12240" w:orient="landscape"/>
          <w:pgMar w:top="1440" w:right="1440" w:bottom="1440" w:left="1440" w:header="720" w:footer="720" w:gutter="0"/>
          <w:cols w:space="720"/>
          <w:docGrid w:linePitch="360"/>
        </w:sectPr>
      </w:pPr>
      <w:r>
        <w:t xml:space="preserve">Table </w:t>
      </w:r>
      <w:r w:rsidR="00997CA2">
        <w:rPr>
          <w:noProof/>
        </w:rPr>
        <w:fldChar w:fldCharType="begin"/>
      </w:r>
      <w:r w:rsidR="00997CA2">
        <w:rPr>
          <w:noProof/>
        </w:rPr>
        <w:instrText xml:space="preserve"> SEQ Table \* ARABIC </w:instrText>
      </w:r>
      <w:r w:rsidR="00997CA2">
        <w:rPr>
          <w:noProof/>
        </w:rPr>
        <w:fldChar w:fldCharType="separate"/>
      </w:r>
      <w:r w:rsidR="00A33E5C">
        <w:rPr>
          <w:noProof/>
        </w:rPr>
        <w:t>3</w:t>
      </w:r>
      <w:r w:rsidR="00997CA2">
        <w:rPr>
          <w:noProof/>
        </w:rPr>
        <w:fldChar w:fldCharType="end"/>
      </w:r>
      <w:bookmarkEnd w:id="375"/>
      <w:r>
        <w:t xml:space="preserve">. </w:t>
      </w:r>
      <w:r w:rsidR="00416528" w:rsidRPr="004906F5">
        <w:t xml:space="preserve">Overview of </w:t>
      </w:r>
      <w:r w:rsidR="00390CEC">
        <w:t>survey methods</w:t>
      </w:r>
      <w:r w:rsidR="000C2205">
        <w:t>, data available</w:t>
      </w:r>
      <w:r w:rsidR="00390CEC">
        <w:t xml:space="preserve"> and </w:t>
      </w:r>
      <w:r w:rsidR="00416528" w:rsidRPr="004906F5">
        <w:t>most recent</w:t>
      </w:r>
      <w:r w:rsidR="00135ED3">
        <w:t xml:space="preserve"> VBGF</w:t>
      </w:r>
      <w:r w:rsidR="00416528" w:rsidRPr="004906F5">
        <w:t xml:space="preserve"> parameters used for sablefish in stock assessments.</w:t>
      </w:r>
      <w:r w:rsidR="003E6E79">
        <w:t xml:space="preserve"> </w:t>
      </w:r>
      <w:r w:rsidR="00E2026F">
        <w:t xml:space="preserve">*Time-blocked VBGF parameters </w:t>
      </w:r>
      <w:r w:rsidR="001770D8">
        <w:t xml:space="preserve">for AK Federal assessment </w:t>
      </w:r>
      <w:r w:rsidR="00E2026F">
        <w:t xml:space="preserve">1996-current; ⁑Time-blocked VBGF parameters </w:t>
      </w:r>
      <w:r w:rsidR="001958F3">
        <w:t xml:space="preserve">for AK Federal assessment </w:t>
      </w:r>
      <w:r w:rsidR="00E2026F">
        <w:t xml:space="preserve">from 1960-1995 </w:t>
      </w:r>
      <w:r w:rsidR="00E2026F">
        <w:fldChar w:fldCharType="begin" w:fldLock="1"/>
      </w:r>
      <w:r w:rsidR="00E237EF">
        <w:instrText>ADDIN CSL_CITATION {"citationItems":[{"id":"ITEM-1","itemData":{"ISSN":"00194522","abstract":"of changes in assessment inputs Relative to last year's assessment, we made the following substantive changes in the current assessment. Changes in the input data: New data included in the assessment model were relative abundance and length data from the 2015 longline survey, relative abundance and length data from the 2014 longline fishery, length data from the 2014 trawl fisheries, age data from the 2014 longline survey and 2014 fixed gear fishery, the 2015 Gulf of Alaska trawl survey abundance and length compositions, updated catch for 2014, and projected 2015-2017 catches. Changes in the assessment methodology: There are no model changes. Summary of results As estimated or specified last year for:","author":[{"dropping-particle":"","family":"Hanselman","given":"Dana H","non-dropping-particle":"","parse-names":false,"suffix":""},{"dropping-particle":"","family":"Lunsford","given":"Chris R","non-dropping-particle":"","parse-names":false,"suffix":""},{"dropping-particle":"","family":"Rodgveller","given":"Cara J","non-dropping-particle":"","parse-names":false,"suffix":""}],"container-title":"Stock Assessment and Fishery Evaluation Report for the Groundfish Resources of the Gulf of Alaska","id":"ITEM-1","issue":"November 2017","issued":{"date-parts":[["2017"]]},"page":"576-717","title":"Assessment of the sablefish stock in Alaska in 2017","type":"article-journal"},"uris":["http://www.mendeley.com/documents/?uuid=4ea0c3ed-7520-40d7-bdc2-5ede01e95fcd"]}],"mendeley":{"formattedCitation":"(Hanselman et al., 2017)","plainTextFormattedCitation":"(Hanselman et al., 2017)","previouslyFormattedCitation":"(Hanselman et al., 2017)"},"properties":{"noteIndex":0},"schema":"https://github.com/citation-style-language/schema/raw/master/csl-citation.json"}</w:instrText>
      </w:r>
      <w:r w:rsidR="00E2026F">
        <w:fldChar w:fldCharType="separate"/>
      </w:r>
      <w:r w:rsidR="00E2026F" w:rsidRPr="00E2026F">
        <w:rPr>
          <w:noProof/>
        </w:rPr>
        <w:t>(Hanselman et al., 2017)</w:t>
      </w:r>
      <w:r w:rsidR="00E2026F">
        <w:fldChar w:fldCharType="end"/>
      </w:r>
      <w:r w:rsidR="00E2026F">
        <w:t>.</w:t>
      </w:r>
      <w:r w:rsidR="00AB2804">
        <w:t xml:space="preserve"> </w:t>
      </w:r>
      <w:r w:rsidR="006610ED">
        <w:t xml:space="preserve">*The WC </w:t>
      </w:r>
      <w:r w:rsidR="00506197">
        <w:t>assessment,</w:t>
      </w:r>
      <w:r w:rsidR="006610ED">
        <w:t xml:space="preserve"> which is written in Stock Synthesis, does not specify </w:t>
      </w:r>
      <w:r w:rsidR="00BE6203" w:rsidRPr="00ED2D44">
        <w:t>L</w:t>
      </w:r>
      <w:r w:rsidR="00BE6203" w:rsidRPr="00ED2D44">
        <w:rPr>
          <w:vertAlign w:val="subscript"/>
        </w:rPr>
        <w:t>∞</w:t>
      </w:r>
      <w:r w:rsidR="00BE6203" w:rsidRPr="00ED2D44">
        <w:t xml:space="preserve"> nor t</w:t>
      </w:r>
      <w:r w:rsidR="00BE6203" w:rsidRPr="00AB2804">
        <w:rPr>
          <w:vertAlign w:val="subscript"/>
        </w:rPr>
        <w:t>0</w:t>
      </w:r>
      <w:r w:rsidR="00BE6203" w:rsidRPr="00ED2D44">
        <w:t>, but instead an age-length key</w:t>
      </w:r>
      <w:r w:rsidR="00506197">
        <w:t xml:space="preserve"> (with values for minimum and maximum length and ages).</w:t>
      </w:r>
      <w:r w:rsidR="00BE6203" w:rsidRPr="00ED2D44">
        <w:t xml:space="preserve"> Values were back-converted for presentation </w:t>
      </w:r>
      <w:commentRangeStart w:id="376"/>
      <w:commentRangeStart w:id="377"/>
      <w:commentRangeStart w:id="378"/>
      <w:r w:rsidR="00BE6203" w:rsidRPr="00ED2D44">
        <w:t>here</w:t>
      </w:r>
      <w:commentRangeEnd w:id="376"/>
      <w:r w:rsidR="00C6606C">
        <w:rPr>
          <w:rStyle w:val="CommentReference"/>
          <w:iCs w:val="0"/>
        </w:rPr>
        <w:commentReference w:id="376"/>
      </w:r>
      <w:commentRangeEnd w:id="377"/>
      <w:r w:rsidR="00AB2804">
        <w:t>.</w:t>
      </w:r>
      <w:r w:rsidR="00C6606C">
        <w:rPr>
          <w:rStyle w:val="CommentReference"/>
          <w:iCs w:val="0"/>
        </w:rPr>
        <w:commentReference w:id="377"/>
      </w:r>
      <w:commentRangeEnd w:id="378"/>
      <w:r w:rsidR="001958F3">
        <w:rPr>
          <w:rStyle w:val="CommentReference"/>
          <w:iCs w:val="0"/>
        </w:rPr>
        <w:commentReference w:id="378"/>
      </w:r>
    </w:p>
    <w:tbl>
      <w:tblPr>
        <w:tblStyle w:val="TableGrid"/>
        <w:tblW w:w="13545" w:type="dxa"/>
        <w:tblLook w:val="04A0" w:firstRow="1" w:lastRow="0" w:firstColumn="1" w:lastColumn="0" w:noHBand="0" w:noVBand="1"/>
      </w:tblPr>
      <w:tblGrid>
        <w:gridCol w:w="937"/>
        <w:gridCol w:w="923"/>
        <w:gridCol w:w="1068"/>
        <w:gridCol w:w="987"/>
        <w:gridCol w:w="1950"/>
        <w:gridCol w:w="1697"/>
        <w:gridCol w:w="1615"/>
        <w:gridCol w:w="2178"/>
        <w:gridCol w:w="2178"/>
        <w:gridCol w:w="12"/>
      </w:tblGrid>
      <w:tr w:rsidR="00C11B78" w14:paraId="5896851C" w14:textId="6B02C8F3" w:rsidTr="004C1261">
        <w:trPr>
          <w:trHeight w:val="1353"/>
        </w:trPr>
        <w:tc>
          <w:tcPr>
            <w:tcW w:w="937" w:type="dxa"/>
            <w:vMerge w:val="restart"/>
            <w:vAlign w:val="center"/>
          </w:tcPr>
          <w:p w14:paraId="3F7D7E6B" w14:textId="624B32DA" w:rsidR="00C11B78" w:rsidRPr="004C1261" w:rsidRDefault="00C11B78" w:rsidP="004C1261">
            <w:pPr>
              <w:jc w:val="center"/>
              <w:rPr>
                <w:b/>
                <w:sz w:val="22"/>
                <w:szCs w:val="22"/>
              </w:rPr>
            </w:pPr>
            <w:commentRangeStart w:id="379"/>
            <w:r w:rsidRPr="004C1261">
              <w:rPr>
                <w:b/>
                <w:sz w:val="22"/>
                <w:szCs w:val="22"/>
              </w:rPr>
              <w:lastRenderedPageBreak/>
              <w:t>Region</w:t>
            </w:r>
          </w:p>
        </w:tc>
        <w:tc>
          <w:tcPr>
            <w:tcW w:w="923" w:type="dxa"/>
            <w:vMerge w:val="restart"/>
            <w:vAlign w:val="center"/>
          </w:tcPr>
          <w:p w14:paraId="5A324D33" w14:textId="507CE0F8" w:rsidR="00C11B78" w:rsidRPr="004C1261" w:rsidRDefault="00C11B78" w:rsidP="004C1261">
            <w:pPr>
              <w:jc w:val="center"/>
              <w:rPr>
                <w:b/>
                <w:sz w:val="22"/>
                <w:szCs w:val="22"/>
              </w:rPr>
            </w:pPr>
            <w:r w:rsidRPr="004C1261">
              <w:rPr>
                <w:b/>
                <w:sz w:val="22"/>
                <w:szCs w:val="22"/>
              </w:rPr>
              <w:t>Sex</w:t>
            </w:r>
          </w:p>
        </w:tc>
        <w:tc>
          <w:tcPr>
            <w:tcW w:w="1068" w:type="dxa"/>
            <w:vMerge w:val="restart"/>
            <w:vAlign w:val="center"/>
          </w:tcPr>
          <w:p w14:paraId="715094F5" w14:textId="4CE1E341" w:rsidR="00C11B78" w:rsidRPr="004C1261" w:rsidRDefault="00C11B78" w:rsidP="004C1261">
            <w:pPr>
              <w:jc w:val="center"/>
              <w:rPr>
                <w:b/>
                <w:sz w:val="22"/>
                <w:szCs w:val="22"/>
              </w:rPr>
            </w:pPr>
            <w:r w:rsidRPr="004C1261">
              <w:rPr>
                <w:b/>
                <w:sz w:val="22"/>
                <w:szCs w:val="22"/>
              </w:rPr>
              <w:t>Period</w:t>
            </w:r>
          </w:p>
        </w:tc>
        <w:tc>
          <w:tcPr>
            <w:tcW w:w="987" w:type="dxa"/>
            <w:vMerge w:val="restart"/>
            <w:vAlign w:val="center"/>
          </w:tcPr>
          <w:p w14:paraId="1419A7CA" w14:textId="4B3E8974" w:rsidR="00C11B78" w:rsidRPr="004C1261" w:rsidRDefault="00C11B78" w:rsidP="004C1261">
            <w:pPr>
              <w:jc w:val="center"/>
              <w:rPr>
                <w:b/>
                <w:sz w:val="22"/>
                <w:szCs w:val="22"/>
              </w:rPr>
            </w:pPr>
            <w:r w:rsidRPr="004C1261">
              <w:rPr>
                <w:b/>
                <w:sz w:val="22"/>
                <w:szCs w:val="22"/>
              </w:rPr>
              <w:t>Sample Size used to fit GAM</w:t>
            </w:r>
          </w:p>
        </w:tc>
        <w:tc>
          <w:tcPr>
            <w:tcW w:w="5262" w:type="dxa"/>
            <w:gridSpan w:val="3"/>
            <w:vAlign w:val="center"/>
          </w:tcPr>
          <w:p w14:paraId="52A6A5F8" w14:textId="02535A08" w:rsidR="00C11B78" w:rsidRPr="004C1261" w:rsidRDefault="00C11B78" w:rsidP="004C1261">
            <w:pPr>
              <w:jc w:val="center"/>
              <w:rPr>
                <w:b/>
                <w:sz w:val="22"/>
                <w:szCs w:val="22"/>
              </w:rPr>
            </w:pPr>
            <w:r w:rsidRPr="004C1261">
              <w:rPr>
                <w:b/>
                <w:sz w:val="22"/>
                <w:szCs w:val="22"/>
              </w:rPr>
              <w:t>Estimated VGBF Parameters</w:t>
            </w:r>
          </w:p>
        </w:tc>
        <w:tc>
          <w:tcPr>
            <w:tcW w:w="4368" w:type="dxa"/>
            <w:gridSpan w:val="3"/>
            <w:vAlign w:val="center"/>
          </w:tcPr>
          <w:p w14:paraId="64E40B0F" w14:textId="52B186A0" w:rsidR="00C11B78" w:rsidRPr="004C1261" w:rsidRDefault="00C11B78" w:rsidP="004C1261">
            <w:pPr>
              <w:jc w:val="center"/>
              <w:rPr>
                <w:b/>
                <w:sz w:val="22"/>
                <w:szCs w:val="22"/>
              </w:rPr>
            </w:pPr>
            <w:r w:rsidRPr="004C1261">
              <w:rPr>
                <w:b/>
                <w:sz w:val="22"/>
                <w:szCs w:val="22"/>
              </w:rPr>
              <w:t>Endpoints of growth curve</w:t>
            </w:r>
          </w:p>
        </w:tc>
      </w:tr>
      <w:tr w:rsidR="00A22BF1" w14:paraId="19C8D087" w14:textId="1B893729" w:rsidTr="00ED2D34">
        <w:trPr>
          <w:gridAfter w:val="1"/>
          <w:wAfter w:w="12" w:type="dxa"/>
          <w:trHeight w:val="479"/>
        </w:trPr>
        <w:tc>
          <w:tcPr>
            <w:tcW w:w="937" w:type="dxa"/>
            <w:vMerge/>
            <w:tcBorders>
              <w:bottom w:val="single" w:sz="4" w:space="0" w:color="auto"/>
            </w:tcBorders>
            <w:vAlign w:val="center"/>
          </w:tcPr>
          <w:p w14:paraId="217D5A04" w14:textId="1EF03B6C" w:rsidR="00A22BF1" w:rsidRPr="004C1261" w:rsidRDefault="00A22BF1" w:rsidP="004C1261">
            <w:pPr>
              <w:jc w:val="center"/>
              <w:rPr>
                <w:b/>
                <w:sz w:val="22"/>
                <w:szCs w:val="22"/>
              </w:rPr>
            </w:pPr>
          </w:p>
        </w:tc>
        <w:tc>
          <w:tcPr>
            <w:tcW w:w="923" w:type="dxa"/>
            <w:vMerge/>
            <w:tcBorders>
              <w:bottom w:val="single" w:sz="4" w:space="0" w:color="auto"/>
            </w:tcBorders>
            <w:vAlign w:val="center"/>
          </w:tcPr>
          <w:p w14:paraId="62DA6B5B" w14:textId="4545B9A8" w:rsidR="00A22BF1" w:rsidRPr="004C1261" w:rsidRDefault="00A22BF1" w:rsidP="004C1261">
            <w:pPr>
              <w:jc w:val="center"/>
              <w:rPr>
                <w:b/>
                <w:sz w:val="22"/>
                <w:szCs w:val="22"/>
              </w:rPr>
            </w:pPr>
          </w:p>
        </w:tc>
        <w:tc>
          <w:tcPr>
            <w:tcW w:w="1068" w:type="dxa"/>
            <w:vMerge/>
            <w:tcBorders>
              <w:bottom w:val="single" w:sz="4" w:space="0" w:color="auto"/>
            </w:tcBorders>
            <w:vAlign w:val="center"/>
          </w:tcPr>
          <w:p w14:paraId="3E101B00" w14:textId="77777777" w:rsidR="00A22BF1" w:rsidRPr="004C1261" w:rsidRDefault="00A22BF1" w:rsidP="004C1261">
            <w:pPr>
              <w:jc w:val="center"/>
              <w:rPr>
                <w:b/>
                <w:sz w:val="22"/>
                <w:szCs w:val="22"/>
              </w:rPr>
            </w:pPr>
          </w:p>
        </w:tc>
        <w:tc>
          <w:tcPr>
            <w:tcW w:w="987" w:type="dxa"/>
            <w:vMerge/>
            <w:tcBorders>
              <w:bottom w:val="single" w:sz="4" w:space="0" w:color="auto"/>
            </w:tcBorders>
            <w:vAlign w:val="center"/>
          </w:tcPr>
          <w:p w14:paraId="2CF795DC" w14:textId="3B6F7609" w:rsidR="00A22BF1" w:rsidRPr="004C1261" w:rsidRDefault="00A22BF1" w:rsidP="004C1261">
            <w:pPr>
              <w:jc w:val="center"/>
              <w:rPr>
                <w:b/>
                <w:sz w:val="22"/>
                <w:szCs w:val="22"/>
              </w:rPr>
            </w:pPr>
          </w:p>
        </w:tc>
        <w:tc>
          <w:tcPr>
            <w:tcW w:w="1950" w:type="dxa"/>
            <w:tcBorders>
              <w:bottom w:val="single" w:sz="4" w:space="0" w:color="auto"/>
            </w:tcBorders>
            <w:vAlign w:val="center"/>
          </w:tcPr>
          <w:p w14:paraId="038C79B2" w14:textId="61FC1DBE" w:rsidR="00A22BF1" w:rsidRPr="004C1261" w:rsidRDefault="00A22BF1" w:rsidP="004C1261">
            <w:pPr>
              <w:jc w:val="center"/>
              <w:rPr>
                <w:b/>
                <w:sz w:val="22"/>
                <w:szCs w:val="22"/>
              </w:rPr>
            </w:pPr>
            <w:r w:rsidRPr="004C1261">
              <w:rPr>
                <w:b/>
                <w:sz w:val="22"/>
                <w:szCs w:val="22"/>
              </w:rPr>
              <w:t>L</w:t>
            </w:r>
            <w:r w:rsidRPr="004C1261">
              <w:rPr>
                <w:b/>
                <w:sz w:val="22"/>
                <w:szCs w:val="22"/>
                <w:vertAlign w:val="subscript"/>
              </w:rPr>
              <w:t xml:space="preserve">∞ </w:t>
            </w:r>
            <w:r w:rsidRPr="004C1261">
              <w:rPr>
                <w:b/>
                <w:sz w:val="22"/>
                <w:szCs w:val="22"/>
              </w:rPr>
              <w:t>(cm)</w:t>
            </w:r>
          </w:p>
        </w:tc>
        <w:tc>
          <w:tcPr>
            <w:tcW w:w="1697" w:type="dxa"/>
            <w:tcBorders>
              <w:bottom w:val="single" w:sz="4" w:space="0" w:color="auto"/>
            </w:tcBorders>
            <w:vAlign w:val="center"/>
          </w:tcPr>
          <w:p w14:paraId="4FF55742" w14:textId="4E87A128" w:rsidR="00A22BF1" w:rsidRPr="004C1261" w:rsidRDefault="00A22BF1" w:rsidP="004C1261">
            <w:pPr>
              <w:jc w:val="center"/>
              <w:rPr>
                <w:b/>
                <w:sz w:val="22"/>
                <w:szCs w:val="22"/>
              </w:rPr>
            </w:pPr>
            <w:r w:rsidRPr="004C1261">
              <w:rPr>
                <w:b/>
                <w:sz w:val="22"/>
                <w:szCs w:val="22"/>
              </w:rPr>
              <w:t>k</w:t>
            </w:r>
          </w:p>
        </w:tc>
        <w:tc>
          <w:tcPr>
            <w:tcW w:w="1615" w:type="dxa"/>
            <w:tcBorders>
              <w:bottom w:val="single" w:sz="4" w:space="0" w:color="auto"/>
            </w:tcBorders>
            <w:vAlign w:val="center"/>
          </w:tcPr>
          <w:p w14:paraId="730E489E" w14:textId="290D5E2D" w:rsidR="00A22BF1" w:rsidRPr="004C1261" w:rsidRDefault="00A22BF1" w:rsidP="004C1261">
            <w:pPr>
              <w:jc w:val="center"/>
              <w:rPr>
                <w:b/>
                <w:sz w:val="22"/>
                <w:szCs w:val="22"/>
              </w:rPr>
            </w:pPr>
            <w:r w:rsidRPr="004C1261">
              <w:rPr>
                <w:b/>
                <w:sz w:val="22"/>
                <w:szCs w:val="22"/>
              </w:rPr>
              <w:t>t</w:t>
            </w:r>
            <w:r w:rsidRPr="004C1261">
              <w:rPr>
                <w:b/>
                <w:sz w:val="22"/>
                <w:szCs w:val="22"/>
                <w:vertAlign w:val="subscript"/>
              </w:rPr>
              <w:t>0</w:t>
            </w:r>
            <w:r w:rsidRPr="004C1261">
              <w:rPr>
                <w:b/>
                <w:sz w:val="22"/>
                <w:szCs w:val="22"/>
              </w:rPr>
              <w:t xml:space="preserve"> (years)</w:t>
            </w:r>
          </w:p>
        </w:tc>
        <w:tc>
          <w:tcPr>
            <w:tcW w:w="2178" w:type="dxa"/>
            <w:tcBorders>
              <w:bottom w:val="single" w:sz="4" w:space="0" w:color="auto"/>
            </w:tcBorders>
            <w:vAlign w:val="center"/>
          </w:tcPr>
          <w:p w14:paraId="52B1C6F8" w14:textId="761F93C3" w:rsidR="00A22BF1" w:rsidRPr="004C1261" w:rsidRDefault="00A22BF1" w:rsidP="004C1261">
            <w:pPr>
              <w:jc w:val="center"/>
              <w:rPr>
                <w:b/>
                <w:sz w:val="22"/>
                <w:szCs w:val="22"/>
              </w:rPr>
            </w:pPr>
            <w:r w:rsidRPr="004C1261">
              <w:rPr>
                <w:b/>
                <w:sz w:val="22"/>
                <w:szCs w:val="22"/>
              </w:rPr>
              <w:t>L</w:t>
            </w:r>
            <w:r w:rsidRPr="004C1261">
              <w:rPr>
                <w:b/>
                <w:sz w:val="22"/>
                <w:szCs w:val="22"/>
                <w:vertAlign w:val="subscript"/>
              </w:rPr>
              <w:t>1</w:t>
            </w:r>
            <w:r w:rsidR="009B35C1" w:rsidRPr="004C1261">
              <w:rPr>
                <w:b/>
                <w:sz w:val="22"/>
                <w:szCs w:val="22"/>
              </w:rPr>
              <w:t xml:space="preserve"> (cm)</w:t>
            </w:r>
          </w:p>
        </w:tc>
        <w:tc>
          <w:tcPr>
            <w:tcW w:w="2178" w:type="dxa"/>
            <w:tcBorders>
              <w:bottom w:val="single" w:sz="4" w:space="0" w:color="auto"/>
            </w:tcBorders>
            <w:vAlign w:val="center"/>
          </w:tcPr>
          <w:p w14:paraId="7A15EB45" w14:textId="24F1B9B8" w:rsidR="00A22BF1" w:rsidRPr="004C1261" w:rsidRDefault="00A22BF1" w:rsidP="004C1261">
            <w:pPr>
              <w:jc w:val="center"/>
              <w:rPr>
                <w:b/>
                <w:sz w:val="22"/>
                <w:szCs w:val="22"/>
              </w:rPr>
            </w:pPr>
            <w:r w:rsidRPr="004C1261">
              <w:rPr>
                <w:b/>
                <w:sz w:val="22"/>
                <w:szCs w:val="22"/>
              </w:rPr>
              <w:t>L</w:t>
            </w:r>
            <w:r w:rsidRPr="004C1261">
              <w:rPr>
                <w:b/>
                <w:sz w:val="22"/>
                <w:szCs w:val="22"/>
                <w:vertAlign w:val="subscript"/>
              </w:rPr>
              <w:t>2</w:t>
            </w:r>
            <w:r w:rsidR="009B35C1" w:rsidRPr="004C1261">
              <w:rPr>
                <w:b/>
                <w:sz w:val="22"/>
                <w:szCs w:val="22"/>
                <w:vertAlign w:val="subscript"/>
              </w:rPr>
              <w:t xml:space="preserve"> </w:t>
            </w:r>
            <w:r w:rsidR="009B35C1" w:rsidRPr="004C1261">
              <w:rPr>
                <w:b/>
                <w:sz w:val="22"/>
                <w:szCs w:val="22"/>
              </w:rPr>
              <w:t>(cm)</w:t>
            </w:r>
          </w:p>
        </w:tc>
      </w:tr>
      <w:tr w:rsidR="004C1261" w14:paraId="40FD134D" w14:textId="0D246503" w:rsidTr="00ED2D34">
        <w:trPr>
          <w:gridAfter w:val="1"/>
          <w:wAfter w:w="12" w:type="dxa"/>
          <w:trHeight w:val="436"/>
        </w:trPr>
        <w:tc>
          <w:tcPr>
            <w:tcW w:w="937" w:type="dxa"/>
            <w:tcBorders>
              <w:top w:val="single" w:sz="4" w:space="0" w:color="auto"/>
              <w:left w:val="single" w:sz="4" w:space="0" w:color="auto"/>
              <w:bottom w:val="nil"/>
              <w:right w:val="nil"/>
            </w:tcBorders>
          </w:tcPr>
          <w:p w14:paraId="0EB6ADB9" w14:textId="4AECC6A6" w:rsidR="004C1261" w:rsidRPr="004C1261" w:rsidRDefault="004C1261" w:rsidP="004C1261">
            <w:pPr>
              <w:jc w:val="center"/>
              <w:rPr>
                <w:sz w:val="22"/>
                <w:szCs w:val="22"/>
              </w:rPr>
            </w:pPr>
            <w:r w:rsidRPr="004C1261">
              <w:rPr>
                <w:sz w:val="22"/>
                <w:szCs w:val="22"/>
              </w:rPr>
              <w:t>1</w:t>
            </w:r>
          </w:p>
        </w:tc>
        <w:tc>
          <w:tcPr>
            <w:tcW w:w="923" w:type="dxa"/>
            <w:tcBorders>
              <w:top w:val="single" w:sz="4" w:space="0" w:color="auto"/>
              <w:left w:val="nil"/>
              <w:bottom w:val="nil"/>
              <w:right w:val="nil"/>
            </w:tcBorders>
          </w:tcPr>
          <w:p w14:paraId="1133598B" w14:textId="4B10AD70" w:rsidR="004C1261" w:rsidRPr="004C1261" w:rsidRDefault="004C1261" w:rsidP="004C1261">
            <w:pPr>
              <w:jc w:val="center"/>
              <w:rPr>
                <w:sz w:val="22"/>
                <w:szCs w:val="22"/>
              </w:rPr>
            </w:pPr>
            <w:r w:rsidRPr="004C1261">
              <w:rPr>
                <w:sz w:val="22"/>
                <w:szCs w:val="22"/>
              </w:rPr>
              <w:t>Female</w:t>
            </w:r>
          </w:p>
        </w:tc>
        <w:tc>
          <w:tcPr>
            <w:tcW w:w="1068" w:type="dxa"/>
            <w:tcBorders>
              <w:top w:val="single" w:sz="4" w:space="0" w:color="auto"/>
              <w:left w:val="nil"/>
              <w:bottom w:val="nil"/>
              <w:right w:val="nil"/>
            </w:tcBorders>
          </w:tcPr>
          <w:p w14:paraId="7EC39743" w14:textId="22D97890" w:rsidR="004C1261" w:rsidRPr="004C1261" w:rsidRDefault="004C1261" w:rsidP="004C1261">
            <w:pPr>
              <w:jc w:val="center"/>
              <w:rPr>
                <w:sz w:val="22"/>
                <w:szCs w:val="22"/>
              </w:rPr>
            </w:pPr>
            <w:r w:rsidRPr="004C1261">
              <w:rPr>
                <w:sz w:val="22"/>
                <w:szCs w:val="22"/>
              </w:rPr>
              <w:t>Early</w:t>
            </w:r>
          </w:p>
        </w:tc>
        <w:tc>
          <w:tcPr>
            <w:tcW w:w="987" w:type="dxa"/>
            <w:tcBorders>
              <w:top w:val="single" w:sz="4" w:space="0" w:color="auto"/>
              <w:left w:val="nil"/>
              <w:bottom w:val="nil"/>
              <w:right w:val="nil"/>
            </w:tcBorders>
          </w:tcPr>
          <w:p w14:paraId="1EC6E8EA" w14:textId="3C1D2BA0" w:rsidR="004C1261" w:rsidRPr="004C1261" w:rsidRDefault="004C1261" w:rsidP="004C1261">
            <w:pPr>
              <w:jc w:val="center"/>
              <w:rPr>
                <w:sz w:val="22"/>
                <w:szCs w:val="22"/>
              </w:rPr>
            </w:pPr>
            <w:r w:rsidRPr="004C1261">
              <w:rPr>
                <w:sz w:val="22"/>
                <w:szCs w:val="22"/>
              </w:rPr>
              <w:t>616</w:t>
            </w:r>
          </w:p>
        </w:tc>
        <w:tc>
          <w:tcPr>
            <w:tcW w:w="1950" w:type="dxa"/>
            <w:tcBorders>
              <w:top w:val="single" w:sz="4" w:space="0" w:color="auto"/>
              <w:left w:val="nil"/>
              <w:bottom w:val="nil"/>
              <w:right w:val="nil"/>
            </w:tcBorders>
          </w:tcPr>
          <w:p w14:paraId="0AA654AE" w14:textId="0BA069B3" w:rsidR="004C1261" w:rsidRPr="004C1261" w:rsidRDefault="004C1261" w:rsidP="004C1261">
            <w:pPr>
              <w:jc w:val="center"/>
              <w:rPr>
                <w:sz w:val="22"/>
                <w:szCs w:val="22"/>
                <w:highlight w:val="yellow"/>
              </w:rPr>
            </w:pPr>
            <w:r w:rsidRPr="004C1261">
              <w:rPr>
                <w:color w:val="000000"/>
                <w:sz w:val="22"/>
                <w:szCs w:val="22"/>
              </w:rPr>
              <w:t>60.17</w:t>
            </w:r>
          </w:p>
        </w:tc>
        <w:tc>
          <w:tcPr>
            <w:tcW w:w="1697" w:type="dxa"/>
            <w:tcBorders>
              <w:top w:val="single" w:sz="4" w:space="0" w:color="auto"/>
              <w:left w:val="nil"/>
              <w:bottom w:val="nil"/>
              <w:right w:val="nil"/>
            </w:tcBorders>
          </w:tcPr>
          <w:p w14:paraId="2AB05E78" w14:textId="4A85CFD4" w:rsidR="004C1261" w:rsidRPr="004C1261" w:rsidRDefault="004C1261" w:rsidP="004C1261">
            <w:pPr>
              <w:jc w:val="center"/>
              <w:rPr>
                <w:sz w:val="22"/>
                <w:szCs w:val="22"/>
                <w:highlight w:val="yellow"/>
              </w:rPr>
            </w:pPr>
            <w:r w:rsidRPr="004C1261">
              <w:rPr>
                <w:color w:val="000000"/>
                <w:sz w:val="22"/>
                <w:szCs w:val="22"/>
              </w:rPr>
              <w:t>0.29</w:t>
            </w:r>
          </w:p>
        </w:tc>
        <w:tc>
          <w:tcPr>
            <w:tcW w:w="1615" w:type="dxa"/>
            <w:tcBorders>
              <w:top w:val="single" w:sz="4" w:space="0" w:color="auto"/>
              <w:left w:val="nil"/>
              <w:bottom w:val="nil"/>
              <w:right w:val="single" w:sz="4" w:space="0" w:color="auto"/>
            </w:tcBorders>
          </w:tcPr>
          <w:p w14:paraId="269B99A8" w14:textId="7E81FB76" w:rsidR="004C1261" w:rsidRPr="004C1261" w:rsidRDefault="004C1261" w:rsidP="004C1261">
            <w:pPr>
              <w:jc w:val="center"/>
              <w:rPr>
                <w:sz w:val="22"/>
                <w:szCs w:val="22"/>
                <w:highlight w:val="yellow"/>
              </w:rPr>
            </w:pPr>
            <w:r w:rsidRPr="004C1261">
              <w:rPr>
                <w:color w:val="000000"/>
                <w:sz w:val="22"/>
                <w:szCs w:val="22"/>
              </w:rPr>
              <w:t>-2.15</w:t>
            </w:r>
          </w:p>
        </w:tc>
        <w:tc>
          <w:tcPr>
            <w:tcW w:w="2178" w:type="dxa"/>
            <w:tcBorders>
              <w:top w:val="single" w:sz="4" w:space="0" w:color="auto"/>
              <w:left w:val="single" w:sz="4" w:space="0" w:color="auto"/>
              <w:bottom w:val="nil"/>
              <w:right w:val="nil"/>
            </w:tcBorders>
          </w:tcPr>
          <w:p w14:paraId="7C58A028" w14:textId="6ABBD583" w:rsidR="004C1261" w:rsidRPr="004C1261" w:rsidRDefault="004C1261" w:rsidP="004C1261">
            <w:pPr>
              <w:jc w:val="center"/>
              <w:rPr>
                <w:sz w:val="22"/>
                <w:szCs w:val="22"/>
                <w:highlight w:val="yellow"/>
              </w:rPr>
            </w:pPr>
            <w:r w:rsidRPr="004C1261">
              <w:rPr>
                <w:color w:val="000000"/>
                <w:sz w:val="22"/>
                <w:szCs w:val="22"/>
              </w:rPr>
              <w:t>27.78</w:t>
            </w:r>
          </w:p>
        </w:tc>
        <w:tc>
          <w:tcPr>
            <w:tcW w:w="2178" w:type="dxa"/>
            <w:tcBorders>
              <w:top w:val="single" w:sz="4" w:space="0" w:color="auto"/>
              <w:left w:val="nil"/>
              <w:bottom w:val="nil"/>
              <w:right w:val="single" w:sz="4" w:space="0" w:color="auto"/>
            </w:tcBorders>
          </w:tcPr>
          <w:p w14:paraId="4843E0DB" w14:textId="6DA6D966" w:rsidR="004C1261" w:rsidRPr="004C1261" w:rsidRDefault="004C1261" w:rsidP="004C1261">
            <w:pPr>
              <w:jc w:val="center"/>
              <w:rPr>
                <w:sz w:val="22"/>
                <w:szCs w:val="22"/>
                <w:highlight w:val="yellow"/>
              </w:rPr>
            </w:pPr>
            <w:r w:rsidRPr="004C1261">
              <w:rPr>
                <w:color w:val="000000"/>
                <w:sz w:val="22"/>
                <w:szCs w:val="22"/>
              </w:rPr>
              <w:t>59.74</w:t>
            </w:r>
          </w:p>
        </w:tc>
      </w:tr>
      <w:tr w:rsidR="004C1261" w14:paraId="6926C9D9" w14:textId="77777777" w:rsidTr="00ED2D34">
        <w:trPr>
          <w:gridAfter w:val="1"/>
          <w:wAfter w:w="12" w:type="dxa"/>
          <w:trHeight w:val="436"/>
        </w:trPr>
        <w:tc>
          <w:tcPr>
            <w:tcW w:w="937" w:type="dxa"/>
            <w:tcBorders>
              <w:top w:val="nil"/>
              <w:left w:val="single" w:sz="4" w:space="0" w:color="auto"/>
              <w:bottom w:val="nil"/>
              <w:right w:val="nil"/>
            </w:tcBorders>
          </w:tcPr>
          <w:p w14:paraId="431CFCC3" w14:textId="45E5C1C7" w:rsidR="004C1261" w:rsidRPr="004C1261" w:rsidRDefault="004C1261" w:rsidP="004C1261">
            <w:pPr>
              <w:jc w:val="center"/>
              <w:rPr>
                <w:sz w:val="22"/>
                <w:szCs w:val="22"/>
              </w:rPr>
            </w:pPr>
            <w:r w:rsidRPr="004C1261">
              <w:rPr>
                <w:sz w:val="22"/>
                <w:szCs w:val="22"/>
              </w:rPr>
              <w:t>1</w:t>
            </w:r>
          </w:p>
        </w:tc>
        <w:tc>
          <w:tcPr>
            <w:tcW w:w="923" w:type="dxa"/>
            <w:tcBorders>
              <w:top w:val="nil"/>
              <w:left w:val="nil"/>
              <w:bottom w:val="nil"/>
              <w:right w:val="nil"/>
            </w:tcBorders>
          </w:tcPr>
          <w:p w14:paraId="4A198D12" w14:textId="6CD5DA25" w:rsidR="004C1261" w:rsidRPr="004C1261" w:rsidRDefault="004C1261" w:rsidP="004C1261">
            <w:pPr>
              <w:jc w:val="center"/>
              <w:rPr>
                <w:sz w:val="22"/>
                <w:szCs w:val="22"/>
              </w:rPr>
            </w:pPr>
            <w:r w:rsidRPr="004C1261">
              <w:rPr>
                <w:sz w:val="22"/>
                <w:szCs w:val="22"/>
              </w:rPr>
              <w:t>Female</w:t>
            </w:r>
          </w:p>
        </w:tc>
        <w:tc>
          <w:tcPr>
            <w:tcW w:w="1068" w:type="dxa"/>
            <w:tcBorders>
              <w:top w:val="nil"/>
              <w:left w:val="nil"/>
              <w:bottom w:val="nil"/>
              <w:right w:val="nil"/>
            </w:tcBorders>
          </w:tcPr>
          <w:p w14:paraId="738A8884" w14:textId="1AB1ED31" w:rsidR="004C1261" w:rsidRPr="004C1261" w:rsidRDefault="004C1261" w:rsidP="004C1261">
            <w:pPr>
              <w:jc w:val="center"/>
              <w:rPr>
                <w:sz w:val="22"/>
                <w:szCs w:val="22"/>
              </w:rPr>
            </w:pPr>
            <w:r w:rsidRPr="004C1261">
              <w:rPr>
                <w:sz w:val="22"/>
                <w:szCs w:val="22"/>
              </w:rPr>
              <w:t>Late</w:t>
            </w:r>
          </w:p>
        </w:tc>
        <w:tc>
          <w:tcPr>
            <w:tcW w:w="987" w:type="dxa"/>
            <w:tcBorders>
              <w:top w:val="nil"/>
              <w:left w:val="nil"/>
              <w:bottom w:val="nil"/>
              <w:right w:val="nil"/>
            </w:tcBorders>
          </w:tcPr>
          <w:p w14:paraId="7D47652F" w14:textId="74DAD6E1" w:rsidR="004C1261" w:rsidRPr="004C1261" w:rsidRDefault="004C1261" w:rsidP="004C1261">
            <w:pPr>
              <w:jc w:val="center"/>
              <w:rPr>
                <w:sz w:val="22"/>
                <w:szCs w:val="22"/>
              </w:rPr>
            </w:pPr>
            <w:r w:rsidRPr="004C1261">
              <w:rPr>
                <w:sz w:val="22"/>
                <w:szCs w:val="22"/>
              </w:rPr>
              <w:t>699</w:t>
            </w:r>
          </w:p>
        </w:tc>
        <w:tc>
          <w:tcPr>
            <w:tcW w:w="1950" w:type="dxa"/>
            <w:tcBorders>
              <w:top w:val="nil"/>
              <w:left w:val="nil"/>
              <w:bottom w:val="nil"/>
              <w:right w:val="nil"/>
            </w:tcBorders>
          </w:tcPr>
          <w:p w14:paraId="5531291D" w14:textId="24039E65" w:rsidR="004C1261" w:rsidRPr="004C1261" w:rsidRDefault="004C1261" w:rsidP="004C1261">
            <w:pPr>
              <w:jc w:val="center"/>
              <w:rPr>
                <w:sz w:val="22"/>
                <w:szCs w:val="22"/>
                <w:highlight w:val="yellow"/>
              </w:rPr>
            </w:pPr>
            <w:r w:rsidRPr="004C1261">
              <w:rPr>
                <w:color w:val="000000"/>
                <w:sz w:val="22"/>
                <w:szCs w:val="22"/>
              </w:rPr>
              <w:t>62.79</w:t>
            </w:r>
          </w:p>
        </w:tc>
        <w:tc>
          <w:tcPr>
            <w:tcW w:w="1697" w:type="dxa"/>
            <w:tcBorders>
              <w:top w:val="nil"/>
              <w:left w:val="nil"/>
              <w:bottom w:val="nil"/>
              <w:right w:val="nil"/>
            </w:tcBorders>
          </w:tcPr>
          <w:p w14:paraId="43E0ECD5" w14:textId="0A82DCDF" w:rsidR="004C1261" w:rsidRPr="004C1261" w:rsidRDefault="004C1261" w:rsidP="004C1261">
            <w:pPr>
              <w:jc w:val="center"/>
              <w:rPr>
                <w:sz w:val="22"/>
                <w:szCs w:val="22"/>
                <w:highlight w:val="yellow"/>
              </w:rPr>
            </w:pPr>
            <w:r w:rsidRPr="004C1261">
              <w:rPr>
                <w:color w:val="000000"/>
                <w:sz w:val="22"/>
                <w:szCs w:val="22"/>
              </w:rPr>
              <w:t>0.17</w:t>
            </w:r>
          </w:p>
        </w:tc>
        <w:tc>
          <w:tcPr>
            <w:tcW w:w="1615" w:type="dxa"/>
            <w:tcBorders>
              <w:top w:val="nil"/>
              <w:left w:val="nil"/>
              <w:bottom w:val="nil"/>
              <w:right w:val="single" w:sz="4" w:space="0" w:color="auto"/>
            </w:tcBorders>
          </w:tcPr>
          <w:p w14:paraId="0BE244BD" w14:textId="5B98CAA9" w:rsidR="004C1261" w:rsidRPr="004C1261" w:rsidRDefault="004C1261" w:rsidP="004C1261">
            <w:pPr>
              <w:jc w:val="center"/>
              <w:rPr>
                <w:sz w:val="22"/>
                <w:szCs w:val="22"/>
                <w:highlight w:val="yellow"/>
              </w:rPr>
            </w:pPr>
            <w:r w:rsidRPr="004C1261">
              <w:rPr>
                <w:color w:val="000000"/>
                <w:sz w:val="22"/>
                <w:szCs w:val="22"/>
              </w:rPr>
              <w:t>-4.09</w:t>
            </w:r>
          </w:p>
        </w:tc>
        <w:tc>
          <w:tcPr>
            <w:tcW w:w="2178" w:type="dxa"/>
            <w:tcBorders>
              <w:top w:val="nil"/>
              <w:left w:val="single" w:sz="4" w:space="0" w:color="auto"/>
              <w:bottom w:val="nil"/>
              <w:right w:val="nil"/>
            </w:tcBorders>
          </w:tcPr>
          <w:p w14:paraId="2B0695EB" w14:textId="42FAE3D9" w:rsidR="004C1261" w:rsidRPr="004C1261" w:rsidRDefault="004C1261" w:rsidP="004C1261">
            <w:pPr>
              <w:jc w:val="center"/>
              <w:rPr>
                <w:sz w:val="22"/>
                <w:szCs w:val="22"/>
                <w:highlight w:val="yellow"/>
              </w:rPr>
            </w:pPr>
            <w:r w:rsidRPr="004C1261">
              <w:rPr>
                <w:color w:val="000000"/>
                <w:sz w:val="22"/>
                <w:szCs w:val="22"/>
              </w:rPr>
              <w:t>31.13</w:t>
            </w:r>
          </w:p>
        </w:tc>
        <w:tc>
          <w:tcPr>
            <w:tcW w:w="2178" w:type="dxa"/>
            <w:tcBorders>
              <w:top w:val="nil"/>
              <w:left w:val="nil"/>
              <w:bottom w:val="nil"/>
              <w:right w:val="single" w:sz="4" w:space="0" w:color="auto"/>
            </w:tcBorders>
          </w:tcPr>
          <w:p w14:paraId="68B0FEAB" w14:textId="34EF0AED" w:rsidR="004C1261" w:rsidRPr="004C1261" w:rsidRDefault="004C1261" w:rsidP="004C1261">
            <w:pPr>
              <w:jc w:val="center"/>
              <w:rPr>
                <w:sz w:val="22"/>
                <w:szCs w:val="22"/>
                <w:highlight w:val="yellow"/>
              </w:rPr>
            </w:pPr>
            <w:r w:rsidRPr="004C1261">
              <w:rPr>
                <w:color w:val="000000"/>
                <w:sz w:val="22"/>
                <w:szCs w:val="22"/>
              </w:rPr>
              <w:t>60.23</w:t>
            </w:r>
          </w:p>
        </w:tc>
      </w:tr>
      <w:tr w:rsidR="004C1261" w14:paraId="34C1CAE2" w14:textId="77777777" w:rsidTr="00ED2D34">
        <w:trPr>
          <w:gridAfter w:val="1"/>
          <w:wAfter w:w="12" w:type="dxa"/>
          <w:trHeight w:val="436"/>
        </w:trPr>
        <w:tc>
          <w:tcPr>
            <w:tcW w:w="937" w:type="dxa"/>
            <w:tcBorders>
              <w:top w:val="nil"/>
              <w:left w:val="single" w:sz="4" w:space="0" w:color="auto"/>
              <w:bottom w:val="nil"/>
              <w:right w:val="nil"/>
            </w:tcBorders>
          </w:tcPr>
          <w:p w14:paraId="4FB31DB3" w14:textId="0990FE72" w:rsidR="004C1261" w:rsidRPr="004C1261" w:rsidRDefault="004C1261" w:rsidP="004C1261">
            <w:pPr>
              <w:jc w:val="center"/>
              <w:rPr>
                <w:sz w:val="22"/>
                <w:szCs w:val="22"/>
              </w:rPr>
            </w:pPr>
            <w:r w:rsidRPr="004C1261">
              <w:rPr>
                <w:sz w:val="22"/>
                <w:szCs w:val="22"/>
              </w:rPr>
              <w:t>1</w:t>
            </w:r>
          </w:p>
        </w:tc>
        <w:tc>
          <w:tcPr>
            <w:tcW w:w="923" w:type="dxa"/>
            <w:tcBorders>
              <w:top w:val="nil"/>
              <w:left w:val="nil"/>
              <w:bottom w:val="nil"/>
              <w:right w:val="nil"/>
            </w:tcBorders>
          </w:tcPr>
          <w:p w14:paraId="2587368B" w14:textId="01CE51FD" w:rsidR="004C1261" w:rsidRPr="004C1261" w:rsidRDefault="004C1261" w:rsidP="004C1261">
            <w:pPr>
              <w:jc w:val="center"/>
              <w:rPr>
                <w:sz w:val="22"/>
                <w:szCs w:val="22"/>
              </w:rPr>
            </w:pPr>
            <w:r w:rsidRPr="004C1261">
              <w:rPr>
                <w:sz w:val="22"/>
                <w:szCs w:val="22"/>
              </w:rPr>
              <w:t>Male</w:t>
            </w:r>
          </w:p>
        </w:tc>
        <w:tc>
          <w:tcPr>
            <w:tcW w:w="1068" w:type="dxa"/>
            <w:tcBorders>
              <w:top w:val="nil"/>
              <w:left w:val="nil"/>
              <w:bottom w:val="nil"/>
              <w:right w:val="nil"/>
            </w:tcBorders>
          </w:tcPr>
          <w:p w14:paraId="4F443628" w14:textId="3CD70949" w:rsidR="004C1261" w:rsidRPr="004C1261" w:rsidRDefault="004C1261" w:rsidP="004C1261">
            <w:pPr>
              <w:jc w:val="center"/>
              <w:rPr>
                <w:sz w:val="22"/>
                <w:szCs w:val="22"/>
              </w:rPr>
            </w:pPr>
            <w:r w:rsidRPr="004C1261">
              <w:rPr>
                <w:sz w:val="22"/>
                <w:szCs w:val="22"/>
              </w:rPr>
              <w:t>All years</w:t>
            </w:r>
          </w:p>
        </w:tc>
        <w:tc>
          <w:tcPr>
            <w:tcW w:w="987" w:type="dxa"/>
            <w:tcBorders>
              <w:top w:val="nil"/>
              <w:left w:val="nil"/>
              <w:bottom w:val="nil"/>
              <w:right w:val="nil"/>
            </w:tcBorders>
          </w:tcPr>
          <w:p w14:paraId="06DE7733" w14:textId="272D0F70" w:rsidR="004C1261" w:rsidRPr="004C1261" w:rsidRDefault="004C1261" w:rsidP="004C1261">
            <w:pPr>
              <w:jc w:val="center"/>
              <w:rPr>
                <w:sz w:val="22"/>
                <w:szCs w:val="22"/>
              </w:rPr>
            </w:pPr>
            <w:r w:rsidRPr="004C1261">
              <w:rPr>
                <w:sz w:val="22"/>
                <w:szCs w:val="22"/>
              </w:rPr>
              <w:t>1314</w:t>
            </w:r>
          </w:p>
        </w:tc>
        <w:tc>
          <w:tcPr>
            <w:tcW w:w="1950" w:type="dxa"/>
            <w:tcBorders>
              <w:top w:val="nil"/>
              <w:left w:val="nil"/>
              <w:bottom w:val="nil"/>
              <w:right w:val="nil"/>
            </w:tcBorders>
          </w:tcPr>
          <w:p w14:paraId="60CB2D42" w14:textId="39E049D3" w:rsidR="004C1261" w:rsidRPr="004C1261" w:rsidRDefault="004C1261" w:rsidP="004C1261">
            <w:pPr>
              <w:jc w:val="center"/>
              <w:rPr>
                <w:sz w:val="22"/>
                <w:szCs w:val="22"/>
                <w:highlight w:val="yellow"/>
              </w:rPr>
            </w:pPr>
            <w:r w:rsidRPr="004C1261">
              <w:rPr>
                <w:color w:val="000000"/>
                <w:sz w:val="22"/>
                <w:szCs w:val="22"/>
              </w:rPr>
              <w:t>55.02</w:t>
            </w:r>
          </w:p>
        </w:tc>
        <w:tc>
          <w:tcPr>
            <w:tcW w:w="1697" w:type="dxa"/>
            <w:tcBorders>
              <w:top w:val="nil"/>
              <w:left w:val="nil"/>
              <w:bottom w:val="nil"/>
              <w:right w:val="nil"/>
            </w:tcBorders>
          </w:tcPr>
          <w:p w14:paraId="69DC6C50" w14:textId="59601D38" w:rsidR="004C1261" w:rsidRPr="004C1261" w:rsidRDefault="004C1261" w:rsidP="004C1261">
            <w:pPr>
              <w:jc w:val="center"/>
              <w:rPr>
                <w:sz w:val="22"/>
                <w:szCs w:val="22"/>
                <w:highlight w:val="yellow"/>
              </w:rPr>
            </w:pPr>
            <w:r w:rsidRPr="004C1261">
              <w:rPr>
                <w:color w:val="000000"/>
                <w:sz w:val="22"/>
                <w:szCs w:val="22"/>
              </w:rPr>
              <w:t>0.29</w:t>
            </w:r>
          </w:p>
        </w:tc>
        <w:tc>
          <w:tcPr>
            <w:tcW w:w="1615" w:type="dxa"/>
            <w:tcBorders>
              <w:top w:val="nil"/>
              <w:left w:val="nil"/>
              <w:bottom w:val="nil"/>
              <w:right w:val="single" w:sz="4" w:space="0" w:color="auto"/>
            </w:tcBorders>
          </w:tcPr>
          <w:p w14:paraId="14FEC8F7" w14:textId="0FA3ABB6" w:rsidR="004C1261" w:rsidRPr="004C1261" w:rsidRDefault="004C1261" w:rsidP="004C1261">
            <w:pPr>
              <w:jc w:val="center"/>
              <w:rPr>
                <w:sz w:val="22"/>
                <w:szCs w:val="22"/>
                <w:highlight w:val="yellow"/>
              </w:rPr>
            </w:pPr>
            <w:r w:rsidRPr="004C1261">
              <w:rPr>
                <w:color w:val="000000"/>
                <w:sz w:val="22"/>
                <w:szCs w:val="22"/>
              </w:rPr>
              <w:t>-2.56</w:t>
            </w:r>
          </w:p>
        </w:tc>
        <w:tc>
          <w:tcPr>
            <w:tcW w:w="2178" w:type="dxa"/>
            <w:tcBorders>
              <w:top w:val="nil"/>
              <w:left w:val="single" w:sz="4" w:space="0" w:color="auto"/>
              <w:bottom w:val="nil"/>
              <w:right w:val="nil"/>
            </w:tcBorders>
          </w:tcPr>
          <w:p w14:paraId="2E70DE5A" w14:textId="2E03CCD5" w:rsidR="004C1261" w:rsidRPr="004C1261" w:rsidRDefault="004C1261" w:rsidP="004C1261">
            <w:pPr>
              <w:jc w:val="center"/>
              <w:rPr>
                <w:sz w:val="22"/>
                <w:szCs w:val="22"/>
                <w:highlight w:val="yellow"/>
              </w:rPr>
            </w:pPr>
            <w:r w:rsidRPr="004C1261">
              <w:rPr>
                <w:color w:val="000000"/>
                <w:sz w:val="22"/>
                <w:szCs w:val="22"/>
              </w:rPr>
              <w:t>28.64</w:t>
            </w:r>
          </w:p>
        </w:tc>
        <w:tc>
          <w:tcPr>
            <w:tcW w:w="2178" w:type="dxa"/>
            <w:tcBorders>
              <w:top w:val="nil"/>
              <w:left w:val="nil"/>
              <w:bottom w:val="nil"/>
              <w:right w:val="single" w:sz="4" w:space="0" w:color="auto"/>
            </w:tcBorders>
          </w:tcPr>
          <w:p w14:paraId="49A75DAE" w14:textId="5182FD17" w:rsidR="004C1261" w:rsidRPr="004C1261" w:rsidRDefault="004C1261" w:rsidP="004C1261">
            <w:pPr>
              <w:jc w:val="center"/>
              <w:rPr>
                <w:sz w:val="22"/>
                <w:szCs w:val="22"/>
                <w:highlight w:val="yellow"/>
              </w:rPr>
            </w:pPr>
            <w:r w:rsidRPr="004C1261">
              <w:rPr>
                <w:color w:val="000000"/>
                <w:sz w:val="22"/>
                <w:szCs w:val="22"/>
              </w:rPr>
              <w:t>54.67</w:t>
            </w:r>
          </w:p>
        </w:tc>
      </w:tr>
      <w:tr w:rsidR="004C1261" w14:paraId="266A6F9F" w14:textId="77777777" w:rsidTr="00ED2D34">
        <w:trPr>
          <w:gridAfter w:val="1"/>
          <w:wAfter w:w="12" w:type="dxa"/>
          <w:trHeight w:val="436"/>
        </w:trPr>
        <w:tc>
          <w:tcPr>
            <w:tcW w:w="937" w:type="dxa"/>
            <w:tcBorders>
              <w:top w:val="nil"/>
              <w:left w:val="single" w:sz="4" w:space="0" w:color="auto"/>
              <w:bottom w:val="nil"/>
              <w:right w:val="nil"/>
            </w:tcBorders>
          </w:tcPr>
          <w:p w14:paraId="040F7CD3" w14:textId="4D153CDD" w:rsidR="004C1261" w:rsidRPr="004C1261" w:rsidRDefault="004C1261" w:rsidP="004C1261">
            <w:pPr>
              <w:jc w:val="center"/>
              <w:rPr>
                <w:sz w:val="22"/>
                <w:szCs w:val="22"/>
              </w:rPr>
            </w:pPr>
            <w:r w:rsidRPr="004C1261">
              <w:rPr>
                <w:sz w:val="22"/>
                <w:szCs w:val="22"/>
              </w:rPr>
              <w:t>2</w:t>
            </w:r>
          </w:p>
        </w:tc>
        <w:tc>
          <w:tcPr>
            <w:tcW w:w="923" w:type="dxa"/>
            <w:tcBorders>
              <w:top w:val="nil"/>
              <w:left w:val="nil"/>
              <w:bottom w:val="nil"/>
              <w:right w:val="nil"/>
            </w:tcBorders>
          </w:tcPr>
          <w:p w14:paraId="613469BE" w14:textId="1994FEFE" w:rsidR="004C1261" w:rsidRPr="004C1261" w:rsidRDefault="004C1261" w:rsidP="004C1261">
            <w:pPr>
              <w:jc w:val="center"/>
              <w:rPr>
                <w:sz w:val="22"/>
                <w:szCs w:val="22"/>
              </w:rPr>
            </w:pPr>
            <w:r w:rsidRPr="004C1261">
              <w:rPr>
                <w:sz w:val="22"/>
                <w:szCs w:val="22"/>
              </w:rPr>
              <w:t>Female</w:t>
            </w:r>
          </w:p>
        </w:tc>
        <w:tc>
          <w:tcPr>
            <w:tcW w:w="1068" w:type="dxa"/>
            <w:tcBorders>
              <w:top w:val="nil"/>
              <w:left w:val="nil"/>
              <w:bottom w:val="nil"/>
              <w:right w:val="nil"/>
            </w:tcBorders>
          </w:tcPr>
          <w:p w14:paraId="47C47847" w14:textId="1E07F12C" w:rsidR="004C1261" w:rsidRPr="004C1261" w:rsidRDefault="004C1261" w:rsidP="004C1261">
            <w:pPr>
              <w:jc w:val="center"/>
              <w:rPr>
                <w:sz w:val="22"/>
                <w:szCs w:val="22"/>
              </w:rPr>
            </w:pPr>
            <w:r w:rsidRPr="004C1261">
              <w:rPr>
                <w:sz w:val="22"/>
                <w:szCs w:val="22"/>
              </w:rPr>
              <w:t>Early</w:t>
            </w:r>
          </w:p>
        </w:tc>
        <w:tc>
          <w:tcPr>
            <w:tcW w:w="987" w:type="dxa"/>
            <w:tcBorders>
              <w:top w:val="nil"/>
              <w:left w:val="nil"/>
              <w:bottom w:val="nil"/>
              <w:right w:val="nil"/>
            </w:tcBorders>
          </w:tcPr>
          <w:p w14:paraId="75B1EED5" w14:textId="12C0CBCB" w:rsidR="004C1261" w:rsidRPr="004C1261" w:rsidRDefault="004C1261" w:rsidP="004C1261">
            <w:pPr>
              <w:jc w:val="center"/>
              <w:rPr>
                <w:sz w:val="22"/>
                <w:szCs w:val="22"/>
              </w:rPr>
            </w:pPr>
            <w:r w:rsidRPr="004C1261">
              <w:rPr>
                <w:sz w:val="22"/>
                <w:szCs w:val="22"/>
              </w:rPr>
              <w:t>4913</w:t>
            </w:r>
          </w:p>
        </w:tc>
        <w:tc>
          <w:tcPr>
            <w:tcW w:w="1950" w:type="dxa"/>
            <w:tcBorders>
              <w:top w:val="nil"/>
              <w:left w:val="nil"/>
              <w:bottom w:val="nil"/>
              <w:right w:val="nil"/>
            </w:tcBorders>
          </w:tcPr>
          <w:p w14:paraId="7DF6D4E8" w14:textId="6C7CEFB4" w:rsidR="004C1261" w:rsidRPr="004C1261" w:rsidRDefault="004C1261" w:rsidP="004C1261">
            <w:pPr>
              <w:jc w:val="center"/>
              <w:rPr>
                <w:sz w:val="22"/>
                <w:szCs w:val="22"/>
                <w:highlight w:val="yellow"/>
              </w:rPr>
            </w:pPr>
            <w:r w:rsidRPr="004C1261">
              <w:rPr>
                <w:color w:val="000000"/>
                <w:sz w:val="22"/>
                <w:szCs w:val="22"/>
              </w:rPr>
              <w:t>66.25</w:t>
            </w:r>
          </w:p>
        </w:tc>
        <w:tc>
          <w:tcPr>
            <w:tcW w:w="1697" w:type="dxa"/>
            <w:tcBorders>
              <w:top w:val="nil"/>
              <w:left w:val="nil"/>
              <w:bottom w:val="nil"/>
              <w:right w:val="nil"/>
            </w:tcBorders>
          </w:tcPr>
          <w:p w14:paraId="5D66CB73" w14:textId="574DCEC0" w:rsidR="004C1261" w:rsidRPr="004C1261" w:rsidRDefault="004C1261" w:rsidP="004C1261">
            <w:pPr>
              <w:jc w:val="center"/>
              <w:rPr>
                <w:sz w:val="22"/>
                <w:szCs w:val="22"/>
                <w:highlight w:val="yellow"/>
              </w:rPr>
            </w:pPr>
            <w:r w:rsidRPr="004C1261">
              <w:rPr>
                <w:color w:val="000000"/>
                <w:sz w:val="22"/>
                <w:szCs w:val="22"/>
              </w:rPr>
              <w:t>0.40</w:t>
            </w:r>
          </w:p>
        </w:tc>
        <w:tc>
          <w:tcPr>
            <w:tcW w:w="1615" w:type="dxa"/>
            <w:tcBorders>
              <w:top w:val="nil"/>
              <w:left w:val="nil"/>
              <w:bottom w:val="nil"/>
              <w:right w:val="single" w:sz="4" w:space="0" w:color="auto"/>
            </w:tcBorders>
          </w:tcPr>
          <w:p w14:paraId="1B4BA875" w14:textId="14FF1154" w:rsidR="004C1261" w:rsidRPr="004C1261" w:rsidRDefault="004C1261" w:rsidP="004C1261">
            <w:pPr>
              <w:jc w:val="center"/>
              <w:rPr>
                <w:sz w:val="22"/>
                <w:szCs w:val="22"/>
                <w:highlight w:val="yellow"/>
              </w:rPr>
            </w:pPr>
            <w:r w:rsidRPr="004C1261">
              <w:rPr>
                <w:color w:val="000000"/>
                <w:sz w:val="22"/>
                <w:szCs w:val="22"/>
              </w:rPr>
              <w:t>-1.06</w:t>
            </w:r>
          </w:p>
        </w:tc>
        <w:tc>
          <w:tcPr>
            <w:tcW w:w="2178" w:type="dxa"/>
            <w:tcBorders>
              <w:top w:val="nil"/>
              <w:left w:val="single" w:sz="4" w:space="0" w:color="auto"/>
              <w:bottom w:val="nil"/>
              <w:right w:val="nil"/>
            </w:tcBorders>
          </w:tcPr>
          <w:p w14:paraId="1791D57E" w14:textId="62D5C86A" w:rsidR="004C1261" w:rsidRPr="004C1261" w:rsidRDefault="004C1261" w:rsidP="004C1261">
            <w:pPr>
              <w:jc w:val="center"/>
              <w:rPr>
                <w:sz w:val="22"/>
                <w:szCs w:val="22"/>
                <w:highlight w:val="yellow"/>
              </w:rPr>
            </w:pPr>
            <w:r w:rsidRPr="004C1261">
              <w:rPr>
                <w:color w:val="000000"/>
                <w:sz w:val="22"/>
                <w:szCs w:val="22"/>
              </w:rPr>
              <w:t>22.74</w:t>
            </w:r>
          </w:p>
        </w:tc>
        <w:tc>
          <w:tcPr>
            <w:tcW w:w="2178" w:type="dxa"/>
            <w:tcBorders>
              <w:top w:val="nil"/>
              <w:left w:val="nil"/>
              <w:bottom w:val="nil"/>
              <w:right w:val="single" w:sz="4" w:space="0" w:color="auto"/>
            </w:tcBorders>
          </w:tcPr>
          <w:p w14:paraId="3B5AD356" w14:textId="293430C7" w:rsidR="004C1261" w:rsidRPr="004C1261" w:rsidRDefault="004C1261" w:rsidP="004C1261">
            <w:pPr>
              <w:jc w:val="center"/>
              <w:rPr>
                <w:sz w:val="22"/>
                <w:szCs w:val="22"/>
                <w:highlight w:val="yellow"/>
              </w:rPr>
            </w:pPr>
            <w:r w:rsidRPr="004C1261">
              <w:rPr>
                <w:color w:val="000000"/>
                <w:sz w:val="22"/>
                <w:szCs w:val="22"/>
              </w:rPr>
              <w:t>66.14</w:t>
            </w:r>
          </w:p>
        </w:tc>
      </w:tr>
      <w:tr w:rsidR="004C1261" w14:paraId="12277202" w14:textId="77777777" w:rsidTr="00ED2D34">
        <w:trPr>
          <w:gridAfter w:val="1"/>
          <w:wAfter w:w="12" w:type="dxa"/>
          <w:trHeight w:val="436"/>
        </w:trPr>
        <w:tc>
          <w:tcPr>
            <w:tcW w:w="937" w:type="dxa"/>
            <w:tcBorders>
              <w:top w:val="nil"/>
              <w:left w:val="single" w:sz="4" w:space="0" w:color="auto"/>
              <w:bottom w:val="nil"/>
              <w:right w:val="nil"/>
            </w:tcBorders>
          </w:tcPr>
          <w:p w14:paraId="5C48F762" w14:textId="0E4D7885" w:rsidR="004C1261" w:rsidRPr="004C1261" w:rsidRDefault="004C1261" w:rsidP="004C1261">
            <w:pPr>
              <w:jc w:val="center"/>
              <w:rPr>
                <w:sz w:val="22"/>
                <w:szCs w:val="22"/>
              </w:rPr>
            </w:pPr>
            <w:r w:rsidRPr="004C1261">
              <w:rPr>
                <w:sz w:val="22"/>
                <w:szCs w:val="22"/>
              </w:rPr>
              <w:t>2</w:t>
            </w:r>
          </w:p>
        </w:tc>
        <w:tc>
          <w:tcPr>
            <w:tcW w:w="923" w:type="dxa"/>
            <w:tcBorders>
              <w:top w:val="nil"/>
              <w:left w:val="nil"/>
              <w:bottom w:val="nil"/>
              <w:right w:val="nil"/>
            </w:tcBorders>
          </w:tcPr>
          <w:p w14:paraId="76475585" w14:textId="121DADFE" w:rsidR="004C1261" w:rsidRPr="004C1261" w:rsidRDefault="004C1261" w:rsidP="004C1261">
            <w:pPr>
              <w:jc w:val="center"/>
              <w:rPr>
                <w:sz w:val="22"/>
                <w:szCs w:val="22"/>
              </w:rPr>
            </w:pPr>
            <w:r w:rsidRPr="004C1261">
              <w:rPr>
                <w:sz w:val="22"/>
                <w:szCs w:val="22"/>
              </w:rPr>
              <w:t>Female</w:t>
            </w:r>
          </w:p>
        </w:tc>
        <w:tc>
          <w:tcPr>
            <w:tcW w:w="1068" w:type="dxa"/>
            <w:tcBorders>
              <w:top w:val="nil"/>
              <w:left w:val="nil"/>
              <w:bottom w:val="nil"/>
              <w:right w:val="nil"/>
            </w:tcBorders>
          </w:tcPr>
          <w:p w14:paraId="5E604AA6" w14:textId="3E49B89E" w:rsidR="004C1261" w:rsidRPr="004C1261" w:rsidRDefault="004C1261" w:rsidP="004C1261">
            <w:pPr>
              <w:jc w:val="center"/>
              <w:rPr>
                <w:sz w:val="22"/>
                <w:szCs w:val="22"/>
              </w:rPr>
            </w:pPr>
            <w:r w:rsidRPr="004C1261">
              <w:rPr>
                <w:sz w:val="22"/>
                <w:szCs w:val="22"/>
              </w:rPr>
              <w:t>Late</w:t>
            </w:r>
          </w:p>
        </w:tc>
        <w:tc>
          <w:tcPr>
            <w:tcW w:w="987" w:type="dxa"/>
            <w:tcBorders>
              <w:top w:val="nil"/>
              <w:left w:val="nil"/>
              <w:bottom w:val="nil"/>
              <w:right w:val="nil"/>
            </w:tcBorders>
          </w:tcPr>
          <w:p w14:paraId="4D5605D1" w14:textId="7DFA1EC9" w:rsidR="004C1261" w:rsidRPr="004C1261" w:rsidRDefault="004C1261" w:rsidP="004C1261">
            <w:pPr>
              <w:jc w:val="center"/>
              <w:rPr>
                <w:sz w:val="22"/>
                <w:szCs w:val="22"/>
              </w:rPr>
            </w:pPr>
            <w:r w:rsidRPr="004C1261">
              <w:rPr>
                <w:sz w:val="22"/>
                <w:szCs w:val="22"/>
              </w:rPr>
              <w:t>3356</w:t>
            </w:r>
          </w:p>
        </w:tc>
        <w:tc>
          <w:tcPr>
            <w:tcW w:w="1950" w:type="dxa"/>
            <w:tcBorders>
              <w:top w:val="nil"/>
              <w:left w:val="nil"/>
              <w:bottom w:val="nil"/>
              <w:right w:val="nil"/>
            </w:tcBorders>
          </w:tcPr>
          <w:p w14:paraId="7F7949DC" w14:textId="1004B43F" w:rsidR="004C1261" w:rsidRPr="004C1261" w:rsidRDefault="004C1261" w:rsidP="004C1261">
            <w:pPr>
              <w:jc w:val="center"/>
              <w:rPr>
                <w:sz w:val="22"/>
                <w:szCs w:val="22"/>
                <w:highlight w:val="yellow"/>
              </w:rPr>
            </w:pPr>
            <w:r w:rsidRPr="004C1261">
              <w:rPr>
                <w:color w:val="000000"/>
                <w:sz w:val="22"/>
                <w:szCs w:val="22"/>
              </w:rPr>
              <w:t>64.73</w:t>
            </w:r>
          </w:p>
        </w:tc>
        <w:tc>
          <w:tcPr>
            <w:tcW w:w="1697" w:type="dxa"/>
            <w:tcBorders>
              <w:top w:val="nil"/>
              <w:left w:val="nil"/>
              <w:bottom w:val="nil"/>
              <w:right w:val="nil"/>
            </w:tcBorders>
          </w:tcPr>
          <w:p w14:paraId="66D9392E" w14:textId="5F017AAF" w:rsidR="004C1261" w:rsidRPr="004C1261" w:rsidRDefault="004C1261" w:rsidP="004C1261">
            <w:pPr>
              <w:jc w:val="center"/>
              <w:rPr>
                <w:sz w:val="22"/>
                <w:szCs w:val="22"/>
                <w:highlight w:val="yellow"/>
              </w:rPr>
            </w:pPr>
            <w:r w:rsidRPr="004C1261">
              <w:rPr>
                <w:color w:val="000000"/>
                <w:sz w:val="22"/>
                <w:szCs w:val="22"/>
              </w:rPr>
              <w:t>0.33</w:t>
            </w:r>
          </w:p>
        </w:tc>
        <w:tc>
          <w:tcPr>
            <w:tcW w:w="1615" w:type="dxa"/>
            <w:tcBorders>
              <w:top w:val="nil"/>
              <w:left w:val="nil"/>
              <w:bottom w:val="nil"/>
              <w:right w:val="single" w:sz="4" w:space="0" w:color="auto"/>
            </w:tcBorders>
          </w:tcPr>
          <w:p w14:paraId="0760EBAC" w14:textId="18487D70" w:rsidR="004C1261" w:rsidRPr="004C1261" w:rsidRDefault="004C1261" w:rsidP="004C1261">
            <w:pPr>
              <w:jc w:val="center"/>
              <w:rPr>
                <w:sz w:val="22"/>
                <w:szCs w:val="22"/>
                <w:highlight w:val="yellow"/>
              </w:rPr>
            </w:pPr>
            <w:r w:rsidRPr="004C1261">
              <w:rPr>
                <w:color w:val="000000"/>
                <w:sz w:val="22"/>
                <w:szCs w:val="22"/>
              </w:rPr>
              <w:t>-1.50</w:t>
            </w:r>
          </w:p>
        </w:tc>
        <w:tc>
          <w:tcPr>
            <w:tcW w:w="2178" w:type="dxa"/>
            <w:tcBorders>
              <w:top w:val="nil"/>
              <w:left w:val="single" w:sz="4" w:space="0" w:color="auto"/>
              <w:bottom w:val="nil"/>
              <w:right w:val="nil"/>
            </w:tcBorders>
          </w:tcPr>
          <w:p w14:paraId="5CB61BA8" w14:textId="3E767DD3" w:rsidR="004C1261" w:rsidRPr="004C1261" w:rsidRDefault="004C1261" w:rsidP="004C1261">
            <w:pPr>
              <w:jc w:val="center"/>
              <w:rPr>
                <w:sz w:val="22"/>
                <w:szCs w:val="22"/>
                <w:highlight w:val="yellow"/>
              </w:rPr>
            </w:pPr>
            <w:r w:rsidRPr="004C1261">
              <w:rPr>
                <w:color w:val="000000"/>
                <w:sz w:val="22"/>
                <w:szCs w:val="22"/>
              </w:rPr>
              <w:t>25.36</w:t>
            </w:r>
          </w:p>
        </w:tc>
        <w:tc>
          <w:tcPr>
            <w:tcW w:w="2178" w:type="dxa"/>
            <w:tcBorders>
              <w:top w:val="nil"/>
              <w:left w:val="nil"/>
              <w:bottom w:val="nil"/>
              <w:right w:val="single" w:sz="4" w:space="0" w:color="auto"/>
            </w:tcBorders>
          </w:tcPr>
          <w:p w14:paraId="01E03A41" w14:textId="523FF877" w:rsidR="004C1261" w:rsidRPr="004C1261" w:rsidRDefault="004C1261" w:rsidP="004C1261">
            <w:pPr>
              <w:jc w:val="center"/>
              <w:rPr>
                <w:sz w:val="22"/>
                <w:szCs w:val="22"/>
                <w:highlight w:val="yellow"/>
              </w:rPr>
            </w:pPr>
            <w:r w:rsidRPr="004C1261">
              <w:rPr>
                <w:color w:val="000000"/>
                <w:sz w:val="22"/>
                <w:szCs w:val="22"/>
              </w:rPr>
              <w:t>64.46</w:t>
            </w:r>
          </w:p>
        </w:tc>
      </w:tr>
      <w:tr w:rsidR="004C1261" w14:paraId="3B9C09CE" w14:textId="77777777" w:rsidTr="00ED2D34">
        <w:trPr>
          <w:gridAfter w:val="1"/>
          <w:wAfter w:w="12" w:type="dxa"/>
          <w:trHeight w:val="436"/>
        </w:trPr>
        <w:tc>
          <w:tcPr>
            <w:tcW w:w="937" w:type="dxa"/>
            <w:tcBorders>
              <w:top w:val="nil"/>
              <w:left w:val="single" w:sz="4" w:space="0" w:color="auto"/>
              <w:bottom w:val="nil"/>
              <w:right w:val="nil"/>
            </w:tcBorders>
          </w:tcPr>
          <w:p w14:paraId="28197A81" w14:textId="5203FE96" w:rsidR="004C1261" w:rsidRPr="004C1261" w:rsidRDefault="004C1261" w:rsidP="004C1261">
            <w:pPr>
              <w:jc w:val="center"/>
              <w:rPr>
                <w:sz w:val="22"/>
                <w:szCs w:val="22"/>
              </w:rPr>
            </w:pPr>
            <w:r w:rsidRPr="004C1261">
              <w:rPr>
                <w:sz w:val="22"/>
                <w:szCs w:val="22"/>
              </w:rPr>
              <w:t>2</w:t>
            </w:r>
          </w:p>
        </w:tc>
        <w:tc>
          <w:tcPr>
            <w:tcW w:w="923" w:type="dxa"/>
            <w:tcBorders>
              <w:top w:val="nil"/>
              <w:left w:val="nil"/>
              <w:bottom w:val="nil"/>
              <w:right w:val="nil"/>
            </w:tcBorders>
          </w:tcPr>
          <w:p w14:paraId="747D60B4" w14:textId="2D3C496F" w:rsidR="004C1261" w:rsidRPr="004C1261" w:rsidRDefault="004C1261" w:rsidP="004C1261">
            <w:pPr>
              <w:jc w:val="center"/>
              <w:rPr>
                <w:sz w:val="22"/>
                <w:szCs w:val="22"/>
              </w:rPr>
            </w:pPr>
            <w:r w:rsidRPr="004C1261">
              <w:rPr>
                <w:sz w:val="22"/>
                <w:szCs w:val="22"/>
              </w:rPr>
              <w:t>Male</w:t>
            </w:r>
          </w:p>
        </w:tc>
        <w:tc>
          <w:tcPr>
            <w:tcW w:w="1068" w:type="dxa"/>
            <w:tcBorders>
              <w:top w:val="nil"/>
              <w:left w:val="nil"/>
              <w:bottom w:val="nil"/>
              <w:right w:val="nil"/>
            </w:tcBorders>
          </w:tcPr>
          <w:p w14:paraId="08F3E24A" w14:textId="7CD9FE76" w:rsidR="004C1261" w:rsidRPr="004C1261" w:rsidRDefault="004C1261" w:rsidP="004C1261">
            <w:pPr>
              <w:jc w:val="center"/>
              <w:rPr>
                <w:sz w:val="22"/>
                <w:szCs w:val="22"/>
              </w:rPr>
            </w:pPr>
            <w:r w:rsidRPr="004C1261">
              <w:rPr>
                <w:sz w:val="22"/>
                <w:szCs w:val="22"/>
              </w:rPr>
              <w:t>All years</w:t>
            </w:r>
          </w:p>
        </w:tc>
        <w:tc>
          <w:tcPr>
            <w:tcW w:w="987" w:type="dxa"/>
            <w:tcBorders>
              <w:top w:val="nil"/>
              <w:left w:val="nil"/>
              <w:bottom w:val="nil"/>
              <w:right w:val="nil"/>
            </w:tcBorders>
          </w:tcPr>
          <w:p w14:paraId="0F3CDEF8" w14:textId="0DC39220" w:rsidR="004C1261" w:rsidRPr="004C1261" w:rsidRDefault="004C1261" w:rsidP="004C1261">
            <w:pPr>
              <w:jc w:val="center"/>
              <w:rPr>
                <w:sz w:val="22"/>
                <w:szCs w:val="22"/>
              </w:rPr>
            </w:pPr>
            <w:r w:rsidRPr="004C1261">
              <w:rPr>
                <w:sz w:val="22"/>
                <w:szCs w:val="22"/>
              </w:rPr>
              <w:t>8871</w:t>
            </w:r>
          </w:p>
        </w:tc>
        <w:tc>
          <w:tcPr>
            <w:tcW w:w="1950" w:type="dxa"/>
            <w:tcBorders>
              <w:top w:val="nil"/>
              <w:left w:val="nil"/>
              <w:bottom w:val="nil"/>
              <w:right w:val="nil"/>
            </w:tcBorders>
          </w:tcPr>
          <w:p w14:paraId="6A11FCFA" w14:textId="1F837F13" w:rsidR="004C1261" w:rsidRPr="004C1261" w:rsidRDefault="004C1261" w:rsidP="004C1261">
            <w:pPr>
              <w:jc w:val="center"/>
              <w:rPr>
                <w:sz w:val="22"/>
                <w:szCs w:val="22"/>
                <w:highlight w:val="yellow"/>
              </w:rPr>
            </w:pPr>
            <w:r w:rsidRPr="004C1261">
              <w:rPr>
                <w:color w:val="000000"/>
                <w:sz w:val="22"/>
                <w:szCs w:val="22"/>
              </w:rPr>
              <w:t>57.23</w:t>
            </w:r>
          </w:p>
        </w:tc>
        <w:tc>
          <w:tcPr>
            <w:tcW w:w="1697" w:type="dxa"/>
            <w:tcBorders>
              <w:top w:val="nil"/>
              <w:left w:val="nil"/>
              <w:bottom w:val="nil"/>
              <w:right w:val="nil"/>
            </w:tcBorders>
          </w:tcPr>
          <w:p w14:paraId="0D2F2F3E" w14:textId="56CC6ABB" w:rsidR="004C1261" w:rsidRPr="004C1261" w:rsidRDefault="004C1261" w:rsidP="004C1261">
            <w:pPr>
              <w:jc w:val="center"/>
              <w:rPr>
                <w:sz w:val="22"/>
                <w:szCs w:val="22"/>
                <w:highlight w:val="yellow"/>
              </w:rPr>
            </w:pPr>
            <w:r w:rsidRPr="004C1261">
              <w:rPr>
                <w:color w:val="000000"/>
                <w:sz w:val="22"/>
                <w:szCs w:val="22"/>
              </w:rPr>
              <w:t>0.43</w:t>
            </w:r>
          </w:p>
        </w:tc>
        <w:tc>
          <w:tcPr>
            <w:tcW w:w="1615" w:type="dxa"/>
            <w:tcBorders>
              <w:top w:val="nil"/>
              <w:left w:val="nil"/>
              <w:bottom w:val="nil"/>
              <w:right w:val="single" w:sz="4" w:space="0" w:color="auto"/>
            </w:tcBorders>
          </w:tcPr>
          <w:p w14:paraId="78460A1B" w14:textId="3000F4D3" w:rsidR="004C1261" w:rsidRPr="004C1261" w:rsidRDefault="004C1261" w:rsidP="004C1261">
            <w:pPr>
              <w:jc w:val="center"/>
              <w:rPr>
                <w:sz w:val="22"/>
                <w:szCs w:val="22"/>
                <w:highlight w:val="yellow"/>
              </w:rPr>
            </w:pPr>
            <w:r w:rsidRPr="004C1261">
              <w:rPr>
                <w:color w:val="000000"/>
                <w:sz w:val="22"/>
                <w:szCs w:val="22"/>
              </w:rPr>
              <w:t>-1.37</w:t>
            </w:r>
          </w:p>
        </w:tc>
        <w:tc>
          <w:tcPr>
            <w:tcW w:w="2178" w:type="dxa"/>
            <w:tcBorders>
              <w:top w:val="nil"/>
              <w:left w:val="single" w:sz="4" w:space="0" w:color="auto"/>
              <w:bottom w:val="nil"/>
              <w:right w:val="nil"/>
            </w:tcBorders>
          </w:tcPr>
          <w:p w14:paraId="11DF60D8" w14:textId="62C5D008" w:rsidR="004C1261" w:rsidRPr="004C1261" w:rsidRDefault="004C1261" w:rsidP="004C1261">
            <w:pPr>
              <w:jc w:val="center"/>
              <w:rPr>
                <w:sz w:val="22"/>
                <w:szCs w:val="22"/>
                <w:highlight w:val="yellow"/>
              </w:rPr>
            </w:pPr>
            <w:r w:rsidRPr="004C1261">
              <w:rPr>
                <w:color w:val="000000"/>
                <w:sz w:val="22"/>
                <w:szCs w:val="22"/>
              </w:rPr>
              <w:t>25.59</w:t>
            </w:r>
          </w:p>
        </w:tc>
        <w:tc>
          <w:tcPr>
            <w:tcW w:w="2178" w:type="dxa"/>
            <w:tcBorders>
              <w:top w:val="nil"/>
              <w:left w:val="nil"/>
              <w:bottom w:val="nil"/>
              <w:right w:val="single" w:sz="4" w:space="0" w:color="auto"/>
            </w:tcBorders>
          </w:tcPr>
          <w:p w14:paraId="3D8F4021" w14:textId="7B2BD394" w:rsidR="004C1261" w:rsidRPr="004C1261" w:rsidRDefault="004C1261" w:rsidP="004C1261">
            <w:pPr>
              <w:jc w:val="center"/>
              <w:rPr>
                <w:sz w:val="22"/>
                <w:szCs w:val="22"/>
                <w:highlight w:val="yellow"/>
              </w:rPr>
            </w:pPr>
            <w:r w:rsidRPr="004C1261">
              <w:rPr>
                <w:color w:val="000000"/>
                <w:sz w:val="22"/>
                <w:szCs w:val="22"/>
              </w:rPr>
              <w:t>57.19</w:t>
            </w:r>
          </w:p>
        </w:tc>
      </w:tr>
      <w:tr w:rsidR="004C1261" w14:paraId="549E08C0" w14:textId="77777777" w:rsidTr="00ED2D34">
        <w:trPr>
          <w:gridAfter w:val="1"/>
          <w:wAfter w:w="12" w:type="dxa"/>
          <w:trHeight w:val="436"/>
        </w:trPr>
        <w:tc>
          <w:tcPr>
            <w:tcW w:w="937" w:type="dxa"/>
            <w:tcBorders>
              <w:top w:val="nil"/>
              <w:left w:val="single" w:sz="4" w:space="0" w:color="auto"/>
              <w:bottom w:val="nil"/>
              <w:right w:val="nil"/>
            </w:tcBorders>
          </w:tcPr>
          <w:p w14:paraId="2CD4A27B" w14:textId="75150774" w:rsidR="004C1261" w:rsidRPr="004C1261" w:rsidRDefault="004C1261" w:rsidP="004C1261">
            <w:pPr>
              <w:jc w:val="center"/>
              <w:rPr>
                <w:sz w:val="22"/>
                <w:szCs w:val="22"/>
              </w:rPr>
            </w:pPr>
            <w:r w:rsidRPr="004C1261">
              <w:rPr>
                <w:sz w:val="22"/>
                <w:szCs w:val="22"/>
              </w:rPr>
              <w:t>3</w:t>
            </w:r>
          </w:p>
        </w:tc>
        <w:tc>
          <w:tcPr>
            <w:tcW w:w="923" w:type="dxa"/>
            <w:tcBorders>
              <w:top w:val="nil"/>
              <w:left w:val="nil"/>
              <w:bottom w:val="nil"/>
              <w:right w:val="nil"/>
            </w:tcBorders>
          </w:tcPr>
          <w:p w14:paraId="746A1FAC" w14:textId="2F008249" w:rsidR="004C1261" w:rsidRPr="004C1261" w:rsidRDefault="004C1261" w:rsidP="004C1261">
            <w:pPr>
              <w:jc w:val="center"/>
              <w:rPr>
                <w:sz w:val="22"/>
                <w:szCs w:val="22"/>
              </w:rPr>
            </w:pPr>
            <w:r w:rsidRPr="004C1261">
              <w:rPr>
                <w:sz w:val="22"/>
                <w:szCs w:val="22"/>
              </w:rPr>
              <w:t>Female</w:t>
            </w:r>
          </w:p>
        </w:tc>
        <w:tc>
          <w:tcPr>
            <w:tcW w:w="1068" w:type="dxa"/>
            <w:tcBorders>
              <w:top w:val="nil"/>
              <w:left w:val="nil"/>
              <w:bottom w:val="nil"/>
              <w:right w:val="nil"/>
            </w:tcBorders>
          </w:tcPr>
          <w:p w14:paraId="7B453F14" w14:textId="298E452E" w:rsidR="004C1261" w:rsidRPr="004C1261" w:rsidRDefault="004C1261" w:rsidP="004C1261">
            <w:pPr>
              <w:jc w:val="center"/>
              <w:rPr>
                <w:sz w:val="22"/>
                <w:szCs w:val="22"/>
              </w:rPr>
            </w:pPr>
            <w:r w:rsidRPr="004C1261">
              <w:rPr>
                <w:sz w:val="22"/>
                <w:szCs w:val="22"/>
              </w:rPr>
              <w:t>All years</w:t>
            </w:r>
          </w:p>
        </w:tc>
        <w:tc>
          <w:tcPr>
            <w:tcW w:w="987" w:type="dxa"/>
            <w:tcBorders>
              <w:top w:val="nil"/>
              <w:left w:val="nil"/>
              <w:bottom w:val="nil"/>
              <w:right w:val="nil"/>
            </w:tcBorders>
          </w:tcPr>
          <w:p w14:paraId="1A2CDE3E" w14:textId="3F849237" w:rsidR="004C1261" w:rsidRPr="004C1261" w:rsidRDefault="004C1261" w:rsidP="004C1261">
            <w:pPr>
              <w:jc w:val="center"/>
              <w:rPr>
                <w:sz w:val="22"/>
                <w:szCs w:val="22"/>
              </w:rPr>
            </w:pPr>
            <w:r w:rsidRPr="004C1261">
              <w:rPr>
                <w:sz w:val="22"/>
                <w:szCs w:val="22"/>
              </w:rPr>
              <w:t>1640</w:t>
            </w:r>
          </w:p>
        </w:tc>
        <w:tc>
          <w:tcPr>
            <w:tcW w:w="1950" w:type="dxa"/>
            <w:tcBorders>
              <w:top w:val="nil"/>
              <w:left w:val="nil"/>
              <w:bottom w:val="nil"/>
              <w:right w:val="nil"/>
            </w:tcBorders>
          </w:tcPr>
          <w:p w14:paraId="06BE7014" w14:textId="12AEB97F" w:rsidR="004C1261" w:rsidRPr="004C1261" w:rsidRDefault="004C1261" w:rsidP="004C1261">
            <w:pPr>
              <w:jc w:val="center"/>
              <w:rPr>
                <w:sz w:val="22"/>
                <w:szCs w:val="22"/>
                <w:highlight w:val="yellow"/>
              </w:rPr>
            </w:pPr>
            <w:r w:rsidRPr="004C1261">
              <w:rPr>
                <w:color w:val="000000"/>
                <w:sz w:val="22"/>
                <w:szCs w:val="22"/>
              </w:rPr>
              <w:t>71.54</w:t>
            </w:r>
          </w:p>
        </w:tc>
        <w:tc>
          <w:tcPr>
            <w:tcW w:w="1697" w:type="dxa"/>
            <w:tcBorders>
              <w:top w:val="nil"/>
              <w:left w:val="nil"/>
              <w:bottom w:val="nil"/>
              <w:right w:val="nil"/>
            </w:tcBorders>
          </w:tcPr>
          <w:p w14:paraId="38C6C177" w14:textId="7B277BFF" w:rsidR="004C1261" w:rsidRPr="004C1261" w:rsidRDefault="004C1261" w:rsidP="004C1261">
            <w:pPr>
              <w:jc w:val="center"/>
              <w:rPr>
                <w:sz w:val="22"/>
                <w:szCs w:val="22"/>
                <w:highlight w:val="yellow"/>
              </w:rPr>
            </w:pPr>
            <w:r w:rsidRPr="004C1261">
              <w:rPr>
                <w:color w:val="000000"/>
                <w:sz w:val="22"/>
                <w:szCs w:val="22"/>
              </w:rPr>
              <w:t>0.37</w:t>
            </w:r>
          </w:p>
        </w:tc>
        <w:tc>
          <w:tcPr>
            <w:tcW w:w="1615" w:type="dxa"/>
            <w:tcBorders>
              <w:top w:val="nil"/>
              <w:left w:val="nil"/>
              <w:bottom w:val="nil"/>
              <w:right w:val="single" w:sz="4" w:space="0" w:color="auto"/>
            </w:tcBorders>
          </w:tcPr>
          <w:p w14:paraId="4EB76E61" w14:textId="2FBD12E7" w:rsidR="004C1261" w:rsidRPr="004C1261" w:rsidRDefault="004C1261" w:rsidP="004C1261">
            <w:pPr>
              <w:jc w:val="center"/>
              <w:rPr>
                <w:sz w:val="22"/>
                <w:szCs w:val="22"/>
                <w:highlight w:val="yellow"/>
              </w:rPr>
            </w:pPr>
            <w:r w:rsidRPr="004C1261">
              <w:rPr>
                <w:color w:val="000000"/>
                <w:sz w:val="22"/>
                <w:szCs w:val="22"/>
              </w:rPr>
              <w:t>-1.51</w:t>
            </w:r>
          </w:p>
        </w:tc>
        <w:tc>
          <w:tcPr>
            <w:tcW w:w="2178" w:type="dxa"/>
            <w:tcBorders>
              <w:top w:val="nil"/>
              <w:left w:val="single" w:sz="4" w:space="0" w:color="auto"/>
              <w:bottom w:val="nil"/>
              <w:right w:val="nil"/>
            </w:tcBorders>
          </w:tcPr>
          <w:p w14:paraId="52E16F90" w14:textId="59CAAE94" w:rsidR="004C1261" w:rsidRPr="004C1261" w:rsidRDefault="004C1261" w:rsidP="004C1261">
            <w:pPr>
              <w:jc w:val="center"/>
              <w:rPr>
                <w:sz w:val="22"/>
                <w:szCs w:val="22"/>
                <w:highlight w:val="yellow"/>
              </w:rPr>
            </w:pPr>
            <w:r w:rsidRPr="004C1261">
              <w:rPr>
                <w:color w:val="000000"/>
                <w:sz w:val="22"/>
                <w:szCs w:val="22"/>
              </w:rPr>
              <w:t>30.60</w:t>
            </w:r>
          </w:p>
        </w:tc>
        <w:tc>
          <w:tcPr>
            <w:tcW w:w="2178" w:type="dxa"/>
            <w:tcBorders>
              <w:top w:val="nil"/>
              <w:left w:val="nil"/>
              <w:bottom w:val="nil"/>
              <w:right w:val="single" w:sz="4" w:space="0" w:color="auto"/>
            </w:tcBorders>
          </w:tcPr>
          <w:p w14:paraId="6831ABF0" w14:textId="5B60D99D" w:rsidR="004C1261" w:rsidRPr="004C1261" w:rsidRDefault="004C1261" w:rsidP="004C1261">
            <w:pPr>
              <w:jc w:val="center"/>
              <w:rPr>
                <w:sz w:val="22"/>
                <w:szCs w:val="22"/>
                <w:highlight w:val="yellow"/>
              </w:rPr>
            </w:pPr>
            <w:r w:rsidRPr="004C1261">
              <w:rPr>
                <w:color w:val="000000"/>
                <w:sz w:val="22"/>
                <w:szCs w:val="22"/>
              </w:rPr>
              <w:t>71.38</w:t>
            </w:r>
          </w:p>
        </w:tc>
      </w:tr>
      <w:tr w:rsidR="004C1261" w14:paraId="315771A3" w14:textId="77777777" w:rsidTr="00ED2D34">
        <w:trPr>
          <w:gridAfter w:val="1"/>
          <w:wAfter w:w="12" w:type="dxa"/>
          <w:trHeight w:val="436"/>
        </w:trPr>
        <w:tc>
          <w:tcPr>
            <w:tcW w:w="937" w:type="dxa"/>
            <w:tcBorders>
              <w:top w:val="nil"/>
              <w:left w:val="single" w:sz="4" w:space="0" w:color="auto"/>
              <w:bottom w:val="nil"/>
              <w:right w:val="nil"/>
            </w:tcBorders>
          </w:tcPr>
          <w:p w14:paraId="5D217B81" w14:textId="42CBE88C" w:rsidR="004C1261" w:rsidRPr="004C1261" w:rsidRDefault="004C1261" w:rsidP="004C1261">
            <w:pPr>
              <w:jc w:val="center"/>
              <w:rPr>
                <w:sz w:val="22"/>
                <w:szCs w:val="22"/>
              </w:rPr>
            </w:pPr>
            <w:r w:rsidRPr="004C1261">
              <w:rPr>
                <w:sz w:val="22"/>
                <w:szCs w:val="22"/>
              </w:rPr>
              <w:t>3</w:t>
            </w:r>
          </w:p>
        </w:tc>
        <w:tc>
          <w:tcPr>
            <w:tcW w:w="923" w:type="dxa"/>
            <w:tcBorders>
              <w:top w:val="nil"/>
              <w:left w:val="nil"/>
              <w:bottom w:val="nil"/>
              <w:right w:val="nil"/>
            </w:tcBorders>
          </w:tcPr>
          <w:p w14:paraId="688BF946" w14:textId="193FF880" w:rsidR="004C1261" w:rsidRPr="004C1261" w:rsidRDefault="004C1261" w:rsidP="004C1261">
            <w:pPr>
              <w:jc w:val="center"/>
              <w:rPr>
                <w:sz w:val="22"/>
                <w:szCs w:val="22"/>
              </w:rPr>
            </w:pPr>
            <w:r w:rsidRPr="004C1261">
              <w:rPr>
                <w:sz w:val="22"/>
                <w:szCs w:val="22"/>
              </w:rPr>
              <w:t>Male</w:t>
            </w:r>
          </w:p>
        </w:tc>
        <w:tc>
          <w:tcPr>
            <w:tcW w:w="1068" w:type="dxa"/>
            <w:tcBorders>
              <w:top w:val="nil"/>
              <w:left w:val="nil"/>
              <w:bottom w:val="nil"/>
              <w:right w:val="nil"/>
            </w:tcBorders>
          </w:tcPr>
          <w:p w14:paraId="3A1A025F" w14:textId="07251F4A" w:rsidR="004C1261" w:rsidRPr="004C1261" w:rsidRDefault="004C1261" w:rsidP="004C1261">
            <w:pPr>
              <w:jc w:val="center"/>
              <w:rPr>
                <w:sz w:val="22"/>
                <w:szCs w:val="22"/>
              </w:rPr>
            </w:pPr>
            <w:r w:rsidRPr="004C1261">
              <w:rPr>
                <w:sz w:val="22"/>
                <w:szCs w:val="22"/>
              </w:rPr>
              <w:t>All Years</w:t>
            </w:r>
          </w:p>
        </w:tc>
        <w:tc>
          <w:tcPr>
            <w:tcW w:w="987" w:type="dxa"/>
            <w:tcBorders>
              <w:top w:val="nil"/>
              <w:left w:val="nil"/>
              <w:bottom w:val="nil"/>
              <w:right w:val="nil"/>
            </w:tcBorders>
          </w:tcPr>
          <w:p w14:paraId="20D7BAF8" w14:textId="24B27B28" w:rsidR="004C1261" w:rsidRPr="004C1261" w:rsidRDefault="004C1261" w:rsidP="004C1261">
            <w:pPr>
              <w:jc w:val="center"/>
              <w:rPr>
                <w:sz w:val="22"/>
                <w:szCs w:val="22"/>
              </w:rPr>
            </w:pPr>
            <w:r w:rsidRPr="004C1261">
              <w:rPr>
                <w:sz w:val="22"/>
                <w:szCs w:val="22"/>
              </w:rPr>
              <w:t>1328</w:t>
            </w:r>
          </w:p>
        </w:tc>
        <w:tc>
          <w:tcPr>
            <w:tcW w:w="1950" w:type="dxa"/>
            <w:tcBorders>
              <w:top w:val="nil"/>
              <w:left w:val="nil"/>
              <w:bottom w:val="nil"/>
              <w:right w:val="nil"/>
            </w:tcBorders>
          </w:tcPr>
          <w:p w14:paraId="386D5271" w14:textId="540EFC73" w:rsidR="004C1261" w:rsidRPr="004C1261" w:rsidRDefault="004C1261" w:rsidP="004C1261">
            <w:pPr>
              <w:jc w:val="center"/>
              <w:rPr>
                <w:sz w:val="22"/>
                <w:szCs w:val="22"/>
                <w:highlight w:val="yellow"/>
              </w:rPr>
            </w:pPr>
            <w:r w:rsidRPr="004C1261">
              <w:rPr>
                <w:color w:val="000000"/>
                <w:sz w:val="22"/>
                <w:szCs w:val="22"/>
              </w:rPr>
              <w:t>60.37</w:t>
            </w:r>
          </w:p>
        </w:tc>
        <w:tc>
          <w:tcPr>
            <w:tcW w:w="1697" w:type="dxa"/>
            <w:tcBorders>
              <w:top w:val="nil"/>
              <w:left w:val="nil"/>
              <w:bottom w:val="nil"/>
              <w:right w:val="nil"/>
            </w:tcBorders>
          </w:tcPr>
          <w:p w14:paraId="11F627AB" w14:textId="34CCCD57" w:rsidR="004C1261" w:rsidRPr="004C1261" w:rsidRDefault="004C1261" w:rsidP="004C1261">
            <w:pPr>
              <w:jc w:val="center"/>
              <w:rPr>
                <w:sz w:val="22"/>
                <w:szCs w:val="22"/>
                <w:highlight w:val="yellow"/>
              </w:rPr>
            </w:pPr>
            <w:r w:rsidRPr="004C1261">
              <w:rPr>
                <w:color w:val="000000"/>
                <w:sz w:val="22"/>
                <w:szCs w:val="22"/>
              </w:rPr>
              <w:t>0.56</w:t>
            </w:r>
          </w:p>
        </w:tc>
        <w:tc>
          <w:tcPr>
            <w:tcW w:w="1615" w:type="dxa"/>
            <w:tcBorders>
              <w:top w:val="nil"/>
              <w:left w:val="nil"/>
              <w:bottom w:val="nil"/>
              <w:right w:val="single" w:sz="4" w:space="0" w:color="auto"/>
            </w:tcBorders>
          </w:tcPr>
          <w:p w14:paraId="162F683B" w14:textId="038AF001" w:rsidR="004C1261" w:rsidRPr="004C1261" w:rsidRDefault="004C1261" w:rsidP="004C1261">
            <w:pPr>
              <w:jc w:val="center"/>
              <w:rPr>
                <w:sz w:val="22"/>
                <w:szCs w:val="22"/>
                <w:highlight w:val="yellow"/>
              </w:rPr>
            </w:pPr>
            <w:r w:rsidRPr="004C1261">
              <w:rPr>
                <w:color w:val="000000"/>
                <w:sz w:val="22"/>
                <w:szCs w:val="22"/>
              </w:rPr>
              <w:t>-1.37</w:t>
            </w:r>
          </w:p>
        </w:tc>
        <w:tc>
          <w:tcPr>
            <w:tcW w:w="2178" w:type="dxa"/>
            <w:tcBorders>
              <w:top w:val="nil"/>
              <w:left w:val="single" w:sz="4" w:space="0" w:color="auto"/>
              <w:bottom w:val="nil"/>
              <w:right w:val="nil"/>
            </w:tcBorders>
          </w:tcPr>
          <w:p w14:paraId="2A2307ED" w14:textId="4F983E47" w:rsidR="004C1261" w:rsidRPr="004C1261" w:rsidRDefault="004C1261" w:rsidP="004C1261">
            <w:pPr>
              <w:jc w:val="center"/>
              <w:rPr>
                <w:sz w:val="22"/>
                <w:szCs w:val="22"/>
                <w:highlight w:val="yellow"/>
              </w:rPr>
            </w:pPr>
            <w:r w:rsidRPr="004C1261">
              <w:rPr>
                <w:color w:val="000000"/>
                <w:sz w:val="22"/>
                <w:szCs w:val="22"/>
              </w:rPr>
              <w:t>32.24</w:t>
            </w:r>
          </w:p>
        </w:tc>
        <w:tc>
          <w:tcPr>
            <w:tcW w:w="2178" w:type="dxa"/>
            <w:tcBorders>
              <w:top w:val="nil"/>
              <w:left w:val="nil"/>
              <w:bottom w:val="nil"/>
              <w:right w:val="single" w:sz="4" w:space="0" w:color="auto"/>
            </w:tcBorders>
          </w:tcPr>
          <w:p w14:paraId="52C381CD" w14:textId="2D8937D3" w:rsidR="004C1261" w:rsidRPr="004C1261" w:rsidRDefault="004C1261" w:rsidP="004C1261">
            <w:pPr>
              <w:jc w:val="center"/>
              <w:rPr>
                <w:sz w:val="22"/>
                <w:szCs w:val="22"/>
                <w:highlight w:val="yellow"/>
              </w:rPr>
            </w:pPr>
            <w:r w:rsidRPr="004C1261">
              <w:rPr>
                <w:color w:val="000000"/>
                <w:sz w:val="22"/>
                <w:szCs w:val="22"/>
              </w:rPr>
              <w:t>60.36</w:t>
            </w:r>
          </w:p>
        </w:tc>
      </w:tr>
      <w:tr w:rsidR="004C1261" w14:paraId="660F6C51" w14:textId="77777777" w:rsidTr="00ED2D34">
        <w:trPr>
          <w:gridAfter w:val="1"/>
          <w:wAfter w:w="12" w:type="dxa"/>
          <w:trHeight w:val="436"/>
        </w:trPr>
        <w:tc>
          <w:tcPr>
            <w:tcW w:w="937" w:type="dxa"/>
            <w:tcBorders>
              <w:top w:val="nil"/>
              <w:left w:val="single" w:sz="4" w:space="0" w:color="auto"/>
              <w:bottom w:val="nil"/>
              <w:right w:val="nil"/>
            </w:tcBorders>
          </w:tcPr>
          <w:p w14:paraId="6FD7AA3C" w14:textId="113C45D7" w:rsidR="004C1261" w:rsidRPr="004C1261" w:rsidRDefault="004C1261" w:rsidP="004C1261">
            <w:pPr>
              <w:jc w:val="center"/>
              <w:rPr>
                <w:sz w:val="22"/>
                <w:szCs w:val="22"/>
              </w:rPr>
            </w:pPr>
            <w:r w:rsidRPr="004C1261">
              <w:rPr>
                <w:sz w:val="22"/>
                <w:szCs w:val="22"/>
              </w:rPr>
              <w:t>4</w:t>
            </w:r>
          </w:p>
        </w:tc>
        <w:tc>
          <w:tcPr>
            <w:tcW w:w="923" w:type="dxa"/>
            <w:tcBorders>
              <w:top w:val="nil"/>
              <w:left w:val="nil"/>
              <w:bottom w:val="nil"/>
              <w:right w:val="nil"/>
            </w:tcBorders>
          </w:tcPr>
          <w:p w14:paraId="3FAAAD0B" w14:textId="352654CD" w:rsidR="004C1261" w:rsidRPr="004C1261" w:rsidRDefault="004C1261" w:rsidP="004C1261">
            <w:pPr>
              <w:jc w:val="center"/>
              <w:rPr>
                <w:sz w:val="22"/>
                <w:szCs w:val="22"/>
              </w:rPr>
            </w:pPr>
            <w:r w:rsidRPr="004C1261">
              <w:rPr>
                <w:sz w:val="22"/>
                <w:szCs w:val="22"/>
              </w:rPr>
              <w:t>Female</w:t>
            </w:r>
          </w:p>
        </w:tc>
        <w:tc>
          <w:tcPr>
            <w:tcW w:w="1068" w:type="dxa"/>
            <w:tcBorders>
              <w:top w:val="nil"/>
              <w:left w:val="nil"/>
              <w:bottom w:val="nil"/>
              <w:right w:val="nil"/>
            </w:tcBorders>
          </w:tcPr>
          <w:p w14:paraId="63209E30" w14:textId="1A900E72" w:rsidR="004C1261" w:rsidRPr="004C1261" w:rsidRDefault="004C1261" w:rsidP="004C1261">
            <w:pPr>
              <w:jc w:val="center"/>
              <w:rPr>
                <w:sz w:val="22"/>
                <w:szCs w:val="22"/>
              </w:rPr>
            </w:pPr>
            <w:r w:rsidRPr="004C1261">
              <w:rPr>
                <w:sz w:val="22"/>
                <w:szCs w:val="22"/>
              </w:rPr>
              <w:t>All years</w:t>
            </w:r>
          </w:p>
        </w:tc>
        <w:tc>
          <w:tcPr>
            <w:tcW w:w="987" w:type="dxa"/>
            <w:tcBorders>
              <w:top w:val="nil"/>
              <w:left w:val="nil"/>
              <w:bottom w:val="nil"/>
              <w:right w:val="nil"/>
            </w:tcBorders>
          </w:tcPr>
          <w:p w14:paraId="27146647" w14:textId="5589845D" w:rsidR="004C1261" w:rsidRPr="004C1261" w:rsidRDefault="004C1261" w:rsidP="004C1261">
            <w:pPr>
              <w:jc w:val="center"/>
              <w:rPr>
                <w:sz w:val="22"/>
                <w:szCs w:val="22"/>
              </w:rPr>
            </w:pPr>
            <w:r w:rsidRPr="004C1261">
              <w:rPr>
                <w:sz w:val="22"/>
                <w:szCs w:val="22"/>
              </w:rPr>
              <w:t>6384</w:t>
            </w:r>
          </w:p>
        </w:tc>
        <w:tc>
          <w:tcPr>
            <w:tcW w:w="1950" w:type="dxa"/>
            <w:tcBorders>
              <w:top w:val="nil"/>
              <w:left w:val="nil"/>
              <w:bottom w:val="nil"/>
              <w:right w:val="nil"/>
            </w:tcBorders>
          </w:tcPr>
          <w:p w14:paraId="479ED6BF" w14:textId="5DF7B446" w:rsidR="004C1261" w:rsidRPr="004C1261" w:rsidRDefault="004C1261" w:rsidP="004C1261">
            <w:pPr>
              <w:jc w:val="center"/>
              <w:rPr>
                <w:sz w:val="22"/>
                <w:szCs w:val="22"/>
                <w:highlight w:val="yellow"/>
              </w:rPr>
            </w:pPr>
            <w:r w:rsidRPr="004C1261">
              <w:rPr>
                <w:color w:val="000000"/>
                <w:sz w:val="22"/>
                <w:szCs w:val="22"/>
              </w:rPr>
              <w:t>65.36</w:t>
            </w:r>
          </w:p>
        </w:tc>
        <w:tc>
          <w:tcPr>
            <w:tcW w:w="1697" w:type="dxa"/>
            <w:tcBorders>
              <w:top w:val="nil"/>
              <w:left w:val="nil"/>
              <w:bottom w:val="nil"/>
              <w:right w:val="nil"/>
            </w:tcBorders>
          </w:tcPr>
          <w:p w14:paraId="4CCA66FB" w14:textId="2FEE4511" w:rsidR="004C1261" w:rsidRPr="004C1261" w:rsidRDefault="004C1261" w:rsidP="004C1261">
            <w:pPr>
              <w:jc w:val="center"/>
              <w:rPr>
                <w:sz w:val="22"/>
                <w:szCs w:val="22"/>
                <w:highlight w:val="yellow"/>
              </w:rPr>
            </w:pPr>
            <w:r w:rsidRPr="004C1261">
              <w:rPr>
                <w:color w:val="000000"/>
                <w:sz w:val="22"/>
                <w:szCs w:val="22"/>
              </w:rPr>
              <w:t>0.29</w:t>
            </w:r>
          </w:p>
        </w:tc>
        <w:tc>
          <w:tcPr>
            <w:tcW w:w="1615" w:type="dxa"/>
            <w:tcBorders>
              <w:top w:val="nil"/>
              <w:left w:val="nil"/>
              <w:bottom w:val="nil"/>
              <w:right w:val="single" w:sz="4" w:space="0" w:color="auto"/>
            </w:tcBorders>
          </w:tcPr>
          <w:p w14:paraId="4CBDC36B" w14:textId="0425FFCD" w:rsidR="004C1261" w:rsidRPr="004C1261" w:rsidRDefault="004C1261" w:rsidP="004C1261">
            <w:pPr>
              <w:jc w:val="center"/>
              <w:rPr>
                <w:sz w:val="22"/>
                <w:szCs w:val="22"/>
                <w:highlight w:val="yellow"/>
              </w:rPr>
            </w:pPr>
            <w:r w:rsidRPr="004C1261">
              <w:rPr>
                <w:color w:val="000000"/>
                <w:sz w:val="22"/>
                <w:szCs w:val="22"/>
              </w:rPr>
              <w:t>-2.90</w:t>
            </w:r>
          </w:p>
        </w:tc>
        <w:tc>
          <w:tcPr>
            <w:tcW w:w="2178" w:type="dxa"/>
            <w:tcBorders>
              <w:top w:val="nil"/>
              <w:left w:val="single" w:sz="4" w:space="0" w:color="auto"/>
              <w:bottom w:val="nil"/>
              <w:right w:val="nil"/>
            </w:tcBorders>
          </w:tcPr>
          <w:p w14:paraId="17E4AD3C" w14:textId="1E9A13D2" w:rsidR="004C1261" w:rsidRPr="004C1261" w:rsidRDefault="004C1261" w:rsidP="004C1261">
            <w:pPr>
              <w:jc w:val="center"/>
              <w:rPr>
                <w:sz w:val="22"/>
                <w:szCs w:val="22"/>
                <w:highlight w:val="yellow"/>
              </w:rPr>
            </w:pPr>
            <w:r w:rsidRPr="004C1261">
              <w:rPr>
                <w:color w:val="000000"/>
                <w:sz w:val="22"/>
                <w:szCs w:val="22"/>
              </w:rPr>
              <w:t>36.99</w:t>
            </w:r>
          </w:p>
        </w:tc>
        <w:tc>
          <w:tcPr>
            <w:tcW w:w="2178" w:type="dxa"/>
            <w:tcBorders>
              <w:top w:val="nil"/>
              <w:left w:val="nil"/>
              <w:bottom w:val="nil"/>
              <w:right w:val="single" w:sz="4" w:space="0" w:color="auto"/>
            </w:tcBorders>
          </w:tcPr>
          <w:p w14:paraId="57FB7DA1" w14:textId="042F60B0" w:rsidR="004C1261" w:rsidRPr="004C1261" w:rsidRDefault="004C1261" w:rsidP="004C1261">
            <w:pPr>
              <w:jc w:val="center"/>
              <w:rPr>
                <w:sz w:val="22"/>
                <w:szCs w:val="22"/>
                <w:highlight w:val="yellow"/>
              </w:rPr>
            </w:pPr>
            <w:r w:rsidRPr="004C1261">
              <w:rPr>
                <w:color w:val="000000"/>
                <w:sz w:val="22"/>
                <w:szCs w:val="22"/>
              </w:rPr>
              <w:t>64.99</w:t>
            </w:r>
          </w:p>
        </w:tc>
      </w:tr>
      <w:tr w:rsidR="004C1261" w14:paraId="303F8B9E" w14:textId="77777777" w:rsidTr="00ED2D34">
        <w:trPr>
          <w:gridAfter w:val="1"/>
          <w:wAfter w:w="12" w:type="dxa"/>
          <w:trHeight w:val="436"/>
        </w:trPr>
        <w:tc>
          <w:tcPr>
            <w:tcW w:w="937" w:type="dxa"/>
            <w:tcBorders>
              <w:top w:val="nil"/>
              <w:left w:val="single" w:sz="4" w:space="0" w:color="auto"/>
              <w:bottom w:val="nil"/>
              <w:right w:val="nil"/>
            </w:tcBorders>
          </w:tcPr>
          <w:p w14:paraId="219317FA" w14:textId="0D91EBE5" w:rsidR="004C1261" w:rsidRPr="004C1261" w:rsidRDefault="004C1261" w:rsidP="004C1261">
            <w:pPr>
              <w:jc w:val="center"/>
              <w:rPr>
                <w:sz w:val="22"/>
                <w:szCs w:val="22"/>
              </w:rPr>
            </w:pPr>
            <w:r w:rsidRPr="004C1261">
              <w:rPr>
                <w:sz w:val="22"/>
                <w:szCs w:val="22"/>
              </w:rPr>
              <w:t>4</w:t>
            </w:r>
          </w:p>
        </w:tc>
        <w:tc>
          <w:tcPr>
            <w:tcW w:w="923" w:type="dxa"/>
            <w:tcBorders>
              <w:top w:val="nil"/>
              <w:left w:val="nil"/>
              <w:bottom w:val="nil"/>
              <w:right w:val="nil"/>
            </w:tcBorders>
          </w:tcPr>
          <w:p w14:paraId="230B9B07" w14:textId="2386FA51" w:rsidR="004C1261" w:rsidRPr="004C1261" w:rsidRDefault="004C1261" w:rsidP="004C1261">
            <w:pPr>
              <w:jc w:val="center"/>
              <w:rPr>
                <w:sz w:val="22"/>
                <w:szCs w:val="22"/>
              </w:rPr>
            </w:pPr>
            <w:r w:rsidRPr="004C1261">
              <w:rPr>
                <w:sz w:val="22"/>
                <w:szCs w:val="22"/>
              </w:rPr>
              <w:t>Male</w:t>
            </w:r>
          </w:p>
        </w:tc>
        <w:tc>
          <w:tcPr>
            <w:tcW w:w="1068" w:type="dxa"/>
            <w:tcBorders>
              <w:top w:val="nil"/>
              <w:left w:val="nil"/>
              <w:bottom w:val="nil"/>
              <w:right w:val="nil"/>
            </w:tcBorders>
          </w:tcPr>
          <w:p w14:paraId="0F4720C8" w14:textId="0C3DB32C" w:rsidR="004C1261" w:rsidRPr="004C1261" w:rsidRDefault="004C1261" w:rsidP="004C1261">
            <w:pPr>
              <w:jc w:val="center"/>
              <w:rPr>
                <w:sz w:val="22"/>
                <w:szCs w:val="22"/>
              </w:rPr>
            </w:pPr>
            <w:r w:rsidRPr="004C1261">
              <w:rPr>
                <w:sz w:val="22"/>
                <w:szCs w:val="22"/>
              </w:rPr>
              <w:t>Early</w:t>
            </w:r>
          </w:p>
        </w:tc>
        <w:tc>
          <w:tcPr>
            <w:tcW w:w="987" w:type="dxa"/>
            <w:tcBorders>
              <w:top w:val="nil"/>
              <w:left w:val="nil"/>
              <w:bottom w:val="nil"/>
              <w:right w:val="nil"/>
            </w:tcBorders>
          </w:tcPr>
          <w:p w14:paraId="36C145D7" w14:textId="3D28E673" w:rsidR="004C1261" w:rsidRPr="004C1261" w:rsidRDefault="004C1261" w:rsidP="004C1261">
            <w:pPr>
              <w:jc w:val="center"/>
              <w:rPr>
                <w:sz w:val="22"/>
                <w:szCs w:val="22"/>
              </w:rPr>
            </w:pPr>
            <w:r w:rsidRPr="004C1261">
              <w:rPr>
                <w:sz w:val="22"/>
                <w:szCs w:val="22"/>
              </w:rPr>
              <w:t>3671</w:t>
            </w:r>
          </w:p>
        </w:tc>
        <w:tc>
          <w:tcPr>
            <w:tcW w:w="1950" w:type="dxa"/>
            <w:tcBorders>
              <w:top w:val="nil"/>
              <w:left w:val="nil"/>
              <w:bottom w:val="nil"/>
              <w:right w:val="nil"/>
            </w:tcBorders>
          </w:tcPr>
          <w:p w14:paraId="5111AEC1" w14:textId="02CBBBDF" w:rsidR="004C1261" w:rsidRPr="004C1261" w:rsidRDefault="004C1261" w:rsidP="004C1261">
            <w:pPr>
              <w:jc w:val="center"/>
              <w:rPr>
                <w:sz w:val="22"/>
                <w:szCs w:val="22"/>
                <w:highlight w:val="yellow"/>
              </w:rPr>
            </w:pPr>
            <w:r w:rsidRPr="004C1261">
              <w:rPr>
                <w:color w:val="000000"/>
                <w:sz w:val="22"/>
                <w:szCs w:val="22"/>
              </w:rPr>
              <w:t>64.20</w:t>
            </w:r>
          </w:p>
        </w:tc>
        <w:tc>
          <w:tcPr>
            <w:tcW w:w="1697" w:type="dxa"/>
            <w:tcBorders>
              <w:top w:val="nil"/>
              <w:left w:val="nil"/>
              <w:bottom w:val="nil"/>
              <w:right w:val="nil"/>
            </w:tcBorders>
          </w:tcPr>
          <w:p w14:paraId="323E7976" w14:textId="62DC7B6F" w:rsidR="004C1261" w:rsidRPr="004C1261" w:rsidRDefault="004C1261" w:rsidP="004C1261">
            <w:pPr>
              <w:jc w:val="center"/>
              <w:rPr>
                <w:sz w:val="22"/>
                <w:szCs w:val="22"/>
                <w:highlight w:val="yellow"/>
              </w:rPr>
            </w:pPr>
            <w:r w:rsidRPr="004C1261">
              <w:rPr>
                <w:color w:val="000000"/>
                <w:sz w:val="22"/>
                <w:szCs w:val="22"/>
              </w:rPr>
              <w:t>0.22</w:t>
            </w:r>
          </w:p>
        </w:tc>
        <w:tc>
          <w:tcPr>
            <w:tcW w:w="1615" w:type="dxa"/>
            <w:tcBorders>
              <w:top w:val="nil"/>
              <w:left w:val="nil"/>
              <w:bottom w:val="nil"/>
              <w:right w:val="single" w:sz="4" w:space="0" w:color="auto"/>
            </w:tcBorders>
          </w:tcPr>
          <w:p w14:paraId="556A0A97" w14:textId="40D3201B" w:rsidR="004C1261" w:rsidRPr="004C1261" w:rsidRDefault="004C1261" w:rsidP="004C1261">
            <w:pPr>
              <w:jc w:val="center"/>
              <w:rPr>
                <w:sz w:val="22"/>
                <w:szCs w:val="22"/>
                <w:highlight w:val="yellow"/>
              </w:rPr>
            </w:pPr>
            <w:r w:rsidRPr="004C1261">
              <w:rPr>
                <w:color w:val="000000"/>
                <w:sz w:val="22"/>
                <w:szCs w:val="22"/>
              </w:rPr>
              <w:t>-5.05</w:t>
            </w:r>
          </w:p>
        </w:tc>
        <w:tc>
          <w:tcPr>
            <w:tcW w:w="2178" w:type="dxa"/>
            <w:tcBorders>
              <w:top w:val="nil"/>
              <w:left w:val="single" w:sz="4" w:space="0" w:color="auto"/>
              <w:bottom w:val="nil"/>
              <w:right w:val="nil"/>
            </w:tcBorders>
          </w:tcPr>
          <w:p w14:paraId="0D2EEECB" w14:textId="17F71397" w:rsidR="004C1261" w:rsidRPr="004C1261" w:rsidRDefault="004C1261" w:rsidP="004C1261">
            <w:pPr>
              <w:jc w:val="center"/>
              <w:rPr>
                <w:sz w:val="22"/>
                <w:szCs w:val="22"/>
                <w:highlight w:val="yellow"/>
              </w:rPr>
            </w:pPr>
            <w:r w:rsidRPr="004C1261">
              <w:rPr>
                <w:color w:val="000000"/>
                <w:sz w:val="22"/>
                <w:szCs w:val="22"/>
              </w:rPr>
              <w:t>42.64</w:t>
            </w:r>
          </w:p>
        </w:tc>
        <w:tc>
          <w:tcPr>
            <w:tcW w:w="2178" w:type="dxa"/>
            <w:tcBorders>
              <w:top w:val="nil"/>
              <w:left w:val="nil"/>
              <w:bottom w:val="nil"/>
              <w:right w:val="single" w:sz="4" w:space="0" w:color="auto"/>
            </w:tcBorders>
          </w:tcPr>
          <w:p w14:paraId="72869643" w14:textId="289CFAE8" w:rsidR="004C1261" w:rsidRPr="004C1261" w:rsidRDefault="004C1261" w:rsidP="004C1261">
            <w:pPr>
              <w:jc w:val="center"/>
              <w:rPr>
                <w:sz w:val="22"/>
                <w:szCs w:val="22"/>
                <w:highlight w:val="yellow"/>
              </w:rPr>
            </w:pPr>
            <w:r w:rsidRPr="004C1261">
              <w:rPr>
                <w:color w:val="000000"/>
                <w:sz w:val="22"/>
                <w:szCs w:val="22"/>
              </w:rPr>
              <w:t>63.35</w:t>
            </w:r>
          </w:p>
        </w:tc>
      </w:tr>
      <w:tr w:rsidR="004C1261" w14:paraId="022F410E" w14:textId="77777777" w:rsidTr="00ED2D34">
        <w:trPr>
          <w:gridAfter w:val="1"/>
          <w:wAfter w:w="12" w:type="dxa"/>
          <w:trHeight w:val="436"/>
        </w:trPr>
        <w:tc>
          <w:tcPr>
            <w:tcW w:w="937" w:type="dxa"/>
            <w:tcBorders>
              <w:top w:val="nil"/>
              <w:left w:val="single" w:sz="4" w:space="0" w:color="auto"/>
              <w:bottom w:val="nil"/>
              <w:right w:val="nil"/>
            </w:tcBorders>
          </w:tcPr>
          <w:p w14:paraId="3C8C3F53" w14:textId="321365D8" w:rsidR="004C1261" w:rsidRPr="004C1261" w:rsidRDefault="004C1261" w:rsidP="004C1261">
            <w:pPr>
              <w:jc w:val="center"/>
              <w:rPr>
                <w:sz w:val="22"/>
                <w:szCs w:val="22"/>
              </w:rPr>
            </w:pPr>
            <w:r w:rsidRPr="004C1261">
              <w:rPr>
                <w:sz w:val="22"/>
                <w:szCs w:val="22"/>
              </w:rPr>
              <w:t>4</w:t>
            </w:r>
          </w:p>
        </w:tc>
        <w:tc>
          <w:tcPr>
            <w:tcW w:w="923" w:type="dxa"/>
            <w:tcBorders>
              <w:top w:val="nil"/>
              <w:left w:val="nil"/>
              <w:bottom w:val="nil"/>
              <w:right w:val="nil"/>
            </w:tcBorders>
          </w:tcPr>
          <w:p w14:paraId="6B6618FC" w14:textId="360F45E0" w:rsidR="004C1261" w:rsidRPr="004C1261" w:rsidRDefault="004C1261" w:rsidP="004C1261">
            <w:pPr>
              <w:jc w:val="center"/>
              <w:rPr>
                <w:sz w:val="22"/>
                <w:szCs w:val="22"/>
              </w:rPr>
            </w:pPr>
            <w:r w:rsidRPr="004C1261">
              <w:rPr>
                <w:sz w:val="22"/>
                <w:szCs w:val="22"/>
              </w:rPr>
              <w:t>Male</w:t>
            </w:r>
          </w:p>
        </w:tc>
        <w:tc>
          <w:tcPr>
            <w:tcW w:w="1068" w:type="dxa"/>
            <w:tcBorders>
              <w:top w:val="nil"/>
              <w:left w:val="nil"/>
              <w:bottom w:val="nil"/>
              <w:right w:val="nil"/>
            </w:tcBorders>
          </w:tcPr>
          <w:p w14:paraId="46D9607A" w14:textId="02F86045" w:rsidR="004C1261" w:rsidRPr="004C1261" w:rsidRDefault="004C1261" w:rsidP="004C1261">
            <w:pPr>
              <w:jc w:val="center"/>
              <w:rPr>
                <w:sz w:val="22"/>
                <w:szCs w:val="22"/>
              </w:rPr>
            </w:pPr>
            <w:r w:rsidRPr="004C1261">
              <w:rPr>
                <w:sz w:val="22"/>
                <w:szCs w:val="22"/>
              </w:rPr>
              <w:t>Late</w:t>
            </w:r>
          </w:p>
        </w:tc>
        <w:tc>
          <w:tcPr>
            <w:tcW w:w="987" w:type="dxa"/>
            <w:tcBorders>
              <w:top w:val="nil"/>
              <w:left w:val="nil"/>
              <w:bottom w:val="nil"/>
              <w:right w:val="nil"/>
            </w:tcBorders>
          </w:tcPr>
          <w:p w14:paraId="1C56F593" w14:textId="7F095C7C" w:rsidR="004C1261" w:rsidRPr="004C1261" w:rsidRDefault="004C1261" w:rsidP="004C1261">
            <w:pPr>
              <w:jc w:val="center"/>
              <w:rPr>
                <w:sz w:val="22"/>
                <w:szCs w:val="22"/>
              </w:rPr>
            </w:pPr>
            <w:r w:rsidRPr="004C1261">
              <w:rPr>
                <w:sz w:val="22"/>
                <w:szCs w:val="22"/>
              </w:rPr>
              <w:t>1717</w:t>
            </w:r>
          </w:p>
        </w:tc>
        <w:tc>
          <w:tcPr>
            <w:tcW w:w="1950" w:type="dxa"/>
            <w:tcBorders>
              <w:top w:val="nil"/>
              <w:left w:val="nil"/>
              <w:bottom w:val="nil"/>
              <w:right w:val="nil"/>
            </w:tcBorders>
          </w:tcPr>
          <w:p w14:paraId="5E1F066F" w14:textId="5CF316B4" w:rsidR="004C1261" w:rsidRPr="004C1261" w:rsidRDefault="004C1261" w:rsidP="004C1261">
            <w:pPr>
              <w:jc w:val="center"/>
              <w:rPr>
                <w:sz w:val="22"/>
                <w:szCs w:val="22"/>
                <w:highlight w:val="yellow"/>
              </w:rPr>
            </w:pPr>
            <w:r w:rsidRPr="004C1261">
              <w:rPr>
                <w:color w:val="000000"/>
                <w:sz w:val="22"/>
                <w:szCs w:val="22"/>
              </w:rPr>
              <w:t>77.52</w:t>
            </w:r>
          </w:p>
        </w:tc>
        <w:tc>
          <w:tcPr>
            <w:tcW w:w="1697" w:type="dxa"/>
            <w:tcBorders>
              <w:top w:val="nil"/>
              <w:left w:val="nil"/>
              <w:bottom w:val="nil"/>
              <w:right w:val="nil"/>
            </w:tcBorders>
          </w:tcPr>
          <w:p w14:paraId="1D4E3B2F" w14:textId="3F783E7F" w:rsidR="004C1261" w:rsidRPr="004C1261" w:rsidRDefault="004C1261" w:rsidP="004C1261">
            <w:pPr>
              <w:jc w:val="center"/>
              <w:rPr>
                <w:sz w:val="22"/>
                <w:szCs w:val="22"/>
                <w:highlight w:val="yellow"/>
              </w:rPr>
            </w:pPr>
            <w:r w:rsidRPr="004C1261">
              <w:rPr>
                <w:color w:val="000000"/>
                <w:sz w:val="22"/>
                <w:szCs w:val="22"/>
              </w:rPr>
              <w:t>0.20</w:t>
            </w:r>
          </w:p>
        </w:tc>
        <w:tc>
          <w:tcPr>
            <w:tcW w:w="1615" w:type="dxa"/>
            <w:tcBorders>
              <w:top w:val="nil"/>
              <w:left w:val="nil"/>
              <w:bottom w:val="nil"/>
              <w:right w:val="single" w:sz="4" w:space="0" w:color="auto"/>
            </w:tcBorders>
          </w:tcPr>
          <w:p w14:paraId="27C2744D" w14:textId="7E839454" w:rsidR="004C1261" w:rsidRPr="004C1261" w:rsidRDefault="004C1261" w:rsidP="004C1261">
            <w:pPr>
              <w:jc w:val="center"/>
              <w:rPr>
                <w:sz w:val="22"/>
                <w:szCs w:val="22"/>
                <w:highlight w:val="yellow"/>
              </w:rPr>
            </w:pPr>
            <w:r w:rsidRPr="004C1261">
              <w:rPr>
                <w:color w:val="000000"/>
                <w:sz w:val="22"/>
                <w:szCs w:val="22"/>
              </w:rPr>
              <w:t>-3.92</w:t>
            </w:r>
          </w:p>
        </w:tc>
        <w:tc>
          <w:tcPr>
            <w:tcW w:w="2178" w:type="dxa"/>
            <w:tcBorders>
              <w:top w:val="nil"/>
              <w:left w:val="single" w:sz="4" w:space="0" w:color="auto"/>
              <w:bottom w:val="nil"/>
              <w:right w:val="nil"/>
            </w:tcBorders>
          </w:tcPr>
          <w:p w14:paraId="64DFEA2C" w14:textId="7CB75973" w:rsidR="004C1261" w:rsidRPr="004C1261" w:rsidRDefault="004C1261" w:rsidP="004C1261">
            <w:pPr>
              <w:jc w:val="center"/>
              <w:rPr>
                <w:sz w:val="22"/>
                <w:szCs w:val="22"/>
                <w:highlight w:val="yellow"/>
              </w:rPr>
            </w:pPr>
            <w:r w:rsidRPr="004C1261">
              <w:rPr>
                <w:color w:val="000000"/>
                <w:sz w:val="22"/>
                <w:szCs w:val="22"/>
              </w:rPr>
              <w:t>41.51</w:t>
            </w:r>
          </w:p>
        </w:tc>
        <w:tc>
          <w:tcPr>
            <w:tcW w:w="2178" w:type="dxa"/>
            <w:tcBorders>
              <w:top w:val="nil"/>
              <w:left w:val="nil"/>
              <w:bottom w:val="nil"/>
              <w:right w:val="single" w:sz="4" w:space="0" w:color="auto"/>
            </w:tcBorders>
          </w:tcPr>
          <w:p w14:paraId="7105AF9E" w14:textId="29526E40" w:rsidR="004C1261" w:rsidRPr="004C1261" w:rsidRDefault="004C1261" w:rsidP="004C1261">
            <w:pPr>
              <w:jc w:val="center"/>
              <w:rPr>
                <w:sz w:val="22"/>
                <w:szCs w:val="22"/>
                <w:highlight w:val="yellow"/>
              </w:rPr>
            </w:pPr>
            <w:r w:rsidRPr="004C1261">
              <w:rPr>
                <w:color w:val="000000"/>
                <w:sz w:val="22"/>
                <w:szCs w:val="22"/>
              </w:rPr>
              <w:t>75.60</w:t>
            </w:r>
          </w:p>
        </w:tc>
      </w:tr>
      <w:tr w:rsidR="004C1261" w14:paraId="6D4D1C4D" w14:textId="77777777" w:rsidTr="00ED2D34">
        <w:trPr>
          <w:gridAfter w:val="1"/>
          <w:wAfter w:w="12" w:type="dxa"/>
          <w:trHeight w:val="436"/>
        </w:trPr>
        <w:tc>
          <w:tcPr>
            <w:tcW w:w="937" w:type="dxa"/>
            <w:tcBorders>
              <w:top w:val="nil"/>
              <w:left w:val="single" w:sz="4" w:space="0" w:color="auto"/>
              <w:bottom w:val="nil"/>
              <w:right w:val="nil"/>
            </w:tcBorders>
          </w:tcPr>
          <w:p w14:paraId="78BB4FAA" w14:textId="504FFB3B" w:rsidR="004C1261" w:rsidRPr="004C1261" w:rsidRDefault="004C1261" w:rsidP="004C1261">
            <w:pPr>
              <w:jc w:val="center"/>
              <w:rPr>
                <w:sz w:val="22"/>
                <w:szCs w:val="22"/>
              </w:rPr>
            </w:pPr>
            <w:r w:rsidRPr="004C1261">
              <w:rPr>
                <w:sz w:val="22"/>
                <w:szCs w:val="22"/>
              </w:rPr>
              <w:t>5</w:t>
            </w:r>
          </w:p>
        </w:tc>
        <w:tc>
          <w:tcPr>
            <w:tcW w:w="923" w:type="dxa"/>
            <w:tcBorders>
              <w:top w:val="nil"/>
              <w:left w:val="nil"/>
              <w:bottom w:val="nil"/>
              <w:right w:val="nil"/>
            </w:tcBorders>
          </w:tcPr>
          <w:p w14:paraId="44EC30B5" w14:textId="2085B4B4" w:rsidR="004C1261" w:rsidRPr="004C1261" w:rsidRDefault="004C1261" w:rsidP="004C1261">
            <w:pPr>
              <w:jc w:val="center"/>
              <w:rPr>
                <w:sz w:val="22"/>
                <w:szCs w:val="22"/>
              </w:rPr>
            </w:pPr>
            <w:r w:rsidRPr="004C1261">
              <w:rPr>
                <w:sz w:val="22"/>
                <w:szCs w:val="22"/>
              </w:rPr>
              <w:t>Female</w:t>
            </w:r>
          </w:p>
        </w:tc>
        <w:tc>
          <w:tcPr>
            <w:tcW w:w="1068" w:type="dxa"/>
            <w:tcBorders>
              <w:top w:val="nil"/>
              <w:left w:val="nil"/>
              <w:bottom w:val="nil"/>
              <w:right w:val="nil"/>
            </w:tcBorders>
          </w:tcPr>
          <w:p w14:paraId="3657A18F" w14:textId="5A5EAA6C" w:rsidR="004C1261" w:rsidRPr="004C1261" w:rsidRDefault="004C1261" w:rsidP="004C1261">
            <w:pPr>
              <w:jc w:val="center"/>
              <w:rPr>
                <w:sz w:val="22"/>
                <w:szCs w:val="22"/>
              </w:rPr>
            </w:pPr>
            <w:r w:rsidRPr="004C1261">
              <w:rPr>
                <w:sz w:val="22"/>
                <w:szCs w:val="22"/>
              </w:rPr>
              <w:t>All years</w:t>
            </w:r>
          </w:p>
        </w:tc>
        <w:tc>
          <w:tcPr>
            <w:tcW w:w="987" w:type="dxa"/>
            <w:tcBorders>
              <w:top w:val="nil"/>
              <w:left w:val="nil"/>
              <w:bottom w:val="nil"/>
              <w:right w:val="nil"/>
            </w:tcBorders>
          </w:tcPr>
          <w:p w14:paraId="33C3066D" w14:textId="2CF933D6" w:rsidR="004C1261" w:rsidRPr="004C1261" w:rsidRDefault="004C1261" w:rsidP="004C1261">
            <w:pPr>
              <w:jc w:val="center"/>
              <w:rPr>
                <w:sz w:val="22"/>
                <w:szCs w:val="22"/>
              </w:rPr>
            </w:pPr>
            <w:r w:rsidRPr="004C1261">
              <w:rPr>
                <w:sz w:val="22"/>
                <w:szCs w:val="22"/>
              </w:rPr>
              <w:t>5884</w:t>
            </w:r>
          </w:p>
        </w:tc>
        <w:tc>
          <w:tcPr>
            <w:tcW w:w="1950" w:type="dxa"/>
            <w:tcBorders>
              <w:top w:val="nil"/>
              <w:left w:val="nil"/>
              <w:bottom w:val="nil"/>
              <w:right w:val="nil"/>
            </w:tcBorders>
          </w:tcPr>
          <w:p w14:paraId="63B25E2F" w14:textId="74BAD62D" w:rsidR="004C1261" w:rsidRPr="004C1261" w:rsidRDefault="004C1261" w:rsidP="004C1261">
            <w:pPr>
              <w:jc w:val="center"/>
              <w:rPr>
                <w:sz w:val="22"/>
                <w:szCs w:val="22"/>
                <w:highlight w:val="yellow"/>
              </w:rPr>
            </w:pPr>
            <w:r w:rsidRPr="004C1261">
              <w:rPr>
                <w:color w:val="000000"/>
                <w:sz w:val="22"/>
                <w:szCs w:val="22"/>
              </w:rPr>
              <w:t>81.66</w:t>
            </w:r>
          </w:p>
        </w:tc>
        <w:tc>
          <w:tcPr>
            <w:tcW w:w="1697" w:type="dxa"/>
            <w:tcBorders>
              <w:top w:val="nil"/>
              <w:left w:val="nil"/>
              <w:bottom w:val="nil"/>
              <w:right w:val="nil"/>
            </w:tcBorders>
          </w:tcPr>
          <w:p w14:paraId="01AD16E7" w14:textId="03025A91" w:rsidR="004C1261" w:rsidRPr="004C1261" w:rsidRDefault="004C1261" w:rsidP="004C1261">
            <w:pPr>
              <w:jc w:val="center"/>
              <w:rPr>
                <w:sz w:val="22"/>
                <w:szCs w:val="22"/>
                <w:highlight w:val="yellow"/>
              </w:rPr>
            </w:pPr>
            <w:r w:rsidRPr="004C1261">
              <w:rPr>
                <w:color w:val="000000"/>
                <w:sz w:val="22"/>
                <w:szCs w:val="22"/>
              </w:rPr>
              <w:t>0.14</w:t>
            </w:r>
          </w:p>
        </w:tc>
        <w:tc>
          <w:tcPr>
            <w:tcW w:w="1615" w:type="dxa"/>
            <w:tcBorders>
              <w:top w:val="nil"/>
              <w:left w:val="nil"/>
              <w:bottom w:val="nil"/>
              <w:right w:val="single" w:sz="4" w:space="0" w:color="auto"/>
            </w:tcBorders>
          </w:tcPr>
          <w:p w14:paraId="053D29F5" w14:textId="18DE69A2" w:rsidR="004C1261" w:rsidRPr="004C1261" w:rsidRDefault="004C1261" w:rsidP="004C1261">
            <w:pPr>
              <w:jc w:val="center"/>
              <w:rPr>
                <w:sz w:val="22"/>
                <w:szCs w:val="22"/>
                <w:highlight w:val="yellow"/>
              </w:rPr>
            </w:pPr>
            <w:r w:rsidRPr="004C1261">
              <w:rPr>
                <w:color w:val="000000"/>
                <w:sz w:val="22"/>
                <w:szCs w:val="22"/>
              </w:rPr>
              <w:t>-4.73</w:t>
            </w:r>
          </w:p>
        </w:tc>
        <w:tc>
          <w:tcPr>
            <w:tcW w:w="2178" w:type="dxa"/>
            <w:tcBorders>
              <w:top w:val="nil"/>
              <w:left w:val="single" w:sz="4" w:space="0" w:color="auto"/>
              <w:bottom w:val="nil"/>
              <w:right w:val="nil"/>
            </w:tcBorders>
          </w:tcPr>
          <w:p w14:paraId="2B94E4D1" w14:textId="20EF8990" w:rsidR="004C1261" w:rsidRPr="004C1261" w:rsidRDefault="004C1261" w:rsidP="004C1261">
            <w:pPr>
              <w:jc w:val="center"/>
              <w:rPr>
                <w:sz w:val="22"/>
                <w:szCs w:val="22"/>
                <w:highlight w:val="yellow"/>
              </w:rPr>
            </w:pPr>
            <w:r w:rsidRPr="004C1261">
              <w:rPr>
                <w:color w:val="000000"/>
                <w:sz w:val="22"/>
                <w:szCs w:val="22"/>
              </w:rPr>
              <w:t>40.09</w:t>
            </w:r>
          </w:p>
        </w:tc>
        <w:tc>
          <w:tcPr>
            <w:tcW w:w="2178" w:type="dxa"/>
            <w:tcBorders>
              <w:top w:val="nil"/>
              <w:left w:val="nil"/>
              <w:bottom w:val="nil"/>
              <w:right w:val="single" w:sz="4" w:space="0" w:color="auto"/>
            </w:tcBorders>
          </w:tcPr>
          <w:p w14:paraId="45E495A1" w14:textId="5A5C4A2A" w:rsidR="004C1261" w:rsidRPr="004C1261" w:rsidRDefault="004C1261" w:rsidP="004C1261">
            <w:pPr>
              <w:jc w:val="center"/>
              <w:rPr>
                <w:sz w:val="22"/>
                <w:szCs w:val="22"/>
                <w:highlight w:val="yellow"/>
              </w:rPr>
            </w:pPr>
            <w:r w:rsidRPr="004C1261">
              <w:rPr>
                <w:color w:val="000000"/>
                <w:sz w:val="22"/>
                <w:szCs w:val="22"/>
              </w:rPr>
              <w:t>76.78</w:t>
            </w:r>
          </w:p>
        </w:tc>
      </w:tr>
      <w:tr w:rsidR="004C1261" w14:paraId="43247CAB" w14:textId="77777777" w:rsidTr="00ED2D34">
        <w:trPr>
          <w:gridAfter w:val="1"/>
          <w:wAfter w:w="12" w:type="dxa"/>
          <w:trHeight w:val="436"/>
        </w:trPr>
        <w:tc>
          <w:tcPr>
            <w:tcW w:w="937" w:type="dxa"/>
            <w:tcBorders>
              <w:top w:val="nil"/>
              <w:left w:val="single" w:sz="4" w:space="0" w:color="auto"/>
              <w:bottom w:val="single" w:sz="4" w:space="0" w:color="auto"/>
              <w:right w:val="nil"/>
            </w:tcBorders>
          </w:tcPr>
          <w:p w14:paraId="42439582" w14:textId="5482EEDC" w:rsidR="004C1261" w:rsidRPr="004C1261" w:rsidRDefault="004C1261" w:rsidP="004C1261">
            <w:pPr>
              <w:jc w:val="center"/>
              <w:rPr>
                <w:sz w:val="22"/>
                <w:szCs w:val="22"/>
              </w:rPr>
            </w:pPr>
            <w:r w:rsidRPr="004C1261">
              <w:rPr>
                <w:sz w:val="22"/>
                <w:szCs w:val="22"/>
              </w:rPr>
              <w:t>5</w:t>
            </w:r>
          </w:p>
        </w:tc>
        <w:tc>
          <w:tcPr>
            <w:tcW w:w="923" w:type="dxa"/>
            <w:tcBorders>
              <w:top w:val="nil"/>
              <w:left w:val="nil"/>
              <w:bottom w:val="single" w:sz="4" w:space="0" w:color="auto"/>
              <w:right w:val="nil"/>
            </w:tcBorders>
          </w:tcPr>
          <w:p w14:paraId="35CB667B" w14:textId="5BF3392D" w:rsidR="004C1261" w:rsidRPr="004C1261" w:rsidRDefault="004C1261" w:rsidP="004C1261">
            <w:pPr>
              <w:jc w:val="center"/>
              <w:rPr>
                <w:sz w:val="22"/>
                <w:szCs w:val="22"/>
              </w:rPr>
            </w:pPr>
            <w:r w:rsidRPr="004C1261">
              <w:rPr>
                <w:sz w:val="22"/>
                <w:szCs w:val="22"/>
              </w:rPr>
              <w:t>Male</w:t>
            </w:r>
          </w:p>
        </w:tc>
        <w:tc>
          <w:tcPr>
            <w:tcW w:w="1068" w:type="dxa"/>
            <w:tcBorders>
              <w:top w:val="nil"/>
              <w:left w:val="nil"/>
              <w:bottom w:val="single" w:sz="4" w:space="0" w:color="auto"/>
              <w:right w:val="nil"/>
            </w:tcBorders>
          </w:tcPr>
          <w:p w14:paraId="0A31FB48" w14:textId="5802B29C" w:rsidR="004C1261" w:rsidRPr="004C1261" w:rsidRDefault="004C1261" w:rsidP="004C1261">
            <w:pPr>
              <w:jc w:val="center"/>
              <w:rPr>
                <w:sz w:val="22"/>
                <w:szCs w:val="22"/>
              </w:rPr>
            </w:pPr>
            <w:r w:rsidRPr="004C1261">
              <w:rPr>
                <w:sz w:val="22"/>
                <w:szCs w:val="22"/>
              </w:rPr>
              <w:t>All years</w:t>
            </w:r>
          </w:p>
        </w:tc>
        <w:tc>
          <w:tcPr>
            <w:tcW w:w="987" w:type="dxa"/>
            <w:tcBorders>
              <w:top w:val="nil"/>
              <w:left w:val="nil"/>
              <w:bottom w:val="single" w:sz="4" w:space="0" w:color="auto"/>
              <w:right w:val="nil"/>
            </w:tcBorders>
          </w:tcPr>
          <w:p w14:paraId="1B37C3F7" w14:textId="1B9241A1" w:rsidR="004C1261" w:rsidRPr="004C1261" w:rsidRDefault="004C1261" w:rsidP="004C1261">
            <w:pPr>
              <w:jc w:val="center"/>
              <w:rPr>
                <w:sz w:val="22"/>
                <w:szCs w:val="22"/>
              </w:rPr>
            </w:pPr>
            <w:r w:rsidRPr="004C1261">
              <w:rPr>
                <w:sz w:val="22"/>
                <w:szCs w:val="22"/>
              </w:rPr>
              <w:t>4607</w:t>
            </w:r>
          </w:p>
        </w:tc>
        <w:tc>
          <w:tcPr>
            <w:tcW w:w="1950" w:type="dxa"/>
            <w:tcBorders>
              <w:top w:val="nil"/>
              <w:left w:val="nil"/>
              <w:bottom w:val="single" w:sz="4" w:space="0" w:color="auto"/>
              <w:right w:val="nil"/>
            </w:tcBorders>
          </w:tcPr>
          <w:p w14:paraId="67E18CD3" w14:textId="3EB76493" w:rsidR="004C1261" w:rsidRPr="004C1261" w:rsidRDefault="004C1261" w:rsidP="004C1261">
            <w:pPr>
              <w:jc w:val="center"/>
              <w:rPr>
                <w:sz w:val="22"/>
                <w:szCs w:val="22"/>
                <w:highlight w:val="yellow"/>
              </w:rPr>
            </w:pPr>
            <w:r w:rsidRPr="004C1261">
              <w:rPr>
                <w:color w:val="000000"/>
                <w:sz w:val="22"/>
                <w:szCs w:val="22"/>
              </w:rPr>
              <w:t>68.25</w:t>
            </w:r>
          </w:p>
        </w:tc>
        <w:tc>
          <w:tcPr>
            <w:tcW w:w="1697" w:type="dxa"/>
            <w:tcBorders>
              <w:top w:val="nil"/>
              <w:left w:val="nil"/>
              <w:bottom w:val="single" w:sz="4" w:space="0" w:color="auto"/>
              <w:right w:val="nil"/>
            </w:tcBorders>
          </w:tcPr>
          <w:p w14:paraId="1E983FC8" w14:textId="0C592AA5" w:rsidR="004C1261" w:rsidRPr="004C1261" w:rsidRDefault="004C1261" w:rsidP="004C1261">
            <w:pPr>
              <w:jc w:val="center"/>
              <w:rPr>
                <w:sz w:val="22"/>
                <w:szCs w:val="22"/>
                <w:highlight w:val="yellow"/>
              </w:rPr>
            </w:pPr>
            <w:r w:rsidRPr="004C1261">
              <w:rPr>
                <w:color w:val="000000"/>
                <w:sz w:val="22"/>
                <w:szCs w:val="22"/>
              </w:rPr>
              <w:t>0.20</w:t>
            </w:r>
          </w:p>
        </w:tc>
        <w:tc>
          <w:tcPr>
            <w:tcW w:w="1615" w:type="dxa"/>
            <w:tcBorders>
              <w:top w:val="nil"/>
              <w:left w:val="nil"/>
              <w:bottom w:val="single" w:sz="4" w:space="0" w:color="auto"/>
              <w:right w:val="single" w:sz="4" w:space="0" w:color="auto"/>
            </w:tcBorders>
          </w:tcPr>
          <w:p w14:paraId="3E0CA72B" w14:textId="27871CEE" w:rsidR="004C1261" w:rsidRPr="004C1261" w:rsidRDefault="004C1261" w:rsidP="004C1261">
            <w:pPr>
              <w:jc w:val="center"/>
              <w:rPr>
                <w:sz w:val="22"/>
                <w:szCs w:val="22"/>
                <w:highlight w:val="yellow"/>
              </w:rPr>
            </w:pPr>
            <w:r w:rsidRPr="004C1261">
              <w:rPr>
                <w:color w:val="000000"/>
                <w:sz w:val="22"/>
                <w:szCs w:val="22"/>
              </w:rPr>
              <w:t>-4.49</w:t>
            </w:r>
          </w:p>
        </w:tc>
        <w:tc>
          <w:tcPr>
            <w:tcW w:w="2178" w:type="dxa"/>
            <w:tcBorders>
              <w:top w:val="nil"/>
              <w:left w:val="single" w:sz="4" w:space="0" w:color="auto"/>
              <w:bottom w:val="single" w:sz="4" w:space="0" w:color="auto"/>
              <w:right w:val="nil"/>
            </w:tcBorders>
          </w:tcPr>
          <w:p w14:paraId="75888987" w14:textId="207D2BA9" w:rsidR="004C1261" w:rsidRPr="004C1261" w:rsidRDefault="004C1261" w:rsidP="004C1261">
            <w:pPr>
              <w:jc w:val="center"/>
              <w:rPr>
                <w:sz w:val="22"/>
                <w:szCs w:val="22"/>
                <w:highlight w:val="yellow"/>
              </w:rPr>
            </w:pPr>
            <w:r w:rsidRPr="004C1261">
              <w:rPr>
                <w:color w:val="000000"/>
                <w:sz w:val="22"/>
                <w:szCs w:val="22"/>
              </w:rPr>
              <w:t>40.21</w:t>
            </w:r>
          </w:p>
        </w:tc>
        <w:tc>
          <w:tcPr>
            <w:tcW w:w="2178" w:type="dxa"/>
            <w:tcBorders>
              <w:top w:val="nil"/>
              <w:left w:val="nil"/>
              <w:bottom w:val="single" w:sz="4" w:space="0" w:color="auto"/>
              <w:right w:val="single" w:sz="4" w:space="0" w:color="auto"/>
            </w:tcBorders>
          </w:tcPr>
          <w:p w14:paraId="31F29AAC" w14:textId="219620F3" w:rsidR="004C1261" w:rsidRPr="004C1261" w:rsidRDefault="004C1261" w:rsidP="004C1261">
            <w:pPr>
              <w:jc w:val="center"/>
              <w:rPr>
                <w:sz w:val="22"/>
                <w:szCs w:val="22"/>
                <w:highlight w:val="yellow"/>
              </w:rPr>
            </w:pPr>
            <w:r w:rsidRPr="004C1261">
              <w:rPr>
                <w:color w:val="000000"/>
                <w:sz w:val="22"/>
                <w:szCs w:val="22"/>
              </w:rPr>
              <w:t>66.82</w:t>
            </w:r>
            <w:commentRangeEnd w:id="379"/>
            <w:r w:rsidR="00192995">
              <w:rPr>
                <w:rStyle w:val="CommentReference"/>
              </w:rPr>
              <w:commentReference w:id="379"/>
            </w:r>
          </w:p>
        </w:tc>
      </w:tr>
    </w:tbl>
    <w:p w14:paraId="2E1A03F4" w14:textId="64323C8F" w:rsidR="00911AD9" w:rsidRDefault="00E20C70" w:rsidP="00896FAE">
      <w:pPr>
        <w:pStyle w:val="Caption"/>
        <w:spacing w:line="360" w:lineRule="auto"/>
      </w:pPr>
      <w:bookmarkStart w:id="380" w:name="_Ref5376336"/>
      <w:r>
        <w:t xml:space="preserve">Table </w:t>
      </w:r>
      <w:r w:rsidR="00B8111C">
        <w:rPr>
          <w:noProof/>
        </w:rPr>
        <w:fldChar w:fldCharType="begin"/>
      </w:r>
      <w:r w:rsidR="00B8111C">
        <w:rPr>
          <w:noProof/>
        </w:rPr>
        <w:instrText xml:space="preserve"> SEQ Table \* ARABIC </w:instrText>
      </w:r>
      <w:r w:rsidR="00B8111C">
        <w:rPr>
          <w:noProof/>
        </w:rPr>
        <w:fldChar w:fldCharType="separate"/>
      </w:r>
      <w:r w:rsidR="00A33E5C">
        <w:rPr>
          <w:noProof/>
        </w:rPr>
        <w:t>4</w:t>
      </w:r>
      <w:r w:rsidR="00B8111C">
        <w:rPr>
          <w:noProof/>
        </w:rPr>
        <w:fldChar w:fldCharType="end"/>
      </w:r>
      <w:bookmarkEnd w:id="380"/>
      <w:r>
        <w:t xml:space="preserve">. </w:t>
      </w:r>
      <w:r w:rsidR="000B0FA0">
        <w:t xml:space="preserve">Description of </w:t>
      </w:r>
      <w:r w:rsidR="000645CA">
        <w:t xml:space="preserve">final </w:t>
      </w:r>
      <w:proofErr w:type="spellStart"/>
      <w:r w:rsidR="000645CA">
        <w:t>spatio</w:t>
      </w:r>
      <w:proofErr w:type="spellEnd"/>
      <w:r w:rsidR="000645CA">
        <w:t>-temporal regions</w:t>
      </w:r>
      <w:r w:rsidR="000B0FA0">
        <w:t>, and the sex-specific growth parameters estimated in the analysis</w:t>
      </w:r>
      <w:r w:rsidR="006D6165">
        <w:t xml:space="preserve">. The Region column corresponds to regions depicted in </w:t>
      </w:r>
      <w:r w:rsidR="006D6165">
        <w:fldChar w:fldCharType="begin"/>
      </w:r>
      <w:r w:rsidR="006D6165">
        <w:instrText xml:space="preserve"> REF _Ref5281391 \h </w:instrText>
      </w:r>
      <w:r w:rsidR="006D6165">
        <w:fldChar w:fldCharType="separate"/>
      </w:r>
      <w:r w:rsidR="006D6165">
        <w:t xml:space="preserve">Figure </w:t>
      </w:r>
      <w:r w:rsidR="006D6165">
        <w:rPr>
          <w:noProof/>
        </w:rPr>
        <w:t>8</w:t>
      </w:r>
      <w:r w:rsidR="006D6165">
        <w:fldChar w:fldCharType="end"/>
      </w:r>
      <w:r w:rsidR="006D6165">
        <w:t xml:space="preserve">, </w:t>
      </w:r>
      <w:r w:rsidR="00627092">
        <w:t xml:space="preserve">with “early” period being observations before </w:t>
      </w:r>
      <w:r w:rsidR="000645CA">
        <w:t xml:space="preserve">or during </w:t>
      </w:r>
      <w:r w:rsidR="00627092">
        <w:t>2010</w:t>
      </w:r>
      <w:r w:rsidR="000645CA">
        <w:t>, where applicable</w:t>
      </w:r>
      <w:r w:rsidR="00627092">
        <w:t>. P</w:t>
      </w:r>
      <w:r w:rsidR="006D6165">
        <w:t xml:space="preserve">arameter estimates are those used to plot fitted curves in </w:t>
      </w:r>
      <w:r w:rsidR="006D6165">
        <w:fldChar w:fldCharType="begin"/>
      </w:r>
      <w:r w:rsidR="006D6165">
        <w:instrText xml:space="preserve"> REF _Ref532305683 \h </w:instrText>
      </w:r>
      <w:r w:rsidR="006D6165">
        <w:fldChar w:fldCharType="separate"/>
      </w:r>
      <w:r w:rsidR="006D6165">
        <w:t xml:space="preserve">Figure </w:t>
      </w:r>
      <w:r w:rsidR="006D6165">
        <w:rPr>
          <w:noProof/>
        </w:rPr>
        <w:t>9</w:t>
      </w:r>
      <w:r w:rsidR="006D6165">
        <w:fldChar w:fldCharType="end"/>
      </w:r>
      <w:r w:rsidR="006D6165">
        <w:t>.</w:t>
      </w:r>
    </w:p>
    <w:p w14:paraId="17F0A3FD" w14:textId="1BB8514E" w:rsidR="00ED2D34" w:rsidRDefault="00ED2D34" w:rsidP="00896FAE">
      <w:pPr>
        <w:pStyle w:val="Heading1"/>
        <w:spacing w:line="360" w:lineRule="auto"/>
      </w:pPr>
      <w:r>
        <w:br w:type="page"/>
      </w:r>
    </w:p>
    <w:p w14:paraId="0913D311" w14:textId="77777777" w:rsidR="00911AD9" w:rsidRDefault="00911AD9" w:rsidP="00896FAE">
      <w:pPr>
        <w:pStyle w:val="Heading1"/>
        <w:spacing w:line="360" w:lineRule="auto"/>
        <w:sectPr w:rsidR="00911AD9" w:rsidSect="00ED2D34">
          <w:pgSz w:w="15840" w:h="12240" w:orient="landscape"/>
          <w:pgMar w:top="1440" w:right="1440" w:bottom="1440" w:left="1440" w:header="720" w:footer="720" w:gutter="0"/>
          <w:cols w:space="720"/>
          <w:docGrid w:linePitch="360"/>
        </w:sectPr>
      </w:pPr>
    </w:p>
    <w:p w14:paraId="44DAAD3E" w14:textId="764A356E" w:rsidR="00BB02E4" w:rsidRPr="004906F5" w:rsidRDefault="00BB02E4" w:rsidP="00896FAE">
      <w:pPr>
        <w:pStyle w:val="Heading1"/>
        <w:spacing w:line="360" w:lineRule="auto"/>
      </w:pPr>
      <w:r w:rsidRPr="004906F5">
        <w:lastRenderedPageBreak/>
        <w:t>References</w:t>
      </w:r>
    </w:p>
    <w:p w14:paraId="29A9895D" w14:textId="7A3B8CEC" w:rsidR="00F04304" w:rsidRPr="00F04304" w:rsidRDefault="00BB02E4" w:rsidP="00F04304">
      <w:pPr>
        <w:widowControl w:val="0"/>
        <w:autoSpaceDE w:val="0"/>
        <w:autoSpaceDN w:val="0"/>
        <w:adjustRightInd w:val="0"/>
        <w:spacing w:line="360" w:lineRule="auto"/>
        <w:ind w:left="480" w:hanging="480"/>
        <w:rPr>
          <w:noProof/>
        </w:rPr>
      </w:pPr>
      <w:r w:rsidRPr="004906F5">
        <w:fldChar w:fldCharType="begin" w:fldLock="1"/>
      </w:r>
      <w:r w:rsidRPr="004906F5">
        <w:instrText xml:space="preserve">ADDIN Mendeley Bibliography CSL_BIBLIOGRAPHY </w:instrText>
      </w:r>
      <w:r w:rsidRPr="004906F5">
        <w:fldChar w:fldCharType="separate"/>
      </w:r>
      <w:r w:rsidR="00F04304" w:rsidRPr="00F04304">
        <w:rPr>
          <w:noProof/>
        </w:rPr>
        <w:t>Adams, G.D., Leaf, R.T., Ballenger, J.C., Arnott, S.A., McDonough, C.J., 2018. Spatial variability in the growth of Sheepshead (Archosargus probatocephalus) in the Southeast US: Implications for assessment and management. Fish. Res. 206, 35–43. https://doi.org/10.1016/j.fishres.2018.04.023</w:t>
      </w:r>
    </w:p>
    <w:p w14:paraId="6807773F" w14:textId="77777777" w:rsidR="00F04304" w:rsidRPr="00F04304" w:rsidRDefault="00F04304" w:rsidP="00F04304">
      <w:pPr>
        <w:widowControl w:val="0"/>
        <w:autoSpaceDE w:val="0"/>
        <w:autoSpaceDN w:val="0"/>
        <w:adjustRightInd w:val="0"/>
        <w:spacing w:line="360" w:lineRule="auto"/>
        <w:ind w:left="480" w:hanging="480"/>
        <w:rPr>
          <w:noProof/>
        </w:rPr>
      </w:pPr>
      <w:r w:rsidRPr="00F04304">
        <w:rPr>
          <w:noProof/>
        </w:rPr>
        <w:t>Beck, K.K., Fletcher, M.S., Gadd, P.S., Heijnis, H., Saunders, K.M., Simpson, G.L., Zawadzki, A., 2018. Variance and Rate-of-Change as Early Warning Signals for a Critical Transition in an Aquatic Ecosystem State: A Test Case From Tasmania, Australia. J. Geophys. Res. Biogeosciences. https://doi.org/10.1002/2017JG004135</w:t>
      </w:r>
    </w:p>
    <w:p w14:paraId="01768A27" w14:textId="77777777" w:rsidR="00F04304" w:rsidRPr="00F04304" w:rsidRDefault="00F04304" w:rsidP="00F04304">
      <w:pPr>
        <w:widowControl w:val="0"/>
        <w:autoSpaceDE w:val="0"/>
        <w:autoSpaceDN w:val="0"/>
        <w:adjustRightInd w:val="0"/>
        <w:spacing w:line="360" w:lineRule="auto"/>
        <w:ind w:left="480" w:hanging="480"/>
        <w:rPr>
          <w:noProof/>
        </w:rPr>
      </w:pPr>
      <w:r w:rsidRPr="00F04304">
        <w:rPr>
          <w:noProof/>
        </w:rPr>
        <w:t>DFO, 2016. A Revised Operating Model for Sablefish (Anoplopoma Fimbria) in British Columbia, Canada.</w:t>
      </w:r>
    </w:p>
    <w:p w14:paraId="3B9E9A9D" w14:textId="77777777" w:rsidR="00F04304" w:rsidRPr="00F04304" w:rsidRDefault="00F04304" w:rsidP="00F04304">
      <w:pPr>
        <w:widowControl w:val="0"/>
        <w:autoSpaceDE w:val="0"/>
        <w:autoSpaceDN w:val="0"/>
        <w:adjustRightInd w:val="0"/>
        <w:spacing w:line="360" w:lineRule="auto"/>
        <w:ind w:left="480" w:hanging="480"/>
        <w:rPr>
          <w:noProof/>
        </w:rPr>
      </w:pPr>
      <w:r w:rsidRPr="00F04304">
        <w:rPr>
          <w:noProof/>
        </w:rPr>
        <w:t>Echave, K.B., Hanselman, D.H., Adkison, M.D., Sigler, M.F., 2012. Interdecadal Change in Growth of Sablefish (</w:t>
      </w:r>
      <w:r w:rsidRPr="00F04304">
        <w:rPr>
          <w:i/>
          <w:iCs/>
          <w:noProof/>
        </w:rPr>
        <w:t>Anoplopoma fimbria</w:t>
      </w:r>
      <w:r w:rsidRPr="00F04304">
        <w:rPr>
          <w:noProof/>
        </w:rPr>
        <w:t>) in the Northeast Pacific Ocean. Fish. Bull. 110, 361–374.</w:t>
      </w:r>
    </w:p>
    <w:p w14:paraId="4E9E4576" w14:textId="77777777" w:rsidR="00F04304" w:rsidRPr="00F04304" w:rsidRDefault="00F04304" w:rsidP="00F04304">
      <w:pPr>
        <w:widowControl w:val="0"/>
        <w:autoSpaceDE w:val="0"/>
        <w:autoSpaceDN w:val="0"/>
        <w:adjustRightInd w:val="0"/>
        <w:spacing w:line="360" w:lineRule="auto"/>
        <w:ind w:left="480" w:hanging="480"/>
        <w:rPr>
          <w:noProof/>
        </w:rPr>
      </w:pPr>
      <w:r w:rsidRPr="00F04304">
        <w:rPr>
          <w:noProof/>
        </w:rPr>
        <w:t>Gertseva, V., Matson, S.E., Cope, J., 2017. Spatial growth variability in marine fish: Example from Northeast Pacific groundfish. ICES J. Mar. Sci. 74, 1602–1613. https://doi.org/10.1093/icesjms/fsx016</w:t>
      </w:r>
    </w:p>
    <w:p w14:paraId="28DBAFA9" w14:textId="77777777" w:rsidR="00F04304" w:rsidRPr="00F04304" w:rsidRDefault="00F04304" w:rsidP="00F04304">
      <w:pPr>
        <w:widowControl w:val="0"/>
        <w:autoSpaceDE w:val="0"/>
        <w:autoSpaceDN w:val="0"/>
        <w:adjustRightInd w:val="0"/>
        <w:spacing w:line="360" w:lineRule="auto"/>
        <w:ind w:left="480" w:hanging="480"/>
        <w:rPr>
          <w:noProof/>
        </w:rPr>
      </w:pPr>
      <w:r w:rsidRPr="00F04304">
        <w:rPr>
          <w:noProof/>
        </w:rPr>
        <w:t>Guthery, F.S., Burnham, K.P., Anderson, D.R., 2003. Model Selection and Multimodel Inference: A Practical Information-Theoretic Approach. J. Wildl. Manage. https://doi.org/10.2307/3802723</w:t>
      </w:r>
    </w:p>
    <w:p w14:paraId="0EEEC089" w14:textId="77777777" w:rsidR="00F04304" w:rsidRPr="00F04304" w:rsidRDefault="00F04304" w:rsidP="00F04304">
      <w:pPr>
        <w:widowControl w:val="0"/>
        <w:autoSpaceDE w:val="0"/>
        <w:autoSpaceDN w:val="0"/>
        <w:adjustRightInd w:val="0"/>
        <w:spacing w:line="360" w:lineRule="auto"/>
        <w:ind w:left="480" w:hanging="480"/>
        <w:rPr>
          <w:noProof/>
        </w:rPr>
      </w:pPr>
      <w:r w:rsidRPr="00F04304">
        <w:rPr>
          <w:noProof/>
        </w:rPr>
        <w:t>Hanselman, D.H., Heifetz, J., Echave, K.B., Dressel, S.C., Jech, J.M., 2015. Move it or lose it: movement and mortality of sablefish tagged in Alaska. Can. J. Fish. Aquat. Sci. 72, 238–251. https://doi.org/10.1139/cjfas-2014-0251</w:t>
      </w:r>
    </w:p>
    <w:p w14:paraId="785D0EF3" w14:textId="77777777" w:rsidR="00F04304" w:rsidRPr="00F04304" w:rsidRDefault="00F04304" w:rsidP="00F04304">
      <w:pPr>
        <w:widowControl w:val="0"/>
        <w:autoSpaceDE w:val="0"/>
        <w:autoSpaceDN w:val="0"/>
        <w:adjustRightInd w:val="0"/>
        <w:spacing w:line="360" w:lineRule="auto"/>
        <w:ind w:left="480" w:hanging="480"/>
        <w:rPr>
          <w:noProof/>
        </w:rPr>
      </w:pPr>
      <w:r w:rsidRPr="00F04304">
        <w:rPr>
          <w:noProof/>
        </w:rPr>
        <w:t>Hanselman, D.H., Lunsford, C.R., Rodgveller, C.J., 2017. Assessment of the sablefish stock in Alaska in 2017. Stock Assess. Fish. Eval. Rep. Groundf. Resour. Gulf Alaska 576–717.</w:t>
      </w:r>
    </w:p>
    <w:p w14:paraId="25136F8C" w14:textId="77777777" w:rsidR="00F04304" w:rsidRPr="00F04304" w:rsidRDefault="00F04304" w:rsidP="00F04304">
      <w:pPr>
        <w:widowControl w:val="0"/>
        <w:autoSpaceDE w:val="0"/>
        <w:autoSpaceDN w:val="0"/>
        <w:adjustRightInd w:val="0"/>
        <w:spacing w:line="360" w:lineRule="auto"/>
        <w:ind w:left="480" w:hanging="480"/>
        <w:rPr>
          <w:noProof/>
        </w:rPr>
      </w:pPr>
      <w:r w:rsidRPr="00F04304">
        <w:rPr>
          <w:noProof/>
        </w:rPr>
        <w:t>Hurst, T.P., Abookire, A.A., 2006. Temporal and spatial variation in potential and realized growth rates of age-0 year northern rock sole. J. Fish Biol. 68, 905–919. https://doi.org/10.1111/j.0022-1112.2006.00985.x</w:t>
      </w:r>
    </w:p>
    <w:p w14:paraId="75AB1DA8" w14:textId="77777777" w:rsidR="00F04304" w:rsidRPr="00F04304" w:rsidRDefault="00F04304" w:rsidP="00F04304">
      <w:pPr>
        <w:widowControl w:val="0"/>
        <w:autoSpaceDE w:val="0"/>
        <w:autoSpaceDN w:val="0"/>
        <w:adjustRightInd w:val="0"/>
        <w:spacing w:line="360" w:lineRule="auto"/>
        <w:ind w:left="480" w:hanging="480"/>
        <w:rPr>
          <w:noProof/>
        </w:rPr>
      </w:pPr>
      <w:r w:rsidRPr="00F04304">
        <w:rPr>
          <w:noProof/>
        </w:rPr>
        <w:lastRenderedPageBreak/>
        <w:t>James, M.K., Armsworth, P.R., Mason, L.B., Bode, L., 2002. The structure of reef fish metapopulations: modelling larval dispersal and retention patterns. Proc. Biol. Sci. 269, 2079–2086. https://doi.org/10.1098/rspb.2002.2128</w:t>
      </w:r>
    </w:p>
    <w:p w14:paraId="409DA107" w14:textId="77777777" w:rsidR="00F04304" w:rsidRPr="00F04304" w:rsidRDefault="00F04304" w:rsidP="00F04304">
      <w:pPr>
        <w:widowControl w:val="0"/>
        <w:autoSpaceDE w:val="0"/>
        <w:autoSpaceDN w:val="0"/>
        <w:adjustRightInd w:val="0"/>
        <w:spacing w:line="360" w:lineRule="auto"/>
        <w:ind w:left="480" w:hanging="480"/>
        <w:rPr>
          <w:noProof/>
        </w:rPr>
      </w:pPr>
      <w:r w:rsidRPr="00F04304">
        <w:rPr>
          <w:noProof/>
        </w:rPr>
        <w:t xml:space="preserve">Jasonowicz, A.J., Goetz, F.W., Goetz, G.W., Nichols, K.M., 2017. Love the one you’re with: genomic evidence of panmixia in the sablefish ( </w:t>
      </w:r>
      <w:r w:rsidRPr="00F04304">
        <w:rPr>
          <w:i/>
          <w:iCs/>
          <w:noProof/>
        </w:rPr>
        <w:t>Anoplopoma fimbria</w:t>
      </w:r>
      <w:r w:rsidRPr="00F04304">
        <w:rPr>
          <w:noProof/>
        </w:rPr>
        <w:t xml:space="preserve"> ). Can. J. Fish. Aquat. Sci. 74, 377–387. https://doi.org/10.1139/cjfas-2016-0012</w:t>
      </w:r>
    </w:p>
    <w:p w14:paraId="7A377211" w14:textId="77777777" w:rsidR="00F04304" w:rsidRPr="00F04304" w:rsidRDefault="00F04304" w:rsidP="00F04304">
      <w:pPr>
        <w:widowControl w:val="0"/>
        <w:autoSpaceDE w:val="0"/>
        <w:autoSpaceDN w:val="0"/>
        <w:adjustRightInd w:val="0"/>
        <w:spacing w:line="360" w:lineRule="auto"/>
        <w:ind w:left="480" w:hanging="480"/>
        <w:rPr>
          <w:noProof/>
        </w:rPr>
      </w:pPr>
      <w:r w:rsidRPr="00F04304">
        <w:rPr>
          <w:noProof/>
        </w:rPr>
        <w:t>Johnson, K.F., Rudd, M.B., Pons, M., Akselrud, C.A., Lee, Q., Haltuch, M.A., Hamel, O.S., 2015. Status of the U.S. sablefish resource in 2015.</w:t>
      </w:r>
    </w:p>
    <w:p w14:paraId="3C1FDEED" w14:textId="77777777" w:rsidR="00F04304" w:rsidRPr="00F04304" w:rsidRDefault="00F04304" w:rsidP="00F04304">
      <w:pPr>
        <w:widowControl w:val="0"/>
        <w:autoSpaceDE w:val="0"/>
        <w:autoSpaceDN w:val="0"/>
        <w:adjustRightInd w:val="0"/>
        <w:spacing w:line="360" w:lineRule="auto"/>
        <w:ind w:left="480" w:hanging="480"/>
        <w:rPr>
          <w:noProof/>
        </w:rPr>
      </w:pPr>
      <w:r w:rsidRPr="00F04304">
        <w:rPr>
          <w:noProof/>
        </w:rPr>
        <w:t>King, J.R., McFarlane, G.A., Beamish, R.J., 2001. Incorporating the dynamics of marine systems into the stock assessment and management of sablefish. Prog. Oceanogr. 49, 619–639. https://doi.org/10.1016/S0079-6611(01)00044-1</w:t>
      </w:r>
    </w:p>
    <w:p w14:paraId="2DB8018A" w14:textId="77777777" w:rsidR="00F04304" w:rsidRPr="00F04304" w:rsidRDefault="00F04304" w:rsidP="00F04304">
      <w:pPr>
        <w:widowControl w:val="0"/>
        <w:autoSpaceDE w:val="0"/>
        <w:autoSpaceDN w:val="0"/>
        <w:adjustRightInd w:val="0"/>
        <w:spacing w:line="360" w:lineRule="auto"/>
        <w:ind w:left="480" w:hanging="480"/>
        <w:rPr>
          <w:noProof/>
        </w:rPr>
      </w:pPr>
      <w:r w:rsidRPr="00F04304">
        <w:rPr>
          <w:noProof/>
        </w:rPr>
        <w:t>Kristensen, K., Nielsen, A., Berg, C., Skaug, H., Bell, B., 2016. TMB: Automatic Differentiation and Laplace Approximation. ournal Stat. Softw. 70, 1–21. https://doi.org/10.18637/jss.v070.i05</w:t>
      </w:r>
    </w:p>
    <w:p w14:paraId="071FE400" w14:textId="77777777" w:rsidR="00F04304" w:rsidRPr="00F04304" w:rsidRDefault="00F04304" w:rsidP="00F04304">
      <w:pPr>
        <w:widowControl w:val="0"/>
        <w:autoSpaceDE w:val="0"/>
        <w:autoSpaceDN w:val="0"/>
        <w:adjustRightInd w:val="0"/>
        <w:spacing w:line="360" w:lineRule="auto"/>
        <w:ind w:left="480" w:hanging="480"/>
        <w:rPr>
          <w:noProof/>
        </w:rPr>
      </w:pPr>
      <w:r w:rsidRPr="00F04304">
        <w:rPr>
          <w:noProof/>
        </w:rPr>
        <w:t>Mason, J.C., Beamish, R.J., McFarlane, G.A., 1983. Sexual Maturity, Fecundity, Spawning, and Early Life History of Sablefish ( Anoplopoma fimbria ) off the Pacific Coast of Canada. Can. J. Fish. Aquat. Sci. https://doi.org/10.1139/f83-247</w:t>
      </w:r>
    </w:p>
    <w:p w14:paraId="6D7A97CF" w14:textId="77777777" w:rsidR="00F04304" w:rsidRPr="00F04304" w:rsidRDefault="00F04304" w:rsidP="00F04304">
      <w:pPr>
        <w:widowControl w:val="0"/>
        <w:autoSpaceDE w:val="0"/>
        <w:autoSpaceDN w:val="0"/>
        <w:adjustRightInd w:val="0"/>
        <w:spacing w:line="360" w:lineRule="auto"/>
        <w:ind w:left="480" w:hanging="480"/>
        <w:rPr>
          <w:noProof/>
        </w:rPr>
      </w:pPr>
      <w:r w:rsidRPr="00F04304">
        <w:rPr>
          <w:noProof/>
        </w:rPr>
        <w:t>McDevitt, M., 1990. Growth Analysis of Sablefish From Mark-Recapture Data From the Northeast Pacific. University of Washington.</w:t>
      </w:r>
    </w:p>
    <w:p w14:paraId="131EC8CD" w14:textId="77777777" w:rsidR="00F04304" w:rsidRPr="00F04304" w:rsidRDefault="00F04304" w:rsidP="00F04304">
      <w:pPr>
        <w:widowControl w:val="0"/>
        <w:autoSpaceDE w:val="0"/>
        <w:autoSpaceDN w:val="0"/>
        <w:adjustRightInd w:val="0"/>
        <w:spacing w:line="360" w:lineRule="auto"/>
        <w:ind w:left="480" w:hanging="480"/>
        <w:rPr>
          <w:noProof/>
        </w:rPr>
      </w:pPr>
      <w:r w:rsidRPr="00F04304">
        <w:rPr>
          <w:noProof/>
        </w:rPr>
        <w:t>Punt, A.E., 2003. The performance of a size-structured stock assessment method in the face of spatial heterogeneity in growth. Fish. Res. 65, 391–409. https://doi.org/10.1016/j.fishres.2003.09.028</w:t>
      </w:r>
    </w:p>
    <w:p w14:paraId="1F0A29D4" w14:textId="77777777" w:rsidR="00F04304" w:rsidRPr="00F04304" w:rsidRDefault="00F04304" w:rsidP="00F04304">
      <w:pPr>
        <w:widowControl w:val="0"/>
        <w:autoSpaceDE w:val="0"/>
        <w:autoSpaceDN w:val="0"/>
        <w:adjustRightInd w:val="0"/>
        <w:spacing w:line="360" w:lineRule="auto"/>
        <w:ind w:left="480" w:hanging="480"/>
        <w:rPr>
          <w:noProof/>
        </w:rPr>
      </w:pPr>
      <w:r w:rsidRPr="00F04304">
        <w:rPr>
          <w:noProof/>
        </w:rPr>
        <w:t>R Development Core Team, R., 2011. R: A Language and Environment for Statistical Computing, R Foundation for Statistical Computing. https://doi.org/10.1007/978-3-540-74686-7</w:t>
      </w:r>
    </w:p>
    <w:p w14:paraId="63F37D2F" w14:textId="77777777" w:rsidR="00F04304" w:rsidRPr="00F04304" w:rsidRDefault="00F04304" w:rsidP="00F04304">
      <w:pPr>
        <w:widowControl w:val="0"/>
        <w:autoSpaceDE w:val="0"/>
        <w:autoSpaceDN w:val="0"/>
        <w:adjustRightInd w:val="0"/>
        <w:spacing w:line="360" w:lineRule="auto"/>
        <w:ind w:left="480" w:hanging="480"/>
        <w:rPr>
          <w:noProof/>
        </w:rPr>
      </w:pPr>
      <w:r w:rsidRPr="00F04304">
        <w:rPr>
          <w:noProof/>
        </w:rPr>
        <w:t>Ricker, W., 1969. Effects of size-selective mortality and sampling bias on estimates of growth, mortality, production and yield. J. Fish. Res. Board Canada. https://doi.org/10.1139/f69-051</w:t>
      </w:r>
    </w:p>
    <w:p w14:paraId="0F1665BE" w14:textId="77777777" w:rsidR="00F04304" w:rsidRPr="00F04304" w:rsidRDefault="00F04304" w:rsidP="00F04304">
      <w:pPr>
        <w:widowControl w:val="0"/>
        <w:autoSpaceDE w:val="0"/>
        <w:autoSpaceDN w:val="0"/>
        <w:adjustRightInd w:val="0"/>
        <w:spacing w:line="360" w:lineRule="auto"/>
        <w:ind w:left="480" w:hanging="480"/>
        <w:rPr>
          <w:noProof/>
        </w:rPr>
      </w:pPr>
      <w:r w:rsidRPr="00F04304">
        <w:rPr>
          <w:noProof/>
        </w:rPr>
        <w:lastRenderedPageBreak/>
        <w:t>Rodionov, S., Overland, J.E., 2005. Application of a sequential regime shift detection method to the Bering Sea ecosystem. ICES J. Mar. Sci. 62, 328–332. https://doi.org/10.1016/j.icesjms.2005.01.013</w:t>
      </w:r>
    </w:p>
    <w:p w14:paraId="6949F28D" w14:textId="77777777" w:rsidR="00F04304" w:rsidRPr="00F04304" w:rsidRDefault="00F04304" w:rsidP="00F04304">
      <w:pPr>
        <w:widowControl w:val="0"/>
        <w:autoSpaceDE w:val="0"/>
        <w:autoSpaceDN w:val="0"/>
        <w:adjustRightInd w:val="0"/>
        <w:spacing w:line="360" w:lineRule="auto"/>
        <w:ind w:left="480" w:hanging="480"/>
        <w:rPr>
          <w:noProof/>
        </w:rPr>
      </w:pPr>
      <w:r w:rsidRPr="00F04304">
        <w:rPr>
          <w:noProof/>
        </w:rPr>
        <w:t>Rodionov, S.N., 2004. A sequential algorithm for testing climate regime shifts. Geophys. Res. Lett. 31, 2–5. https://doi.org/10.1029/2004GL019448</w:t>
      </w:r>
    </w:p>
    <w:p w14:paraId="54EB04D5" w14:textId="77777777" w:rsidR="00F04304" w:rsidRPr="00F04304" w:rsidRDefault="00F04304" w:rsidP="00F04304">
      <w:pPr>
        <w:widowControl w:val="0"/>
        <w:autoSpaceDE w:val="0"/>
        <w:autoSpaceDN w:val="0"/>
        <w:adjustRightInd w:val="0"/>
        <w:spacing w:line="360" w:lineRule="auto"/>
        <w:ind w:left="480" w:hanging="480"/>
        <w:rPr>
          <w:noProof/>
        </w:rPr>
      </w:pPr>
      <w:r w:rsidRPr="00F04304">
        <w:rPr>
          <w:noProof/>
        </w:rPr>
        <w:t>Schnute, J., 1981. A Versatile Growth Model with Statistically Stable Parameters. Can. J. Fish. Aquat. Sci. 38, 1128–1140. https://doi.org/10.1139/f81-153</w:t>
      </w:r>
    </w:p>
    <w:p w14:paraId="572531A6" w14:textId="77777777" w:rsidR="00F04304" w:rsidRPr="00F04304" w:rsidRDefault="00F04304" w:rsidP="00F04304">
      <w:pPr>
        <w:widowControl w:val="0"/>
        <w:autoSpaceDE w:val="0"/>
        <w:autoSpaceDN w:val="0"/>
        <w:adjustRightInd w:val="0"/>
        <w:spacing w:line="360" w:lineRule="auto"/>
        <w:ind w:left="480" w:hanging="480"/>
        <w:rPr>
          <w:noProof/>
        </w:rPr>
      </w:pPr>
      <w:r w:rsidRPr="00F04304">
        <w:rPr>
          <w:noProof/>
        </w:rPr>
        <w:t>Shotwell, S.K., Hanselman, D.H., Belkin, I.M., 2014. Toward biophysical synergy: Investigating advection along the Polar Front to identify factors influencing Alaska sablefish recruitment. Deep. Res. Part II 107, 40–53. https://doi.org/10.1016/j.dsr2.2012.08.024</w:t>
      </w:r>
    </w:p>
    <w:p w14:paraId="48EE9814" w14:textId="77777777" w:rsidR="00F04304" w:rsidRPr="00F04304" w:rsidRDefault="00F04304" w:rsidP="00F04304">
      <w:pPr>
        <w:widowControl w:val="0"/>
        <w:autoSpaceDE w:val="0"/>
        <w:autoSpaceDN w:val="0"/>
        <w:adjustRightInd w:val="0"/>
        <w:spacing w:line="360" w:lineRule="auto"/>
        <w:ind w:left="480" w:hanging="480"/>
        <w:rPr>
          <w:noProof/>
        </w:rPr>
      </w:pPr>
      <w:r w:rsidRPr="00F04304">
        <w:rPr>
          <w:noProof/>
        </w:rPr>
        <w:t>Simpson, G.L., 2018. Modelling palaeoecological time series using generalized additive models. bioRxiv. https://doi.org/10.1101/322248</w:t>
      </w:r>
    </w:p>
    <w:p w14:paraId="044D0AE4" w14:textId="77777777" w:rsidR="00F04304" w:rsidRPr="00F04304" w:rsidRDefault="00F04304" w:rsidP="00F04304">
      <w:pPr>
        <w:widowControl w:val="0"/>
        <w:autoSpaceDE w:val="0"/>
        <w:autoSpaceDN w:val="0"/>
        <w:adjustRightInd w:val="0"/>
        <w:spacing w:line="360" w:lineRule="auto"/>
        <w:ind w:left="480" w:hanging="480"/>
        <w:rPr>
          <w:noProof/>
        </w:rPr>
      </w:pPr>
      <w:r w:rsidRPr="00F04304">
        <w:rPr>
          <w:noProof/>
        </w:rPr>
        <w:t>Stawitz, C.C., Essington, T.E., Branch, T.A., Haltuch, M.A., Hollowed, A.B., Spencer, P.D., 2015. A state-space approach for detecting growth variation and application to North Pacific groundfish. Can. J. Fish. Aquat. Sci. 72, 1316–1328. https://doi.org/10.1139/cjfas-2014-0558</w:t>
      </w:r>
    </w:p>
    <w:p w14:paraId="1AA77538" w14:textId="77777777" w:rsidR="00F04304" w:rsidRPr="00F04304" w:rsidRDefault="00F04304" w:rsidP="00F04304">
      <w:pPr>
        <w:widowControl w:val="0"/>
        <w:autoSpaceDE w:val="0"/>
        <w:autoSpaceDN w:val="0"/>
        <w:adjustRightInd w:val="0"/>
        <w:spacing w:line="360" w:lineRule="auto"/>
        <w:ind w:left="480" w:hanging="480"/>
        <w:rPr>
          <w:noProof/>
        </w:rPr>
      </w:pPr>
      <w:r w:rsidRPr="00F04304">
        <w:rPr>
          <w:noProof/>
        </w:rPr>
        <w:t>Stawitz, C.C., Haltuch, M.A., Johnson, K.F., Sciences, F., Fisheries, N., Marine, N., Service, F., Oceanographic, N., 2019. How does growth misspecification affect management advice derived from an integrated fisheries stock assessment model ? Fish. Res. 213, 12–21. https://doi.org/10.1016/j.fishres.2019.01.004</w:t>
      </w:r>
    </w:p>
    <w:p w14:paraId="25489526" w14:textId="77777777" w:rsidR="00F04304" w:rsidRPr="00F04304" w:rsidRDefault="00F04304" w:rsidP="00F04304">
      <w:pPr>
        <w:widowControl w:val="0"/>
        <w:autoSpaceDE w:val="0"/>
        <w:autoSpaceDN w:val="0"/>
        <w:adjustRightInd w:val="0"/>
        <w:spacing w:line="360" w:lineRule="auto"/>
        <w:ind w:left="480" w:hanging="480"/>
        <w:rPr>
          <w:noProof/>
        </w:rPr>
      </w:pPr>
      <w:r w:rsidRPr="00F04304">
        <w:rPr>
          <w:noProof/>
        </w:rPr>
        <w:t>Taylor, B.M., Brandl, S.J., Kapur, M., Robbins, W.D., Johnson, G., Huveneers, C., Renaud, P., Choat, J.H., 2018. Bottom-up processes mediated by social systems drive demographic traits of coral-reef fishes. Ecology 99, 642–651. https://doi.org/10.1002/ecy.2127</w:t>
      </w:r>
    </w:p>
    <w:p w14:paraId="6C8EA84C" w14:textId="77777777" w:rsidR="00F04304" w:rsidRPr="00F04304" w:rsidRDefault="00F04304" w:rsidP="00F04304">
      <w:pPr>
        <w:widowControl w:val="0"/>
        <w:autoSpaceDE w:val="0"/>
        <w:autoSpaceDN w:val="0"/>
        <w:adjustRightInd w:val="0"/>
        <w:spacing w:line="360" w:lineRule="auto"/>
        <w:ind w:left="480" w:hanging="480"/>
        <w:rPr>
          <w:noProof/>
        </w:rPr>
      </w:pPr>
      <w:r w:rsidRPr="00F04304">
        <w:rPr>
          <w:noProof/>
        </w:rPr>
        <w:t>Thorson, J.T., 2019a. Guidance for decisions using the Vector Autoregressive Spatio-Temporal (VAST) package in stock, ecosystem, habitat and climate assessments. Fish. Res. 210, 143–161. https://doi.org/10.1016/j.fishres.2018.10.013</w:t>
      </w:r>
    </w:p>
    <w:p w14:paraId="37DB4F1D" w14:textId="77777777" w:rsidR="00F04304" w:rsidRPr="00F04304" w:rsidRDefault="00F04304" w:rsidP="00F04304">
      <w:pPr>
        <w:widowControl w:val="0"/>
        <w:autoSpaceDE w:val="0"/>
        <w:autoSpaceDN w:val="0"/>
        <w:adjustRightInd w:val="0"/>
        <w:spacing w:line="360" w:lineRule="auto"/>
        <w:ind w:left="480" w:hanging="480"/>
        <w:rPr>
          <w:noProof/>
        </w:rPr>
      </w:pPr>
      <w:r w:rsidRPr="00F04304">
        <w:rPr>
          <w:noProof/>
        </w:rPr>
        <w:t xml:space="preserve">Thorson, J.T., 2019b. Guidance for decisions using the Vector Autoregressive Spatio-Temporal (VAST) package in stock, ecosystem, habitat and climate assessments. Fish. Res. </w:t>
      </w:r>
      <w:r w:rsidRPr="00F04304">
        <w:rPr>
          <w:noProof/>
        </w:rPr>
        <w:lastRenderedPageBreak/>
        <w:t>https://doi.org/10.1016/j.fishres.2018.10.013</w:t>
      </w:r>
    </w:p>
    <w:p w14:paraId="7376EDC3" w14:textId="77777777" w:rsidR="00F04304" w:rsidRPr="00F04304" w:rsidRDefault="00F04304" w:rsidP="00F04304">
      <w:pPr>
        <w:widowControl w:val="0"/>
        <w:autoSpaceDE w:val="0"/>
        <w:autoSpaceDN w:val="0"/>
        <w:adjustRightInd w:val="0"/>
        <w:spacing w:line="360" w:lineRule="auto"/>
        <w:ind w:left="480" w:hanging="480"/>
        <w:rPr>
          <w:noProof/>
        </w:rPr>
      </w:pPr>
      <w:r w:rsidRPr="00F04304">
        <w:rPr>
          <w:noProof/>
        </w:rPr>
        <w:t>Thorson, J.T., Skaug, H.J., Kristensen, K., Shelton, A.O., Ward, E.J., Harms, J.H., Benante, J.A., Inouye, B.D., 2015. The importance of spatial models for estimating the strength of density dependence. Ecology 96, 1202–1212. https://doi.org/10.1890/14-0739.1</w:t>
      </w:r>
    </w:p>
    <w:p w14:paraId="348C5710" w14:textId="77777777" w:rsidR="00F04304" w:rsidRPr="00F04304" w:rsidRDefault="00F04304" w:rsidP="00F04304">
      <w:pPr>
        <w:widowControl w:val="0"/>
        <w:autoSpaceDE w:val="0"/>
        <w:autoSpaceDN w:val="0"/>
        <w:adjustRightInd w:val="0"/>
        <w:spacing w:line="360" w:lineRule="auto"/>
        <w:ind w:left="480" w:hanging="480"/>
        <w:rPr>
          <w:noProof/>
        </w:rPr>
      </w:pPr>
      <w:r w:rsidRPr="00F04304">
        <w:rPr>
          <w:noProof/>
        </w:rPr>
        <w:t>von Bertalanffy, L., 1957. Quantitative Laws in Metabolism and Growth. Q. Rev. Biol. https://doi.org/10.1086/401873</w:t>
      </w:r>
    </w:p>
    <w:p w14:paraId="06F4D928" w14:textId="77777777" w:rsidR="00F04304" w:rsidRPr="00F04304" w:rsidRDefault="00F04304" w:rsidP="00F04304">
      <w:pPr>
        <w:widowControl w:val="0"/>
        <w:autoSpaceDE w:val="0"/>
        <w:autoSpaceDN w:val="0"/>
        <w:adjustRightInd w:val="0"/>
        <w:spacing w:line="360" w:lineRule="auto"/>
        <w:ind w:left="480" w:hanging="480"/>
        <w:rPr>
          <w:noProof/>
        </w:rPr>
      </w:pPr>
      <w:r w:rsidRPr="00F04304">
        <w:rPr>
          <w:noProof/>
        </w:rPr>
        <w:t>Wood, S.N., 2011. Fast stable restricted maximum likelihood and marginal likelihood estimation of semiparametric generalized linear models. J. R. Stat. Soc. Ser. B Stat. Methodol. https://doi.org/10.1111/j.1467-9868.2010.00749.x</w:t>
      </w:r>
    </w:p>
    <w:p w14:paraId="695E1B34" w14:textId="77777777" w:rsidR="00461B39" w:rsidRDefault="00BB02E4">
      <w:pPr>
        <w:spacing w:line="360" w:lineRule="auto"/>
      </w:pPr>
      <w:r w:rsidRPr="004906F5">
        <w:fldChar w:fldCharType="end"/>
      </w:r>
    </w:p>
    <w:sectPr w:rsidR="00461B39" w:rsidSect="00E04E9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6" w:author="Christine Stawitz" w:date="2019-05-03T12:34:00Z" w:initials="CS">
    <w:p w14:paraId="12A1105E" w14:textId="5E3F0694" w:rsidR="005E756B" w:rsidRDefault="005E756B">
      <w:pPr>
        <w:pStyle w:val="CommentText"/>
      </w:pPr>
      <w:r>
        <w:rPr>
          <w:rStyle w:val="CommentReference"/>
        </w:rPr>
        <w:annotationRef/>
      </w:r>
      <w:r>
        <w:t>Breakpoints make me think of breakpoints in the growth curve – maybe spatial zones of length-at-age variation?</w:t>
      </w:r>
    </w:p>
  </w:comment>
  <w:comment w:id="8" w:author="Melissa Haltuch" w:date="2019-04-12T10:16:00Z" w:initials="MH">
    <w:p w14:paraId="333CCB6B" w14:textId="72CF21CA" w:rsidR="005E756B" w:rsidRDefault="005E756B">
      <w:pPr>
        <w:pStyle w:val="CommentText"/>
      </w:pPr>
      <w:r>
        <w:rPr>
          <w:rStyle w:val="CommentReference"/>
        </w:rPr>
        <w:annotationRef/>
      </w:r>
      <w:r>
        <w:t>Consider adding a sentence on spatial break points here.</w:t>
      </w:r>
    </w:p>
  </w:comment>
  <w:comment w:id="15" w:author="Christine Stawitz" w:date="2019-05-03T12:36:00Z" w:initials="CS">
    <w:p w14:paraId="2489D9CC" w14:textId="60B272B8" w:rsidR="005E756B" w:rsidRDefault="005E756B">
      <w:pPr>
        <w:pStyle w:val="CommentText"/>
      </w:pPr>
      <w:r>
        <w:rPr>
          <w:rStyle w:val="CommentReference"/>
        </w:rPr>
        <w:annotationRef/>
      </w:r>
      <w:r>
        <w:rPr>
          <w:rStyle w:val="CommentReference"/>
        </w:rPr>
        <w:t xml:space="preserve">Western US or northeast pacific? </w:t>
      </w:r>
      <w:proofErr w:type="spellStart"/>
      <w:r>
        <w:rPr>
          <w:rStyle w:val="CommentReference"/>
        </w:rPr>
        <w:t>Myabe</w:t>
      </w:r>
      <w:proofErr w:type="spellEnd"/>
      <w:r>
        <w:rPr>
          <w:rStyle w:val="CommentReference"/>
        </w:rPr>
        <w:t xml:space="preserve"> more interesting to point out this is consistent with the hypothesis/theoretical prediction of </w:t>
      </w:r>
      <w:proofErr w:type="spellStart"/>
      <w:r>
        <w:rPr>
          <w:rStyle w:val="CommentReference"/>
        </w:rPr>
        <w:t>countergradient</w:t>
      </w:r>
      <w:proofErr w:type="spellEnd"/>
      <w:r>
        <w:rPr>
          <w:rStyle w:val="CommentReference"/>
        </w:rPr>
        <w:t xml:space="preserve"> variation in growth</w:t>
      </w:r>
    </w:p>
  </w:comment>
  <w:comment w:id="23" w:author="Christine Stawitz" w:date="2019-05-03T12:37:00Z" w:initials="CS">
    <w:p w14:paraId="7E9705ED" w14:textId="678B1248" w:rsidR="005E756B" w:rsidRDefault="005E756B">
      <w:pPr>
        <w:pStyle w:val="CommentText"/>
      </w:pPr>
      <w:r>
        <w:rPr>
          <w:rStyle w:val="CommentReference"/>
        </w:rPr>
        <w:annotationRef/>
      </w:r>
      <w:r>
        <w:t>Management or modeling?</w:t>
      </w:r>
    </w:p>
  </w:comment>
  <w:comment w:id="22" w:author="Christine Stawitz" w:date="2019-05-03T12:39:00Z" w:initials="CS">
    <w:p w14:paraId="38B50AD3" w14:textId="795320F4" w:rsidR="005E756B" w:rsidRDefault="005E756B">
      <w:pPr>
        <w:pStyle w:val="CommentText"/>
      </w:pPr>
      <w:r>
        <w:rPr>
          <w:rStyle w:val="CommentReference"/>
        </w:rPr>
        <w:annotationRef/>
      </w:r>
      <w:r>
        <w:t>This starts very specific -can you broaden it? i.e. start with the fact that fish populations display spatial patterns which often do not match the scale of management</w:t>
      </w:r>
    </w:p>
  </w:comment>
  <w:comment w:id="24" w:author="Melissa Haltuch" w:date="2019-04-12T10:18:00Z" w:initials="MH">
    <w:p w14:paraId="2AF5103C" w14:textId="0F77090B" w:rsidR="005E756B" w:rsidRDefault="005E756B">
      <w:pPr>
        <w:pStyle w:val="CommentText"/>
      </w:pPr>
      <w:r>
        <w:rPr>
          <w:rStyle w:val="CommentReference"/>
        </w:rPr>
        <w:annotationRef/>
      </w:r>
      <w:r>
        <w:t>As well as political boundaries</w:t>
      </w:r>
    </w:p>
  </w:comment>
  <w:comment w:id="31" w:author="Christine Stawitz" w:date="2019-05-03T12:49:00Z" w:initials="CS">
    <w:p w14:paraId="2CD9449B" w14:textId="5CDD05BA" w:rsidR="005E756B" w:rsidRDefault="005E756B">
      <w:pPr>
        <w:pStyle w:val="CommentText"/>
      </w:pPr>
      <w:r>
        <w:rPr>
          <w:rStyle w:val="CommentReference"/>
        </w:rPr>
        <w:annotationRef/>
      </w:r>
      <w:r>
        <w:rPr>
          <w:rStyle w:val="CommentReference"/>
        </w:rPr>
        <w:t xml:space="preserve">Somewhere it needs to be acknowledged that fish size-at-age data is not necessarily 1:1 with somatic growth – here it seems you use the terms interchangeably when it seems reasonable gear (see Thorson and </w:t>
      </w:r>
      <w:proofErr w:type="spellStart"/>
      <w:r>
        <w:rPr>
          <w:rStyle w:val="CommentReference"/>
        </w:rPr>
        <w:t>Simpendorfer</w:t>
      </w:r>
      <w:proofErr w:type="spellEnd"/>
      <w:r>
        <w:rPr>
          <w:rStyle w:val="CommentReference"/>
        </w:rPr>
        <w:t xml:space="preserve">) /different fishing patterns (see Hilborn and Minte-Vera)/growth could be interacting to produce </w:t>
      </w:r>
      <w:proofErr w:type="spellStart"/>
      <w:r>
        <w:rPr>
          <w:rStyle w:val="CommentReference"/>
        </w:rPr>
        <w:t>spatio</w:t>
      </w:r>
      <w:proofErr w:type="spellEnd"/>
      <w:r>
        <w:rPr>
          <w:rStyle w:val="CommentReference"/>
        </w:rPr>
        <w:t xml:space="preserve">-temporal patterns in size-at-age data. </w:t>
      </w:r>
    </w:p>
  </w:comment>
  <w:comment w:id="35" w:author="Christine Stawitz" w:date="2019-05-03T12:44:00Z" w:initials="CS">
    <w:p w14:paraId="7A98B580" w14:textId="2E14FFD7" w:rsidR="005E756B" w:rsidRDefault="005E756B">
      <w:pPr>
        <w:pStyle w:val="CommentText"/>
      </w:pPr>
      <w:r>
        <w:rPr>
          <w:rStyle w:val="CommentReference"/>
        </w:rPr>
        <w:annotationRef/>
      </w:r>
      <w:r>
        <w:t>Sounds like the beliefs were not about stock structure but rather sampling (gear type)</w:t>
      </w:r>
    </w:p>
  </w:comment>
  <w:comment w:id="39" w:author="Christine Stawitz" w:date="2019-05-03T12:47:00Z" w:initials="CS">
    <w:p w14:paraId="4CE753B6" w14:textId="6C251262" w:rsidR="005E756B" w:rsidRDefault="005E756B">
      <w:pPr>
        <w:pStyle w:val="CommentText"/>
      </w:pPr>
      <w:r>
        <w:rPr>
          <w:rStyle w:val="CommentReference"/>
        </w:rPr>
        <w:annotationRef/>
      </w:r>
      <w:r>
        <w:t xml:space="preserve">The use of ‘significant’ here implies the method </w:t>
      </w:r>
      <w:proofErr w:type="gramStart"/>
      <w:r>
        <w:t>is able to</w:t>
      </w:r>
      <w:proofErr w:type="gramEnd"/>
      <w:r>
        <w:t xml:space="preserve"> determine if break points are statistically significant. If your method only defines breakpoints and does not assess their statistical significance, I would remove significant or replace it</w:t>
      </w:r>
    </w:p>
  </w:comment>
  <w:comment w:id="54" w:author="Christine Stawitz" w:date="2019-05-03T13:34:00Z" w:initials="CS">
    <w:p w14:paraId="55950078" w14:textId="6682D57C" w:rsidR="005E756B" w:rsidRDefault="005E756B">
      <w:pPr>
        <w:pStyle w:val="CommentText"/>
      </w:pPr>
      <w:r>
        <w:rPr>
          <w:rStyle w:val="CommentReference"/>
        </w:rPr>
        <w:annotationRef/>
      </w:r>
      <w:r>
        <w:t xml:space="preserve">It seems like the issues here are 1. There are three population dynamics models when it is a single population and 2. The spatial scale of growth variation may not match management boundaries. </w:t>
      </w:r>
    </w:p>
  </w:comment>
  <w:comment w:id="56" w:author="Christine Stawitz" w:date="2019-05-03T14:12:00Z" w:initials="CS">
    <w:p w14:paraId="3DB20ADC" w14:textId="4703A0F3" w:rsidR="005E756B" w:rsidRDefault="005E756B">
      <w:pPr>
        <w:pStyle w:val="CommentText"/>
      </w:pPr>
      <w:r>
        <w:rPr>
          <w:rStyle w:val="CommentReference"/>
        </w:rPr>
        <w:annotationRef/>
      </w:r>
      <w:r>
        <w:t>In this paragraph you seem to be trying to keep it general, so perhaps just call this the response variable and go into length-at-age and fish of age 6 only when you talk about the sablefish case study</w:t>
      </w:r>
    </w:p>
  </w:comment>
  <w:comment w:id="81" w:author="Christine Stawitz" w:date="2019-05-03T13:57:00Z" w:initials="CS">
    <w:p w14:paraId="44E991BF" w14:textId="481F0F08" w:rsidR="005E756B" w:rsidRDefault="005E756B">
      <w:pPr>
        <w:pStyle w:val="CommentText"/>
      </w:pPr>
      <w:r>
        <w:rPr>
          <w:rStyle w:val="CommentReference"/>
        </w:rPr>
        <w:annotationRef/>
      </w:r>
      <w:r>
        <w:t>This implies they are all smoothed by the same function</w:t>
      </w:r>
    </w:p>
  </w:comment>
  <w:comment w:id="89" w:author="Christine Stawitz" w:date="2019-05-03T13:41:00Z" w:initials="CS">
    <w:p w14:paraId="58E22C49" w14:textId="77C9DB2F" w:rsidR="005E756B" w:rsidRDefault="005E756B">
      <w:pPr>
        <w:pStyle w:val="CommentText"/>
      </w:pPr>
      <w:r>
        <w:rPr>
          <w:rStyle w:val="CommentReference"/>
        </w:rPr>
        <w:annotationRef/>
      </w:r>
    </w:p>
  </w:comment>
  <w:comment w:id="90" w:author="Christine Stawitz" w:date="2019-05-03T13:41:00Z" w:initials="CS">
    <w:p w14:paraId="45F1713D" w14:textId="5A91FA70" w:rsidR="005E756B" w:rsidRDefault="005E756B">
      <w:pPr>
        <w:pStyle w:val="CommentText"/>
      </w:pPr>
      <w:r>
        <w:rPr>
          <w:rStyle w:val="CommentReference"/>
        </w:rPr>
        <w:annotationRef/>
      </w:r>
    </w:p>
  </w:comment>
  <w:comment w:id="91" w:author="Christine Stawitz" w:date="2019-05-03T13:41:00Z" w:initials="CS">
    <w:p w14:paraId="74C45B7C" w14:textId="1F28FAF6" w:rsidR="005E756B" w:rsidRDefault="005E756B">
      <w:pPr>
        <w:pStyle w:val="CommentText"/>
      </w:pPr>
      <w:r>
        <w:rPr>
          <w:rStyle w:val="CommentReference"/>
        </w:rPr>
        <w:annotationRef/>
      </w:r>
      <w:r>
        <w:t>I don’t understand what you’re trying to say here</w:t>
      </w:r>
    </w:p>
  </w:comment>
  <w:comment w:id="95" w:author="Christine Stawitz" w:date="2019-05-03T13:58:00Z" w:initials="CS">
    <w:p w14:paraId="2B2D75E5" w14:textId="2ADF50A1" w:rsidR="005E756B" w:rsidRDefault="005E756B">
      <w:pPr>
        <w:pStyle w:val="CommentText"/>
      </w:pPr>
      <w:r>
        <w:rPr>
          <w:rStyle w:val="CommentReference"/>
        </w:rPr>
        <w:annotationRef/>
      </w:r>
      <w:r>
        <w:t xml:space="preserve">Female? </w:t>
      </w:r>
    </w:p>
  </w:comment>
  <w:comment w:id="94" w:author="Melissa Haltuch" w:date="2019-04-12T10:24:00Z" w:initials="MH">
    <w:p w14:paraId="2A1212C1" w14:textId="2A2C34A2" w:rsidR="005E756B" w:rsidRDefault="005E756B">
      <w:pPr>
        <w:pStyle w:val="CommentText"/>
      </w:pPr>
      <w:r>
        <w:rPr>
          <w:rStyle w:val="CommentReference"/>
        </w:rPr>
        <w:annotationRef/>
      </w:r>
      <w:r>
        <w:t>Using fish of only a single well selected age would also eliminate concerns with differing survey selectivity between regions/survey methods, correct? You should mention this here.</w:t>
      </w:r>
    </w:p>
  </w:comment>
  <w:comment w:id="96" w:author="Christine Stawitz" w:date="2019-05-03T13:59:00Z" w:initials="CS">
    <w:p w14:paraId="234C16AB" w14:textId="29BCF643" w:rsidR="005E756B" w:rsidRDefault="005E756B">
      <w:pPr>
        <w:pStyle w:val="CommentText"/>
      </w:pPr>
      <w:r>
        <w:rPr>
          <w:rStyle w:val="CommentReference"/>
        </w:rPr>
        <w:annotationRef/>
      </w:r>
      <w:r>
        <w:t>By the GAM do you mean you took the derivative of the whole right-hand side (i.e. inverse link function (g^-1)) or the linear predictor (i.e. f(x)+f(y)+…)?</w:t>
      </w:r>
    </w:p>
  </w:comment>
  <w:comment w:id="97" w:author="Christine Stawitz" w:date="2019-05-03T13:59:00Z" w:initials="CS">
    <w:p w14:paraId="20621852" w14:textId="5C6E1A9F" w:rsidR="005E756B" w:rsidRDefault="005E756B">
      <w:pPr>
        <w:pStyle w:val="CommentText"/>
      </w:pPr>
      <w:r>
        <w:rPr>
          <w:rStyle w:val="CommentReference"/>
        </w:rPr>
        <w:annotationRef/>
      </w:r>
      <w:r>
        <w:t>In the into it seemed like you were only talking about spatial breakpoints – I would add some additional intro of temporal breakpoints if you are using these too</w:t>
      </w:r>
    </w:p>
  </w:comment>
  <w:comment w:id="99" w:author="Melissa Haltuch" w:date="2019-04-12T10:26:00Z" w:initials="MH">
    <w:p w14:paraId="2563FEB2" w14:textId="6885389A" w:rsidR="005E756B" w:rsidRDefault="005E756B">
      <w:pPr>
        <w:pStyle w:val="CommentText"/>
      </w:pPr>
      <w:r>
        <w:rPr>
          <w:rStyle w:val="CommentReference"/>
        </w:rPr>
        <w:annotationRef/>
      </w:r>
      <w:r>
        <w:t>You are using size at age and length at age interchangeable, I would pick one and use this consistently through the paper.</w:t>
      </w:r>
    </w:p>
  </w:comment>
  <w:comment w:id="100" w:author="Christine Stawitz" w:date="2019-05-03T14:01:00Z" w:initials="CS">
    <w:p w14:paraId="3823F6C8" w14:textId="46BB5EA4" w:rsidR="005E756B" w:rsidRDefault="005E756B">
      <w:pPr>
        <w:pStyle w:val="CommentText"/>
      </w:pPr>
      <w:r>
        <w:rPr>
          <w:rStyle w:val="CommentReference"/>
        </w:rPr>
        <w:annotationRef/>
      </w:r>
      <w:r>
        <w:t>In the intro where you mention this is commonly done in other systems, or here, add more background on why this is a valid assumption – it’s not immediately clear to me</w:t>
      </w:r>
    </w:p>
  </w:comment>
  <w:comment w:id="101" w:author="Christine Stawitz" w:date="2019-05-03T14:03:00Z" w:initials="CS">
    <w:p w14:paraId="0186998D" w14:textId="24305222" w:rsidR="005E756B" w:rsidRDefault="005E756B">
      <w:pPr>
        <w:pStyle w:val="CommentText"/>
      </w:pPr>
      <w:r>
        <w:rPr>
          <w:rStyle w:val="CommentReference"/>
        </w:rPr>
        <w:annotationRef/>
      </w:r>
      <w:r>
        <w:t>g?</w:t>
      </w:r>
    </w:p>
  </w:comment>
  <w:comment w:id="102" w:author="Christine Stawitz" w:date="2019-05-03T14:05:00Z" w:initials="CS">
    <w:p w14:paraId="056F488D" w14:textId="3EAB1682" w:rsidR="005E756B" w:rsidRDefault="005E756B">
      <w:pPr>
        <w:pStyle w:val="CommentText"/>
      </w:pPr>
      <w:r>
        <w:rPr>
          <w:rStyle w:val="CommentReference"/>
        </w:rPr>
        <w:annotationRef/>
      </w:r>
      <w:r>
        <w:t>Either use bold or subscript, not both</w:t>
      </w:r>
    </w:p>
  </w:comment>
  <w:comment w:id="108" w:author="Christine Stawitz" w:date="2019-05-03T14:03:00Z" w:initials="CS">
    <w:p w14:paraId="4F8E08EA" w14:textId="2D4D1801" w:rsidR="005E756B" w:rsidRDefault="005E756B">
      <w:pPr>
        <w:pStyle w:val="CommentText"/>
      </w:pPr>
      <w:r>
        <w:rPr>
          <w:rStyle w:val="CommentReference"/>
        </w:rPr>
        <w:annotationRef/>
      </w:r>
      <w:r>
        <w:t>No bold if this is each vector element</w:t>
      </w:r>
    </w:p>
  </w:comment>
  <w:comment w:id="130" w:author="Christine Stawitz" w:date="2019-05-03T14:07:00Z" w:initials="CS">
    <w:p w14:paraId="38B2A7D4" w14:textId="445CEB9F" w:rsidR="005E756B" w:rsidRDefault="005E756B">
      <w:pPr>
        <w:pStyle w:val="CommentText"/>
      </w:pPr>
      <w:r>
        <w:rPr>
          <w:rStyle w:val="CommentReference"/>
        </w:rPr>
        <w:annotationRef/>
      </w:r>
      <w:r>
        <w:t xml:space="preserve">Above you could say </w:t>
      </w:r>
      <w:r w:rsidRPr="00B40541">
        <w:rPr>
          <w:b/>
        </w:rPr>
        <w:t>G</w:t>
      </w:r>
      <w:r>
        <w:rPr>
          <w:b/>
        </w:rPr>
        <w:t>= {</w:t>
      </w:r>
      <w:r w:rsidRPr="00B40541">
        <w:t>G_</w:t>
      </w:r>
      <w:proofErr w:type="gramStart"/>
      <w:r w:rsidRPr="00B40541">
        <w:t>1,G</w:t>
      </w:r>
      <w:proofErr w:type="gramEnd"/>
      <w:r w:rsidRPr="00B40541">
        <w:t>_2,…,G_T</w:t>
      </w:r>
      <w:r>
        <w:rPr>
          <w:b/>
        </w:rPr>
        <w:t xml:space="preserve">} </w:t>
      </w:r>
      <w:r w:rsidRPr="00B40541">
        <w:t>which would do the same without an extra sentence</w:t>
      </w:r>
    </w:p>
  </w:comment>
  <w:comment w:id="134" w:author="Christine Stawitz" w:date="2019-05-03T14:09:00Z" w:initials="CS">
    <w:p w14:paraId="2588D5A8" w14:textId="395A67FD" w:rsidR="005E756B" w:rsidRDefault="005E756B">
      <w:pPr>
        <w:pStyle w:val="CommentText"/>
      </w:pPr>
      <w:r>
        <w:rPr>
          <w:rStyle w:val="CommentReference"/>
        </w:rPr>
        <w:annotationRef/>
      </w:r>
      <w:r>
        <w:t>Isn’t a 1x1 covariance matrix just the variance?</w:t>
      </w:r>
    </w:p>
  </w:comment>
  <w:comment w:id="141" w:author="Christine Stawitz" w:date="2019-05-03T14:14:00Z" w:initials="CS">
    <w:p w14:paraId="63E58A48" w14:textId="2E86E272" w:rsidR="005E756B" w:rsidRDefault="005E756B">
      <w:pPr>
        <w:pStyle w:val="CommentText"/>
      </w:pPr>
      <w:r>
        <w:rPr>
          <w:rStyle w:val="CommentReference"/>
        </w:rPr>
        <w:annotationRef/>
      </w:r>
      <w:r>
        <w:t>If I am interpreting this correctly, rounding a latitude to the nearest integer loses quite a bit of precision? Why the rounding?</w:t>
      </w:r>
    </w:p>
  </w:comment>
  <w:comment w:id="182" w:author="Christine Stawitz" w:date="2019-05-03T15:04:00Z" w:initials="CS">
    <w:p w14:paraId="1EA937C8" w14:textId="15E806A6" w:rsidR="0029065E" w:rsidRDefault="0029065E">
      <w:pPr>
        <w:pStyle w:val="CommentText"/>
      </w:pPr>
      <w:r>
        <w:rPr>
          <w:rStyle w:val="CommentReference"/>
        </w:rPr>
        <w:annotationRef/>
      </w:r>
      <w:r>
        <w:t>I get that you wanted to keep the first section general, but somewhere in the simulation testing or application sections you need to specify what functions were used as links (i.e. g) and smoothers for covariates (i.e. f)</w:t>
      </w:r>
    </w:p>
  </w:comment>
  <w:comment w:id="184" w:author="Christine Stawitz" w:date="2019-05-03T14:24:00Z" w:initials="CS">
    <w:p w14:paraId="58F99DBD" w14:textId="36537456" w:rsidR="005E756B" w:rsidRDefault="005E756B">
      <w:pPr>
        <w:pStyle w:val="CommentText"/>
      </w:pPr>
      <w:r>
        <w:rPr>
          <w:rStyle w:val="CommentReference"/>
        </w:rPr>
        <w:annotationRef/>
      </w:r>
      <w:r>
        <w:t>Some journals will want your methods to be in past tense – depends on your target journal most likely</w:t>
      </w:r>
    </w:p>
  </w:comment>
  <w:comment w:id="189" w:author="Christine Stawitz" w:date="2019-05-03T14:25:00Z" w:initials="CS">
    <w:p w14:paraId="7050E484" w14:textId="0BEBE98A" w:rsidR="005E756B" w:rsidRDefault="005E756B">
      <w:pPr>
        <w:pStyle w:val="CommentText"/>
      </w:pPr>
      <w:r>
        <w:rPr>
          <w:rStyle w:val="CommentReference"/>
        </w:rPr>
        <w:annotationRef/>
      </w:r>
      <w:r>
        <w:t>The Brody growth coefficient is usually exp(k)</w:t>
      </w:r>
    </w:p>
  </w:comment>
  <w:comment w:id="193" w:author="Christine Stawitz" w:date="2019-05-03T14:26:00Z" w:initials="CS">
    <w:p w14:paraId="109788F1" w14:textId="69C25B08" w:rsidR="005E756B" w:rsidRDefault="005E756B">
      <w:pPr>
        <w:pStyle w:val="CommentText"/>
      </w:pPr>
      <w:r>
        <w:rPr>
          <w:rStyle w:val="CommentReference"/>
        </w:rPr>
        <w:annotationRef/>
      </w:r>
      <w:r>
        <w:t>Bias-corrected how? What is the variance in the lognormal error?</w:t>
      </w:r>
    </w:p>
  </w:comment>
  <w:comment w:id="194" w:author="Christine Stawitz" w:date="2019-05-03T14:26:00Z" w:initials="CS">
    <w:p w14:paraId="4C890BBE" w14:textId="00E79B68" w:rsidR="005E756B" w:rsidRDefault="005E756B">
      <w:pPr>
        <w:pStyle w:val="CommentText"/>
      </w:pPr>
      <w:r>
        <w:rPr>
          <w:rStyle w:val="CommentReference"/>
        </w:rPr>
        <w:annotationRef/>
      </w:r>
      <w:r>
        <w:t xml:space="preserve">This is confusing – I think you are saying that </w:t>
      </w:r>
      <w:proofErr w:type="gramStart"/>
      <w:r>
        <w:t>all of</w:t>
      </w:r>
      <w:proofErr w:type="gramEnd"/>
      <w:r>
        <w:t xml:space="preserve"> these patterns are central Pacific billfish-like, not only Regime 1. It would be helpful to show the expected growth curves and simulated data for all three “Regimes” in color to illustrate the difference and error in the data you simulated</w:t>
      </w:r>
    </w:p>
  </w:comment>
  <w:comment w:id="195" w:author="Christine Stawitz" w:date="2019-05-03T14:28:00Z" w:initials="CS">
    <w:p w14:paraId="4F76BAAA" w14:textId="3ADA8907" w:rsidR="005E756B" w:rsidRDefault="005E756B">
      <w:pPr>
        <w:pStyle w:val="CommentText"/>
      </w:pPr>
      <w:r>
        <w:rPr>
          <w:rStyle w:val="CommentReference"/>
        </w:rPr>
        <w:annotationRef/>
      </w:r>
      <w:proofErr w:type="gramStart"/>
      <w:r>
        <w:t>So</w:t>
      </w:r>
      <w:proofErr w:type="gramEnd"/>
      <w:r>
        <w:t xml:space="preserve"> these regimes are different than the Regimes above?</w:t>
      </w:r>
    </w:p>
  </w:comment>
  <w:comment w:id="197" w:author="Christine Stawitz" w:date="2019-05-03T14:30:00Z" w:initials="CS">
    <w:p w14:paraId="26854A3D" w14:textId="395ABFB7" w:rsidR="005E756B" w:rsidRDefault="005E756B">
      <w:pPr>
        <w:pStyle w:val="CommentText"/>
      </w:pPr>
      <w:r>
        <w:rPr>
          <w:rStyle w:val="CommentReference"/>
        </w:rPr>
        <w:annotationRef/>
      </w:r>
      <w:r>
        <w:t>Define what the boundaries are in the text before referencing degrees below</w:t>
      </w:r>
    </w:p>
  </w:comment>
  <w:comment w:id="198" w:author="Christine Stawitz" w:date="2019-05-03T14:28:00Z" w:initials="CS">
    <w:p w14:paraId="16DEB3D3" w14:textId="46708377" w:rsidR="005E756B" w:rsidRDefault="005E756B">
      <w:pPr>
        <w:pStyle w:val="CommentText"/>
      </w:pPr>
      <w:r>
        <w:rPr>
          <w:rStyle w:val="CommentReference"/>
        </w:rPr>
        <w:annotationRef/>
      </w:r>
      <w:r>
        <w:t xml:space="preserve">What does this refer to? Is this a scenario? If so, I think you need to define </w:t>
      </w:r>
      <w:proofErr w:type="gramStart"/>
      <w:r>
        <w:t>all of</w:t>
      </w:r>
      <w:proofErr w:type="gramEnd"/>
      <w:r>
        <w:t xml:space="preserve"> the scenarios in the text and not just in Table 1.</w:t>
      </w:r>
    </w:p>
  </w:comment>
  <w:comment w:id="201" w:author="Christine Stawitz" w:date="2019-05-03T14:30:00Z" w:initials="CS">
    <w:p w14:paraId="16A11349" w14:textId="30AAC422" w:rsidR="005E756B" w:rsidRDefault="005E756B">
      <w:pPr>
        <w:pStyle w:val="CommentText"/>
      </w:pPr>
      <w:r>
        <w:rPr>
          <w:rStyle w:val="CommentReference"/>
        </w:rPr>
        <w:annotationRef/>
      </w:r>
      <w:r>
        <w:t>Meaning uniformly?</w:t>
      </w:r>
    </w:p>
  </w:comment>
  <w:comment w:id="196" w:author="Christine Stawitz" w:date="2019-05-03T14:31:00Z" w:initials="CS">
    <w:p w14:paraId="75CD5240" w14:textId="46E2544E" w:rsidR="005E756B" w:rsidRDefault="005E756B">
      <w:pPr>
        <w:pStyle w:val="CommentText"/>
      </w:pPr>
      <w:r>
        <w:rPr>
          <w:rStyle w:val="CommentReference"/>
        </w:rPr>
        <w:annotationRef/>
      </w:r>
      <w:r>
        <w:t>This was hard to follow</w:t>
      </w:r>
    </w:p>
  </w:comment>
  <w:comment w:id="205" w:author="Christine Stawitz" w:date="2019-05-03T14:33:00Z" w:initials="CS">
    <w:p w14:paraId="348E2B99" w14:textId="0D3FF588" w:rsidR="005E756B" w:rsidRDefault="005E756B">
      <w:pPr>
        <w:pStyle w:val="CommentText"/>
      </w:pPr>
      <w:r>
        <w:rPr>
          <w:rStyle w:val="CommentReference"/>
        </w:rPr>
        <w:annotationRef/>
      </w:r>
      <w:r>
        <w:t>Do you mean the best GAM model from model selection? How were the fit GAMs compared?</w:t>
      </w:r>
    </w:p>
  </w:comment>
  <w:comment w:id="210" w:author="Christine Stawitz" w:date="2019-05-03T14:41:00Z" w:initials="CS">
    <w:p w14:paraId="4D94645C" w14:textId="48F0C145" w:rsidR="005E756B" w:rsidRDefault="005E756B">
      <w:pPr>
        <w:pStyle w:val="CommentText"/>
      </w:pPr>
      <w:r>
        <w:rPr>
          <w:rStyle w:val="CommentReference"/>
        </w:rPr>
        <w:annotationRef/>
      </w:r>
      <w:r>
        <w:t>Endpoints to me implies ages but I think you mean L1 and L2</w:t>
      </w:r>
    </w:p>
  </w:comment>
  <w:comment w:id="211" w:author="Christine Stawitz" w:date="2019-05-03T14:42:00Z" w:initials="CS">
    <w:p w14:paraId="76017BD1" w14:textId="4E8938C0" w:rsidR="005E756B" w:rsidRDefault="005E756B">
      <w:pPr>
        <w:pStyle w:val="CommentText"/>
      </w:pPr>
      <w:r>
        <w:rPr>
          <w:rStyle w:val="CommentReference"/>
        </w:rPr>
        <w:annotationRef/>
      </w:r>
      <w:r>
        <w:t>unclear</w:t>
      </w:r>
    </w:p>
  </w:comment>
  <w:comment w:id="212" w:author="." w:date="2019-02-05T21:12:00Z" w:initials=".">
    <w:p w14:paraId="7D190839" w14:textId="7B222504" w:rsidR="005E756B" w:rsidRDefault="005E756B">
      <w:pPr>
        <w:pStyle w:val="CommentText"/>
      </w:pPr>
      <w:r>
        <w:rPr>
          <w:rStyle w:val="CommentReference"/>
        </w:rPr>
        <w:annotationRef/>
      </w:r>
      <w:r>
        <w:t xml:space="preserve">I think that this should </w:t>
      </w:r>
      <w:proofErr w:type="gramStart"/>
      <w:r>
        <w:t xml:space="preserve">be </w:t>
      </w:r>
      <w:r w:rsidRPr="008F0D40">
        <w:t xml:space="preserve"> Bering</w:t>
      </w:r>
      <w:proofErr w:type="gramEnd"/>
      <w:r w:rsidRPr="008F0D40">
        <w:t xml:space="preserve"> Sea, Aleutian Islands, and Gulf of Alaska</w:t>
      </w:r>
    </w:p>
  </w:comment>
  <w:comment w:id="213" w:author="Maia Kapur" w:date="2019-04-05T17:30:00Z" w:initials="MK">
    <w:p w14:paraId="193F6FA0" w14:textId="219DC3BB" w:rsidR="005E756B" w:rsidRDefault="005E756B">
      <w:pPr>
        <w:pStyle w:val="CommentText"/>
      </w:pPr>
      <w:r>
        <w:rPr>
          <w:rStyle w:val="CommentReference"/>
        </w:rPr>
        <w:annotationRef/>
      </w:r>
      <w:r>
        <w:t>Not clear where you mean to put this</w:t>
      </w:r>
    </w:p>
  </w:comment>
  <w:comment w:id="214" w:author="Melissa Haltuch" w:date="2019-04-12T10:33:00Z" w:initials="MH">
    <w:p w14:paraId="1F5165B7" w14:textId="43030864" w:rsidR="005E756B" w:rsidRDefault="005E756B">
      <w:pPr>
        <w:pStyle w:val="CommentText"/>
      </w:pPr>
      <w:r>
        <w:rPr>
          <w:rStyle w:val="CommentReference"/>
        </w:rPr>
        <w:annotationRef/>
      </w:r>
      <w:r>
        <w:t>Yes, this is correct, see the survey protocol document</w:t>
      </w:r>
    </w:p>
  </w:comment>
  <w:comment w:id="215" w:author="Melissa Haltuch" w:date="2019-04-12T10:33:00Z" w:initials="MH">
    <w:p w14:paraId="448AB4E4" w14:textId="2542F82A" w:rsidR="005E756B" w:rsidRDefault="005E756B">
      <w:pPr>
        <w:pStyle w:val="CommentText"/>
      </w:pPr>
      <w:r>
        <w:rPr>
          <w:rStyle w:val="CommentReference"/>
        </w:rPr>
        <w:annotationRef/>
      </w:r>
      <w:r>
        <w:t>Did you use any ADFG data? I’m not sure that they have survey data but it might be worth an ask.</w:t>
      </w:r>
    </w:p>
  </w:comment>
  <w:comment w:id="218" w:author="Melissa Haltuch" w:date="2019-04-12T10:36:00Z" w:initials="MH">
    <w:p w14:paraId="6D1916A2" w14:textId="15B40087" w:rsidR="005E756B" w:rsidRDefault="005E756B">
      <w:pPr>
        <w:pStyle w:val="CommentText"/>
      </w:pPr>
      <w:r>
        <w:rPr>
          <w:rStyle w:val="CommentReference"/>
        </w:rPr>
        <w:annotationRef/>
      </w:r>
      <w:r>
        <w:t>Someone will ask how the subsampling was done, you should add a sentence here.</w:t>
      </w:r>
    </w:p>
  </w:comment>
  <w:comment w:id="220" w:author="Melissa Haltuch" w:date="2019-04-12T10:35:00Z" w:initials="MH">
    <w:p w14:paraId="7C5BF81B" w14:textId="28B3E922" w:rsidR="005E756B" w:rsidRDefault="005E756B">
      <w:pPr>
        <w:pStyle w:val="CommentText"/>
      </w:pPr>
      <w:r>
        <w:rPr>
          <w:rStyle w:val="CommentReference"/>
        </w:rPr>
        <w:annotationRef/>
      </w:r>
      <w:r>
        <w:t xml:space="preserve">Do you think that this sample size is large enough to be informative? </w:t>
      </w:r>
    </w:p>
  </w:comment>
  <w:comment w:id="219" w:author="Christine Stawitz" w:date="2019-05-03T14:43:00Z" w:initials="CS">
    <w:p w14:paraId="72CF59D3" w14:textId="47434879" w:rsidR="005E756B" w:rsidRDefault="005E756B">
      <w:pPr>
        <w:pStyle w:val="CommentText"/>
      </w:pPr>
      <w:r>
        <w:rPr>
          <w:rStyle w:val="CommentReference"/>
        </w:rPr>
        <w:annotationRef/>
      </w:r>
      <w:r>
        <w:t>Numbers are unclear – so 1315 age 4 fish from each region, etc.?</w:t>
      </w:r>
    </w:p>
  </w:comment>
  <w:comment w:id="221" w:author="Christine Stawitz" w:date="2019-05-03T14:44:00Z" w:initials="CS">
    <w:p w14:paraId="5D9A4F03" w14:textId="1EBA080B" w:rsidR="005E756B" w:rsidRDefault="005E756B">
      <w:pPr>
        <w:pStyle w:val="CommentText"/>
      </w:pPr>
      <w:r>
        <w:rPr>
          <w:rStyle w:val="CommentReference"/>
        </w:rPr>
        <w:annotationRef/>
      </w:r>
      <w:r>
        <w:t>This is too vague to understand what you did – I would remove this if you don’t talk about it anymore or add it to the discussion as a caveat i.e. “We evaluated if an autoregressive structure improved our models as length at age can be time-</w:t>
      </w:r>
      <w:proofErr w:type="gramStart"/>
      <w:r>
        <w:t>dependent</w:t>
      </w:r>
      <w:proofErr w:type="gramEnd"/>
      <w:r>
        <w:t xml:space="preserve"> but it did not”</w:t>
      </w:r>
    </w:p>
  </w:comment>
  <w:comment w:id="222" w:author="Christine Stawitz" w:date="2019-05-03T14:45:00Z" w:initials="CS">
    <w:p w14:paraId="1BA2EEDD" w14:textId="08FB40E3" w:rsidR="005E756B" w:rsidRDefault="005E756B">
      <w:pPr>
        <w:pStyle w:val="CommentText"/>
      </w:pPr>
      <w:r>
        <w:rPr>
          <w:rStyle w:val="CommentReference"/>
        </w:rPr>
        <w:annotationRef/>
      </w:r>
      <w:proofErr w:type="gramStart"/>
      <w:r>
        <w:t>So</w:t>
      </w:r>
      <w:proofErr w:type="gramEnd"/>
      <w:r>
        <w:t xml:space="preserve"> you fit one GAM for each age and sex, so 6 GAMs total?</w:t>
      </w:r>
    </w:p>
  </w:comment>
  <w:comment w:id="223" w:author="Melissa Haltuch" w:date="2019-04-12T10:37:00Z" w:initials="MH">
    <w:p w14:paraId="0F9581C5" w14:textId="3612F996" w:rsidR="005E756B" w:rsidRDefault="005E756B">
      <w:pPr>
        <w:pStyle w:val="CommentText"/>
      </w:pPr>
      <w:r>
        <w:rPr>
          <w:rStyle w:val="CommentReference"/>
        </w:rPr>
        <w:annotationRef/>
      </w:r>
      <w:r>
        <w:t xml:space="preserve">I expect that use used </w:t>
      </w:r>
      <w:proofErr w:type="gramStart"/>
      <w:r>
        <w:t>all of</w:t>
      </w:r>
      <w:proofErr w:type="gramEnd"/>
      <w:r>
        <w:t xml:space="preserve"> the data, rather than just the subsampled data, yes? </w:t>
      </w:r>
    </w:p>
  </w:comment>
  <w:comment w:id="224" w:author="Christine Stawitz" w:date="2019-05-03T14:46:00Z" w:initials="CS">
    <w:p w14:paraId="09217FD5" w14:textId="790D1BA9" w:rsidR="005E756B" w:rsidRDefault="005E756B">
      <w:pPr>
        <w:pStyle w:val="CommentText"/>
      </w:pPr>
      <w:r>
        <w:rPr>
          <w:rStyle w:val="CommentReference"/>
        </w:rPr>
        <w:annotationRef/>
      </w:r>
      <w:r>
        <w:t>How did you define “general agreement”? What was the threshold?</w:t>
      </w:r>
    </w:p>
  </w:comment>
  <w:comment w:id="225" w:author="Melissa Haltuch" w:date="2019-04-12T10:38:00Z" w:initials="MH">
    <w:p w14:paraId="30DC19B0" w14:textId="0F5BED94" w:rsidR="005E756B" w:rsidRDefault="005E756B">
      <w:pPr>
        <w:pStyle w:val="CommentText"/>
      </w:pPr>
      <w:r>
        <w:rPr>
          <w:rStyle w:val="CommentReference"/>
        </w:rPr>
        <w:annotationRef/>
      </w:r>
      <w:r>
        <w:t>You might also want to note that this is the same break point used by the NPFMC and that it has been based on prior work…</w:t>
      </w:r>
      <w:proofErr w:type="spellStart"/>
      <w:r>
        <w:t>Zador’s</w:t>
      </w:r>
      <w:proofErr w:type="spellEnd"/>
      <w:r>
        <w:t xml:space="preserve"> work may have something more.</w:t>
      </w:r>
    </w:p>
  </w:comment>
  <w:comment w:id="226" w:author="Christine Stawitz" w:date="2019-05-03T14:46:00Z" w:initials="CS">
    <w:p w14:paraId="22AC560C" w14:textId="13E72E04" w:rsidR="005E756B" w:rsidRDefault="005E756B">
      <w:pPr>
        <w:pStyle w:val="CommentText"/>
      </w:pPr>
      <w:r>
        <w:rPr>
          <w:rStyle w:val="CommentReference"/>
        </w:rPr>
        <w:annotationRef/>
      </w:r>
      <w:r>
        <w:t>Should probably mention this in the intro when you talk about sablefish</w:t>
      </w:r>
    </w:p>
  </w:comment>
  <w:comment w:id="229" w:author="Christine Stawitz" w:date="2019-05-03T14:47:00Z" w:initials="CS">
    <w:p w14:paraId="5322F138" w14:textId="3F6256C5" w:rsidR="005E756B" w:rsidRDefault="005E756B">
      <w:pPr>
        <w:pStyle w:val="CommentText"/>
      </w:pPr>
      <w:r>
        <w:rPr>
          <w:rStyle w:val="CommentReference"/>
        </w:rPr>
        <w:annotationRef/>
      </w:r>
      <w:r>
        <w:t>Do you mean here all ages, or only the subsampled ages but without reducing the sample size to be equal across region?</w:t>
      </w:r>
    </w:p>
  </w:comment>
  <w:comment w:id="231" w:author="Melissa Haltuch" w:date="2019-04-12T10:39:00Z" w:initials="MH">
    <w:p w14:paraId="1E890B1D" w14:textId="0E12FFDE" w:rsidR="005E756B" w:rsidRDefault="005E756B">
      <w:pPr>
        <w:pStyle w:val="CommentText"/>
      </w:pPr>
      <w:r>
        <w:rPr>
          <w:rStyle w:val="CommentReference"/>
        </w:rPr>
        <w:annotationRef/>
      </w:r>
      <w:r>
        <w:t xml:space="preserve">Ages selected for </w:t>
      </w:r>
      <w:proofErr w:type="gramStart"/>
      <w:r>
        <w:t>analysis?</w:t>
      </w:r>
      <w:proofErr w:type="gramEnd"/>
    </w:p>
  </w:comment>
  <w:comment w:id="232" w:author="Christine Stawitz" w:date="2019-05-03T14:50:00Z" w:initials="CS">
    <w:p w14:paraId="64A7160C" w14:textId="7D0C2CC4" w:rsidR="005E756B" w:rsidRDefault="005E756B">
      <w:pPr>
        <w:pStyle w:val="CommentText"/>
      </w:pPr>
      <w:r>
        <w:rPr>
          <w:rStyle w:val="CommentReference"/>
        </w:rPr>
        <w:annotationRef/>
      </w:r>
      <w:r>
        <w:t>It is unclear if you mean breakpoints that persisted across age or some breakpoints came from some ages and others from others</w:t>
      </w:r>
    </w:p>
  </w:comment>
  <w:comment w:id="241" w:author="Christine Stawitz" w:date="2019-05-03T14:51:00Z" w:initials="CS">
    <w:p w14:paraId="010E6087" w14:textId="05207D99" w:rsidR="005E756B" w:rsidRDefault="005E756B">
      <w:pPr>
        <w:pStyle w:val="CommentText"/>
      </w:pPr>
      <w:r>
        <w:rPr>
          <w:rStyle w:val="CommentReference"/>
        </w:rPr>
        <w:annotationRef/>
      </w:r>
      <w:r>
        <w:t>Should stand alone without referring to figures – which breakpoints? Which smoothers?</w:t>
      </w:r>
    </w:p>
  </w:comment>
  <w:comment w:id="242" w:author="Christine Stawitz" w:date="2019-05-03T14:52:00Z" w:initials="CS">
    <w:p w14:paraId="6A3665CF" w14:textId="21B2019C" w:rsidR="005E756B" w:rsidRDefault="005E756B">
      <w:pPr>
        <w:pStyle w:val="CommentText"/>
      </w:pPr>
      <w:r>
        <w:rPr>
          <w:rStyle w:val="CommentReference"/>
        </w:rPr>
        <w:annotationRef/>
      </w:r>
      <w:proofErr w:type="spellStart"/>
      <w:r>
        <w:t>Oooo</w:t>
      </w:r>
      <w:proofErr w:type="spellEnd"/>
      <w:r>
        <w:t xml:space="preserve"> this is interesting</w:t>
      </w:r>
    </w:p>
  </w:comment>
  <w:comment w:id="243" w:author="Christine Stawitz" w:date="2019-05-03T14:53:00Z" w:initials="CS">
    <w:p w14:paraId="6A9B07A5" w14:textId="1AD965AB" w:rsidR="005E756B" w:rsidRDefault="005E756B">
      <w:pPr>
        <w:pStyle w:val="CommentText"/>
      </w:pPr>
      <w:r>
        <w:rPr>
          <w:rStyle w:val="CommentReference"/>
        </w:rPr>
        <w:annotationRef/>
      </w:r>
      <w:r>
        <w:t>What does strong mean?</w:t>
      </w:r>
    </w:p>
  </w:comment>
  <w:comment w:id="244" w:author="Christine Stawitz" w:date="2019-05-03T14:53:00Z" w:initials="CS">
    <w:p w14:paraId="58492F23" w14:textId="634DDFD8" w:rsidR="005E756B" w:rsidRDefault="005E756B">
      <w:pPr>
        <w:pStyle w:val="CommentText"/>
      </w:pPr>
      <w:r>
        <w:rPr>
          <w:rStyle w:val="CommentReference"/>
        </w:rPr>
        <w:annotationRef/>
      </w:r>
      <w:r>
        <w:t>Sorry I don’t follow – both spatial breaks meaning for latitude and longitude? What is co-detection proportion defined as?</w:t>
      </w:r>
    </w:p>
  </w:comment>
  <w:comment w:id="246" w:author="Christine Stawitz" w:date="2019-05-03T14:55:00Z" w:initials="CS">
    <w:p w14:paraId="26C2138E" w14:textId="0B0BDA6A" w:rsidR="005E756B" w:rsidRDefault="005E756B">
      <w:pPr>
        <w:pStyle w:val="CommentText"/>
      </w:pPr>
      <w:r>
        <w:rPr>
          <w:rStyle w:val="CommentReference"/>
        </w:rPr>
        <w:annotationRef/>
      </w:r>
      <w:r>
        <w:t>Throughout it would be helpful to denote “true” patterns from “</w:t>
      </w:r>
      <w:proofErr w:type="spellStart"/>
      <w:proofErr w:type="gramStart"/>
      <w:r>
        <w:t>estimated”though</w:t>
      </w:r>
      <w:proofErr w:type="spellEnd"/>
      <w:proofErr w:type="gramEnd"/>
      <w:r>
        <w:t xml:space="preserve"> you will then also need to define these in your methods description for your simulation study</w:t>
      </w:r>
    </w:p>
  </w:comment>
  <w:comment w:id="258" w:author="Christine Stawitz" w:date="2019-05-03T14:56:00Z" w:initials="CS">
    <w:p w14:paraId="1DC44DB1" w14:textId="55738976" w:rsidR="005E756B" w:rsidRDefault="005E756B">
      <w:pPr>
        <w:pStyle w:val="CommentText"/>
      </w:pPr>
      <w:r>
        <w:rPr>
          <w:rStyle w:val="CommentReference"/>
        </w:rPr>
        <w:annotationRef/>
      </w:r>
      <w:r>
        <w:t>What was the exact number?</w:t>
      </w:r>
    </w:p>
  </w:comment>
  <w:comment w:id="259" w:author="Christine Stawitz" w:date="2019-05-03T14:56:00Z" w:initials="CS">
    <w:p w14:paraId="69113A57" w14:textId="7F4B079D" w:rsidR="005E756B" w:rsidRDefault="005E756B">
      <w:pPr>
        <w:pStyle w:val="CommentText"/>
      </w:pPr>
      <w:r>
        <w:rPr>
          <w:rStyle w:val="CommentReference"/>
        </w:rPr>
        <w:annotationRef/>
      </w:r>
      <w:r>
        <w:t>This sounds more discussion-y</w:t>
      </w:r>
    </w:p>
  </w:comment>
  <w:comment w:id="260" w:author="Christine Stawitz" w:date="2019-05-03T14:57:00Z" w:initials="CS">
    <w:p w14:paraId="5B26D95E" w14:textId="4CCA7ED2" w:rsidR="005E756B" w:rsidRDefault="005E756B">
      <w:pPr>
        <w:pStyle w:val="CommentText"/>
      </w:pPr>
      <w:r>
        <w:rPr>
          <w:rStyle w:val="CommentReference"/>
        </w:rPr>
        <w:annotationRef/>
      </w:r>
      <w:r>
        <w:t>Is high contrast the estimated or true pattern?</w:t>
      </w:r>
    </w:p>
  </w:comment>
  <w:comment w:id="263" w:author="Christine Stawitz" w:date="2019-05-03T14:57:00Z" w:initials="CS">
    <w:p w14:paraId="7F1330B7" w14:textId="6B4F5B0A" w:rsidR="005E756B" w:rsidRDefault="005E756B">
      <w:pPr>
        <w:pStyle w:val="CommentText"/>
      </w:pPr>
      <w:r>
        <w:rPr>
          <w:rStyle w:val="CommentReference"/>
        </w:rPr>
        <w:annotationRef/>
      </w:r>
      <w:r>
        <w:t>This sounds contradictory – if the temporal breakpoint didn’t exist, wouldn’t detecting it be incorrect?</w:t>
      </w:r>
    </w:p>
  </w:comment>
  <w:comment w:id="264" w:author="Christine Stawitz" w:date="2019-05-03T15:00:00Z" w:initials="CS">
    <w:p w14:paraId="610176D0" w14:textId="5B48C904" w:rsidR="005E756B" w:rsidRDefault="005E756B">
      <w:pPr>
        <w:pStyle w:val="CommentText"/>
      </w:pPr>
      <w:r>
        <w:rPr>
          <w:rStyle w:val="CommentReference"/>
        </w:rPr>
        <w:annotationRef/>
      </w:r>
      <w:r>
        <w:t>I would like to see more specifics here, for example, what were the estimated growth parameters above and below this breakpoint?</w:t>
      </w:r>
    </w:p>
  </w:comment>
  <w:comment w:id="265" w:author="Melissa Haltuch" w:date="2019-04-12T10:43:00Z" w:initials="MH">
    <w:p w14:paraId="7DCB354A" w14:textId="7B986FFF" w:rsidR="005E756B" w:rsidRDefault="005E756B">
      <w:pPr>
        <w:pStyle w:val="CommentText"/>
      </w:pPr>
      <w:r>
        <w:rPr>
          <w:rStyle w:val="CommentReference"/>
        </w:rPr>
        <w:annotationRef/>
      </w:r>
      <w:r>
        <w:t>See previous comment.</w:t>
      </w:r>
    </w:p>
  </w:comment>
  <w:comment w:id="266" w:author="Melissa Haltuch" w:date="2019-04-12T10:43:00Z" w:initials="MH">
    <w:p w14:paraId="5FD4E0A0" w14:textId="3E4FA53B" w:rsidR="005E756B" w:rsidRDefault="005E756B">
      <w:pPr>
        <w:pStyle w:val="CommentText"/>
      </w:pPr>
      <w:r>
        <w:rPr>
          <w:rStyle w:val="CommentReference"/>
        </w:rPr>
        <w:annotationRef/>
      </w:r>
      <w:r>
        <w:t xml:space="preserve">The city or the island? I think you mean the northern end of Vancouver Island. Clarify. </w:t>
      </w:r>
    </w:p>
  </w:comment>
  <w:comment w:id="267" w:author="Christine Stawitz" w:date="2019-05-03T14:58:00Z" w:initials="CS">
    <w:p w14:paraId="6F201092" w14:textId="431F8D00" w:rsidR="005E756B" w:rsidRDefault="005E756B">
      <w:pPr>
        <w:pStyle w:val="CommentText"/>
      </w:pPr>
      <w:r>
        <w:rPr>
          <w:rStyle w:val="CommentReference"/>
        </w:rPr>
        <w:annotationRef/>
      </w:r>
      <w:r>
        <w:t xml:space="preserve">It </w:t>
      </w:r>
      <w:proofErr w:type="spellStart"/>
      <w:r>
        <w:t>it</w:t>
      </w:r>
      <w:proofErr w:type="spellEnd"/>
      <w:r>
        <w:t xml:space="preserve"> was the city it’d be very handy of the fish to break right at the national </w:t>
      </w:r>
      <w:proofErr w:type="gramStart"/>
      <w:r>
        <w:t>boundary..</w:t>
      </w:r>
      <w:proofErr w:type="gramEnd"/>
    </w:p>
  </w:comment>
  <w:comment w:id="268" w:author="Christine Stawitz" w:date="2019-05-03T15:00:00Z" w:initials="CS">
    <w:p w14:paraId="22560490" w14:textId="67D864D8" w:rsidR="005E756B" w:rsidRDefault="005E756B">
      <w:pPr>
        <w:pStyle w:val="CommentText"/>
      </w:pPr>
      <w:r>
        <w:rPr>
          <w:rStyle w:val="CommentReference"/>
        </w:rPr>
        <w:annotationRef/>
      </w:r>
      <w:r>
        <w:t>Delete- covered in methods</w:t>
      </w:r>
    </w:p>
  </w:comment>
  <w:comment w:id="281" w:author="Melissa Haltuch" w:date="2019-04-12T10:48:00Z" w:initials="MH">
    <w:p w14:paraId="04564784" w14:textId="4AB6990D" w:rsidR="005E756B" w:rsidRDefault="005E756B">
      <w:pPr>
        <w:pStyle w:val="CommentText"/>
      </w:pPr>
      <w:r>
        <w:rPr>
          <w:rStyle w:val="CommentReference"/>
        </w:rPr>
        <w:annotationRef/>
      </w:r>
      <w:r>
        <w:t>I would describe the final stratification in geographic/ temporal terms to remind the reader of the regions.</w:t>
      </w:r>
    </w:p>
  </w:comment>
  <w:comment w:id="283" w:author="Christine Stawitz" w:date="2019-05-03T15:02:00Z" w:initials="CS">
    <w:p w14:paraId="47E3BD7C" w14:textId="2824696B" w:rsidR="0029065E" w:rsidRDefault="0029065E">
      <w:pPr>
        <w:pStyle w:val="CommentText"/>
      </w:pPr>
      <w:r>
        <w:rPr>
          <w:rStyle w:val="CommentReference"/>
        </w:rPr>
        <w:annotationRef/>
      </w:r>
      <w:r>
        <w:t>I would have an intro paragraph describing what you found in general before going into caveats</w:t>
      </w:r>
    </w:p>
  </w:comment>
  <w:comment w:id="282" w:author="Christine Stawitz" w:date="2019-05-03T15:42:00Z" w:initials="CS">
    <w:p w14:paraId="25EAF0F8" w14:textId="77777777" w:rsidR="000D1B93" w:rsidRDefault="000D1B93">
      <w:pPr>
        <w:pStyle w:val="CommentText"/>
      </w:pPr>
      <w:r>
        <w:rPr>
          <w:rStyle w:val="CommentReference"/>
        </w:rPr>
        <w:annotationRef/>
      </w:r>
      <w:r>
        <w:t xml:space="preserve">I think you can skip some of the technical details here and not outline caveats so exhaustively and spend more time on management implications and contextualizing. For example, what are the implications of detecting variation in L1 but not L2 on management reference points? How do you think this approach works for different life history types? It seemed pretty good for billfishes but like variation in sablefish might be more due to </w:t>
      </w:r>
      <w:proofErr w:type="gramStart"/>
      <w:r>
        <w:t>sampling?</w:t>
      </w:r>
      <w:proofErr w:type="gramEnd"/>
      <w:r>
        <w:t xml:space="preserve"> What does this mean for applications to faster/slower growing fish in general?</w:t>
      </w:r>
    </w:p>
    <w:p w14:paraId="3234CC97" w14:textId="58B153DB" w:rsidR="000D1B93" w:rsidRDefault="000D1B93">
      <w:pPr>
        <w:pStyle w:val="CommentText"/>
      </w:pPr>
    </w:p>
  </w:comment>
  <w:comment w:id="284" w:author="Christine Stawitz" w:date="2019-05-03T15:03:00Z" w:initials="CS">
    <w:p w14:paraId="3B31341C" w14:textId="0ED99BFF" w:rsidR="0029065E" w:rsidRDefault="0029065E">
      <w:pPr>
        <w:pStyle w:val="CommentText"/>
      </w:pPr>
      <w:r>
        <w:rPr>
          <w:rStyle w:val="CommentReference"/>
        </w:rPr>
        <w:annotationRef/>
      </w:r>
      <w:r>
        <w:t>This is the first time this penalty function is introduced – please describe in introduction or methods for those unfamiliar with GAMs. Also, this sensitivity isn’t really covered in the results, so I’m not sure what you mean – might need an extra section called “sensitivity to the penalty function” – or to cite some literature if you didn’t explicitly test it</w:t>
      </w:r>
    </w:p>
  </w:comment>
  <w:comment w:id="293" w:author="Christine Stawitz" w:date="2019-05-03T15:13:00Z" w:initials="CS">
    <w:p w14:paraId="2113A6E5" w14:textId="538D4A62" w:rsidR="0029065E" w:rsidRDefault="0029065E">
      <w:pPr>
        <w:pStyle w:val="CommentText"/>
      </w:pPr>
      <w:r>
        <w:rPr>
          <w:rStyle w:val="CommentReference"/>
        </w:rPr>
        <w:annotationRef/>
      </w:r>
      <w:r>
        <w:t>By model selection?</w:t>
      </w:r>
    </w:p>
  </w:comment>
  <w:comment w:id="294" w:author="Christine Stawitz" w:date="2019-05-03T15:15:00Z" w:initials="CS">
    <w:p w14:paraId="779C3C2D" w14:textId="138BC54F" w:rsidR="0029065E" w:rsidRDefault="0029065E">
      <w:pPr>
        <w:pStyle w:val="CommentText"/>
      </w:pPr>
      <w:r>
        <w:rPr>
          <w:rStyle w:val="CommentReference"/>
        </w:rPr>
        <w:annotationRef/>
      </w:r>
      <w:r>
        <w:t xml:space="preserve">How far off is one degree? It would give context to identify </w:t>
      </w:r>
      <w:r w:rsidR="007A1333">
        <w:t xml:space="preserve">how many km this is </w:t>
      </w:r>
    </w:p>
  </w:comment>
  <w:comment w:id="298" w:author="Christine Stawitz" w:date="2019-05-03T15:16:00Z" w:initials="CS">
    <w:p w14:paraId="526BCEF1" w14:textId="3A2B2110" w:rsidR="007A1333" w:rsidRDefault="007A1333">
      <w:pPr>
        <w:pStyle w:val="CommentText"/>
      </w:pPr>
      <w:r>
        <w:rPr>
          <w:rStyle w:val="CommentReference"/>
        </w:rPr>
        <w:annotationRef/>
      </w:r>
      <w:r>
        <w:t>Above you do not hyphenate length at age – either hyphenate or do not throughout</w:t>
      </w:r>
    </w:p>
  </w:comment>
  <w:comment w:id="301" w:author="Christine Stawitz" w:date="2019-05-03T15:17:00Z" w:initials="CS">
    <w:p w14:paraId="1C3645A9" w14:textId="2FB40DE0" w:rsidR="007A1333" w:rsidRDefault="007A1333">
      <w:pPr>
        <w:pStyle w:val="CommentText"/>
      </w:pPr>
      <w:r>
        <w:rPr>
          <w:rStyle w:val="CommentReference"/>
        </w:rPr>
        <w:annotationRef/>
      </w:r>
      <w:r>
        <w:t>I forgot what the overlapping scenario is.</w:t>
      </w:r>
    </w:p>
  </w:comment>
  <w:comment w:id="307" w:author="Christine Stawitz" w:date="2019-05-03T15:24:00Z" w:initials="CS">
    <w:p w14:paraId="4F260D35" w14:textId="5A402583" w:rsidR="007A1333" w:rsidRDefault="007A1333">
      <w:pPr>
        <w:pStyle w:val="CommentText"/>
      </w:pPr>
      <w:r>
        <w:rPr>
          <w:rStyle w:val="CommentReference"/>
        </w:rPr>
        <w:annotationRef/>
      </w:r>
      <w:r>
        <w:t xml:space="preserve">One of the most common criticisms of GAMs is that they do not apply beyond the range of the covariates you use – i.e. you cannot transfer the model beyond your ecosystem boundaries. There </w:t>
      </w:r>
      <w:proofErr w:type="gramStart"/>
      <w:r>
        <w:t>are</w:t>
      </w:r>
      <w:proofErr w:type="gramEnd"/>
      <w:r>
        <w:t xml:space="preserve"> additional citation for this you could include in this paragraph. </w:t>
      </w:r>
      <w:proofErr w:type="gramStart"/>
      <w:r>
        <w:t>Also</w:t>
      </w:r>
      <w:proofErr w:type="gramEnd"/>
      <w:r>
        <w:t xml:space="preserve"> I think you could go broader here and discuss in general how these types of models are only useful if you are sure you’ve got the entirety of the ecosystem captured</w:t>
      </w:r>
      <w:r w:rsidR="001062E6">
        <w:t>.</w:t>
      </w:r>
    </w:p>
  </w:comment>
  <w:comment w:id="308" w:author="Christine Stawitz" w:date="2019-05-03T15:19:00Z" w:initials="CS">
    <w:p w14:paraId="78659923" w14:textId="2AF6C8B2" w:rsidR="007A1333" w:rsidRDefault="007A1333">
      <w:pPr>
        <w:pStyle w:val="CommentText"/>
      </w:pPr>
      <w:r>
        <w:rPr>
          <w:rStyle w:val="CommentReference"/>
        </w:rPr>
        <w:annotationRef/>
      </w:r>
      <w:r>
        <w:t>Cite?</w:t>
      </w:r>
    </w:p>
  </w:comment>
  <w:comment w:id="309" w:author="Christine Stawitz" w:date="2019-05-03T15:20:00Z" w:initials="CS">
    <w:p w14:paraId="498B080C" w14:textId="0CE8617D" w:rsidR="007A1333" w:rsidRDefault="007A1333">
      <w:pPr>
        <w:pStyle w:val="CommentText"/>
      </w:pPr>
      <w:r>
        <w:rPr>
          <w:rStyle w:val="CommentReference"/>
        </w:rPr>
        <w:annotationRef/>
      </w:r>
      <w:r>
        <w:t>I would make this more specific to what you saw – i.e. at edges</w:t>
      </w:r>
    </w:p>
  </w:comment>
  <w:comment w:id="311" w:author="Christine Stawitz" w:date="2019-05-03T15:20:00Z" w:initials="CS">
    <w:p w14:paraId="61FF2097" w14:textId="6ADCD547" w:rsidR="007A1333" w:rsidRDefault="007A1333">
      <w:pPr>
        <w:pStyle w:val="CommentText"/>
      </w:pPr>
      <w:r>
        <w:rPr>
          <w:rStyle w:val="CommentReference"/>
        </w:rPr>
        <w:annotationRef/>
      </w:r>
      <w:r>
        <w:t>Generalized additive term?</w:t>
      </w:r>
    </w:p>
  </w:comment>
  <w:comment w:id="312" w:author="Christine Stawitz" w:date="2019-05-03T15:21:00Z" w:initials="CS">
    <w:p w14:paraId="281ECBAB" w14:textId="7D7B8372" w:rsidR="007A1333" w:rsidRDefault="007A1333">
      <w:pPr>
        <w:pStyle w:val="CommentText"/>
      </w:pPr>
      <w:r>
        <w:rPr>
          <w:rStyle w:val="CommentReference"/>
        </w:rPr>
        <w:annotationRef/>
      </w:r>
      <w:r>
        <w:t>Be more explicit – you mean extend the reach of the survey</w:t>
      </w:r>
    </w:p>
  </w:comment>
  <w:comment w:id="331" w:author="Christine Stawitz" w:date="2019-05-03T16:02:00Z" w:initials="CS">
    <w:p w14:paraId="04CF8984" w14:textId="3E8278CE" w:rsidR="00192995" w:rsidRDefault="00192995">
      <w:pPr>
        <w:pStyle w:val="CommentText"/>
      </w:pPr>
      <w:r>
        <w:rPr>
          <w:rStyle w:val="CommentReference"/>
        </w:rPr>
        <w:annotationRef/>
      </w:r>
      <w:r>
        <w:t xml:space="preserve">It seems worth mentioning for this example </w:t>
      </w:r>
      <w:r w:rsidR="0016340B">
        <w:t>more than one breakpoint might be supported and this is not really allowed in this current model</w:t>
      </w:r>
    </w:p>
  </w:comment>
  <w:comment w:id="332" w:author="Christine Stawitz" w:date="2019-05-03T15:27:00Z" w:initials="CS">
    <w:p w14:paraId="0EF31EFA" w14:textId="1E84B78B" w:rsidR="001062E6" w:rsidRDefault="001062E6">
      <w:pPr>
        <w:pStyle w:val="CommentText"/>
      </w:pPr>
      <w:r>
        <w:rPr>
          <w:rStyle w:val="CommentReference"/>
        </w:rPr>
        <w:annotationRef/>
      </w:r>
      <w:r>
        <w:t>This is or should be covered in the introduction</w:t>
      </w:r>
    </w:p>
  </w:comment>
  <w:comment w:id="334" w:author="Melissa Haltuch" w:date="2019-04-12T10:57:00Z" w:initials="MH">
    <w:p w14:paraId="32916F69" w14:textId="264318CC" w:rsidR="005E756B" w:rsidRDefault="005E756B">
      <w:pPr>
        <w:pStyle w:val="CommentText"/>
      </w:pPr>
      <w:r>
        <w:rPr>
          <w:rStyle w:val="CommentReference"/>
        </w:rPr>
        <w:annotationRef/>
      </w:r>
      <w:r>
        <w:t>Which one?</w:t>
      </w:r>
    </w:p>
  </w:comment>
  <w:comment w:id="333" w:author="Christine Stawitz" w:date="2019-05-03T15:29:00Z" w:initials="CS">
    <w:p w14:paraId="7B99C9BE" w14:textId="4C6F34F8" w:rsidR="001062E6" w:rsidRDefault="001062E6">
      <w:pPr>
        <w:pStyle w:val="CommentText"/>
      </w:pPr>
      <w:r>
        <w:rPr>
          <w:rStyle w:val="CommentReference"/>
        </w:rPr>
        <w:annotationRef/>
      </w:r>
      <w:r>
        <w:t xml:space="preserve">Be careful </w:t>
      </w:r>
      <w:proofErr w:type="spellStart"/>
      <w:proofErr w:type="gramStart"/>
      <w:r>
        <w:t>here..</w:t>
      </w:r>
      <w:proofErr w:type="gramEnd"/>
      <w:r>
        <w:t>since</w:t>
      </w:r>
      <w:proofErr w:type="spellEnd"/>
      <w:r>
        <w:t xml:space="preserve"> k and L inf are inherently negatively correlated a northern region with a higher L inf and a lower k and a southern region with a lower l inf and a higher k could be equally likely given similar data.</w:t>
      </w:r>
    </w:p>
  </w:comment>
  <w:comment w:id="335" w:author="Melissa Haltuch" w:date="2019-04-12T10:57:00Z" w:initials="MH">
    <w:p w14:paraId="5F597212" w14:textId="24F21B33" w:rsidR="005E756B" w:rsidRDefault="005E756B">
      <w:pPr>
        <w:pStyle w:val="CommentText"/>
      </w:pPr>
      <w:r>
        <w:rPr>
          <w:rStyle w:val="CommentReference"/>
        </w:rPr>
        <w:annotationRef/>
      </w:r>
      <w:r>
        <w:t>Which study?</w:t>
      </w:r>
    </w:p>
  </w:comment>
  <w:comment w:id="336" w:author="Melissa Haltuch" w:date="2019-04-12T10:58:00Z" w:initials="MH">
    <w:p w14:paraId="262565B5" w14:textId="01DB3756" w:rsidR="005E756B" w:rsidRDefault="005E756B">
      <w:pPr>
        <w:pStyle w:val="CommentText"/>
      </w:pPr>
      <w:r>
        <w:rPr>
          <w:rStyle w:val="CommentReference"/>
        </w:rPr>
        <w:annotationRef/>
      </w:r>
      <w:r>
        <w:t>Of ontogenetic movement?</w:t>
      </w:r>
    </w:p>
  </w:comment>
  <w:comment w:id="337" w:author="Melissa Haltuch" w:date="2019-04-12T12:24:00Z" w:initials="MH">
    <w:p w14:paraId="475C2650" w14:textId="4D6319FC" w:rsidR="005E756B" w:rsidRDefault="005E756B">
      <w:pPr>
        <w:pStyle w:val="CommentText"/>
      </w:pPr>
      <w:r>
        <w:rPr>
          <w:rStyle w:val="CommentReference"/>
        </w:rPr>
        <w:annotationRef/>
      </w:r>
      <w:r>
        <w:t>This would be indicative of a change in selectivity for age 4 fish, rather than a change in growth, you might say this.</w:t>
      </w:r>
    </w:p>
  </w:comment>
  <w:comment w:id="338" w:author="Melissa Haltuch" w:date="2019-04-12T12:27:00Z" w:initials="MH">
    <w:p w14:paraId="11FE429B" w14:textId="04A621DE" w:rsidR="005E756B" w:rsidRDefault="005E756B">
      <w:pPr>
        <w:pStyle w:val="CommentText"/>
      </w:pPr>
      <w:r>
        <w:rPr>
          <w:rStyle w:val="CommentReference"/>
        </w:rPr>
        <w:annotationRef/>
      </w:r>
      <w:r>
        <w:t>You might think about how the difference in size for females fits with the movement work.</w:t>
      </w:r>
    </w:p>
  </w:comment>
  <w:comment w:id="341" w:author="Melissa Haltuch" w:date="2019-04-12T12:29:00Z" w:initials="MH">
    <w:p w14:paraId="0D5C3FB2" w14:textId="0EB96CDF" w:rsidR="005E756B" w:rsidRDefault="005E756B">
      <w:pPr>
        <w:pStyle w:val="CommentText"/>
      </w:pPr>
      <w:r>
        <w:rPr>
          <w:rStyle w:val="CommentReference"/>
        </w:rPr>
        <w:annotationRef/>
      </w:r>
      <w:r>
        <w:t xml:space="preserve">Again, think about how movement might fit here, on the call we discussed the movement of sablefish to and from sea mounts, and that these fish are mostly male. </w:t>
      </w:r>
    </w:p>
  </w:comment>
  <w:comment w:id="342" w:author="Maia Kapur" w:date="2019-04-05T18:11:00Z" w:initials="MK">
    <w:p w14:paraId="7FDBBF85" w14:textId="02B9A34C" w:rsidR="005E756B" w:rsidRDefault="005E756B">
      <w:pPr>
        <w:pStyle w:val="CommentText"/>
      </w:pPr>
      <w:r>
        <w:rPr>
          <w:rStyle w:val="CommentReference"/>
        </w:rPr>
        <w:annotationRef/>
      </w:r>
      <w:r>
        <w:t>Help w citation for this?</w:t>
      </w:r>
    </w:p>
  </w:comment>
  <w:comment w:id="344" w:author="Melissa Haltuch" w:date="2019-04-12T12:31:00Z" w:initials="MH">
    <w:p w14:paraId="012BD068" w14:textId="77777777" w:rsidR="005E756B" w:rsidRDefault="005E756B" w:rsidP="002C350B">
      <w:pPr>
        <w:pStyle w:val="Heading1"/>
        <w:rPr>
          <w:rFonts w:ascii="Droid Serif" w:hAnsi="Droid Serif" w:cs="Arial"/>
          <w:color w:val="333333"/>
          <w:sz w:val="50"/>
          <w:szCs w:val="50"/>
        </w:rPr>
      </w:pPr>
      <w:r>
        <w:rPr>
          <w:rStyle w:val="CommentReference"/>
        </w:rPr>
        <w:annotationRef/>
      </w:r>
      <w:r>
        <w:t xml:space="preserve">See </w:t>
      </w:r>
      <w:r>
        <w:rPr>
          <w:rStyle w:val="nlmarticle-title"/>
          <w:rFonts w:ascii="Droid Serif" w:hAnsi="Droid Serif" w:cs="Arial"/>
          <w:color w:val="333333"/>
          <w:sz w:val="50"/>
          <w:szCs w:val="50"/>
        </w:rPr>
        <w:t>Using Incentives to Reduce Bycatch and Discarding: Results Under the West Coast Catch Share Program</w:t>
      </w:r>
    </w:p>
    <w:p w14:paraId="08E6DCEF" w14:textId="77777777" w:rsidR="005E756B" w:rsidRDefault="005E756B" w:rsidP="002C350B">
      <w:pPr>
        <w:rPr>
          <w:rFonts w:ascii="Arial" w:hAnsi="Arial" w:cs="Arial"/>
          <w:color w:val="333333"/>
        </w:rPr>
      </w:pPr>
      <w:hyperlink r:id="rId1" w:history="1">
        <w:r>
          <w:rPr>
            <w:rStyle w:val="Hyperlink"/>
            <w:rFonts w:ascii="Arial" w:hAnsi="Arial" w:cs="Arial"/>
            <w:b/>
            <w:bCs/>
            <w:color w:val="10147E"/>
            <w:sz w:val="23"/>
            <w:szCs w:val="23"/>
          </w:rPr>
          <w:t xml:space="preserve">Kayleigh A. </w:t>
        </w:r>
        <w:proofErr w:type="spellStart"/>
        <w:r>
          <w:rPr>
            <w:rStyle w:val="Hyperlink"/>
            <w:rFonts w:ascii="Arial" w:hAnsi="Arial" w:cs="Arial"/>
            <w:b/>
            <w:bCs/>
            <w:color w:val="10147E"/>
            <w:sz w:val="23"/>
            <w:szCs w:val="23"/>
          </w:rPr>
          <w:t>Somers</w:t>
        </w:r>
      </w:hyperlink>
      <w:r>
        <w:rPr>
          <w:rStyle w:val="contribdegrees"/>
          <w:rFonts w:ascii="Arial" w:hAnsi="Arial" w:cs="Arial"/>
          <w:color w:val="333333"/>
        </w:rPr>
        <w:t>,</w:t>
      </w:r>
      <w:hyperlink r:id="rId2" w:history="1">
        <w:r>
          <w:rPr>
            <w:rStyle w:val="Hyperlink"/>
            <w:rFonts w:ascii="Arial" w:hAnsi="Arial" w:cs="Arial"/>
            <w:color w:val="10147E"/>
            <w:sz w:val="23"/>
            <w:szCs w:val="23"/>
          </w:rPr>
          <w:t>Lisa</w:t>
        </w:r>
        <w:proofErr w:type="spellEnd"/>
        <w:r>
          <w:rPr>
            <w:rStyle w:val="Hyperlink"/>
            <w:rFonts w:ascii="Arial" w:hAnsi="Arial" w:cs="Arial"/>
            <w:color w:val="10147E"/>
            <w:sz w:val="23"/>
            <w:szCs w:val="23"/>
          </w:rPr>
          <w:t xml:space="preserve"> </w:t>
        </w:r>
        <w:proofErr w:type="spellStart"/>
        <w:r>
          <w:rPr>
            <w:rStyle w:val="Hyperlink"/>
            <w:rFonts w:ascii="Arial" w:hAnsi="Arial" w:cs="Arial"/>
            <w:color w:val="10147E"/>
            <w:sz w:val="23"/>
            <w:szCs w:val="23"/>
          </w:rPr>
          <w:t>Pfeiffer</w:t>
        </w:r>
      </w:hyperlink>
      <w:r>
        <w:rPr>
          <w:rStyle w:val="contribdegrees"/>
          <w:rFonts w:ascii="Arial" w:hAnsi="Arial" w:cs="Arial"/>
          <w:color w:val="333333"/>
        </w:rPr>
        <w:t>,</w:t>
      </w:r>
      <w:hyperlink r:id="rId3" w:history="1">
        <w:r>
          <w:rPr>
            <w:rStyle w:val="Hyperlink"/>
            <w:rFonts w:ascii="Arial" w:hAnsi="Arial" w:cs="Arial"/>
            <w:color w:val="10147E"/>
            <w:sz w:val="23"/>
            <w:szCs w:val="23"/>
          </w:rPr>
          <w:t>Stacey</w:t>
        </w:r>
        <w:proofErr w:type="spellEnd"/>
        <w:r>
          <w:rPr>
            <w:rStyle w:val="Hyperlink"/>
            <w:rFonts w:ascii="Arial" w:hAnsi="Arial" w:cs="Arial"/>
            <w:color w:val="10147E"/>
            <w:sz w:val="23"/>
            <w:szCs w:val="23"/>
          </w:rPr>
          <w:t xml:space="preserve"> Miller</w:t>
        </w:r>
      </w:hyperlink>
      <w:r>
        <w:rPr>
          <w:rStyle w:val="contribdegrees"/>
          <w:rFonts w:ascii="Arial" w:hAnsi="Arial" w:cs="Arial"/>
          <w:color w:val="333333"/>
        </w:rPr>
        <w:t> &amp;</w:t>
      </w:r>
      <w:hyperlink r:id="rId4" w:history="1">
        <w:r>
          <w:rPr>
            <w:rStyle w:val="Hyperlink"/>
            <w:rFonts w:ascii="Arial" w:hAnsi="Arial" w:cs="Arial"/>
            <w:color w:val="10147E"/>
            <w:sz w:val="23"/>
            <w:szCs w:val="23"/>
          </w:rPr>
          <w:t>Wendy Morrison</w:t>
        </w:r>
      </w:hyperlink>
    </w:p>
    <w:p w14:paraId="3F332BD7" w14:textId="0F33C8EF" w:rsidR="005E756B" w:rsidRPr="002C350B" w:rsidRDefault="005E756B" w:rsidP="002C350B">
      <w:pPr>
        <w:spacing w:line="312" w:lineRule="atLeast"/>
        <w:rPr>
          <w:rFonts w:ascii="Arial" w:hAnsi="Arial" w:cs="Arial"/>
          <w:color w:val="777777"/>
          <w:sz w:val="18"/>
          <w:szCs w:val="18"/>
        </w:rPr>
      </w:pPr>
      <w:r>
        <w:rPr>
          <w:rFonts w:ascii="Arial" w:hAnsi="Arial" w:cs="Arial"/>
          <w:color w:val="777777"/>
          <w:sz w:val="18"/>
          <w:szCs w:val="18"/>
        </w:rPr>
        <w:t>Pages 621-637 | Published online: 15 Jan 2019</w:t>
      </w:r>
    </w:p>
    <w:p w14:paraId="29259FFA" w14:textId="77777777" w:rsidR="005E756B" w:rsidRDefault="005E756B" w:rsidP="002C350B">
      <w:pPr>
        <w:rPr>
          <w:rFonts w:ascii="Arial" w:hAnsi="Arial" w:cs="Arial"/>
          <w:color w:val="333333"/>
          <w:sz w:val="20"/>
          <w:szCs w:val="20"/>
        </w:rPr>
      </w:pPr>
      <w:r>
        <w:rPr>
          <w:rFonts w:ascii="Arial" w:hAnsi="Arial" w:cs="Arial"/>
          <w:color w:val="333333"/>
          <w:sz w:val="20"/>
          <w:szCs w:val="20"/>
        </w:rPr>
        <w:t> </w:t>
      </w:r>
    </w:p>
    <w:p w14:paraId="2376F2EB" w14:textId="77777777" w:rsidR="005E756B" w:rsidRDefault="005E756B" w:rsidP="002C350B">
      <w:pPr>
        <w:numPr>
          <w:ilvl w:val="0"/>
          <w:numId w:val="4"/>
        </w:numPr>
        <w:spacing w:beforeAutospacing="1" w:after="0" w:afterAutospacing="1" w:line="240" w:lineRule="auto"/>
        <w:ind w:left="0"/>
        <w:rPr>
          <w:rFonts w:ascii="Arial" w:hAnsi="Arial" w:cs="Arial"/>
          <w:color w:val="333333"/>
          <w:sz w:val="20"/>
          <w:szCs w:val="20"/>
        </w:rPr>
      </w:pPr>
      <w:hyperlink r:id="rId5" w:history="1">
        <w:r>
          <w:rPr>
            <w:rStyle w:val="Hyperlink"/>
            <w:rFonts w:ascii="Arial" w:hAnsi="Arial" w:cs="Arial"/>
            <w:color w:val="10147E"/>
            <w:sz w:val="20"/>
            <w:szCs w:val="20"/>
          </w:rPr>
          <w:t>https://doi.org/10.1080/08920753.2018.1522492</w:t>
        </w:r>
      </w:hyperlink>
    </w:p>
    <w:p w14:paraId="3CB13E8B" w14:textId="36DBF9DE" w:rsidR="005E756B" w:rsidRDefault="005E756B">
      <w:pPr>
        <w:pStyle w:val="CommentText"/>
      </w:pPr>
    </w:p>
  </w:comment>
  <w:comment w:id="345" w:author="." w:date="2019-02-05T21:12:00Z" w:initials=".">
    <w:p w14:paraId="75A21123" w14:textId="37598B1E" w:rsidR="005E756B" w:rsidRDefault="005E756B">
      <w:pPr>
        <w:pStyle w:val="CommentText"/>
      </w:pPr>
      <w:r>
        <w:rPr>
          <w:rStyle w:val="CommentReference"/>
        </w:rPr>
        <w:annotationRef/>
      </w:r>
      <w:r>
        <w:t>I expect that you could add Dana here as well. He has talked about the AK sablefish fishery more recently moving into the AI, and finding previously lightly exploited stocks….although you probably shouldn’t use pers. comm. For co-authors. We can check on this.</w:t>
      </w:r>
    </w:p>
    <w:p w14:paraId="013ACC5A" w14:textId="77777777" w:rsidR="005E756B" w:rsidRDefault="005E756B">
      <w:pPr>
        <w:pStyle w:val="CommentText"/>
      </w:pPr>
    </w:p>
  </w:comment>
  <w:comment w:id="346" w:author="Melissa Haltuch" w:date="2019-04-12T12:34:00Z" w:initials="MH">
    <w:p w14:paraId="7CEBDD9C" w14:textId="2807BE72" w:rsidR="005E756B" w:rsidRDefault="005E756B">
      <w:pPr>
        <w:pStyle w:val="CommentText"/>
      </w:pPr>
      <w:r>
        <w:rPr>
          <w:rStyle w:val="CommentReference"/>
        </w:rPr>
        <w:annotationRef/>
      </w:r>
      <w:r>
        <w:t xml:space="preserve">Yes, we will need to use something other than pers. Com. Have a look at the PFMC FEP, I recall a summary of west coast fishery development: </w:t>
      </w:r>
    </w:p>
    <w:p w14:paraId="3407AE92" w14:textId="3AF0BB27" w:rsidR="005E756B" w:rsidRDefault="005E756B">
      <w:pPr>
        <w:pStyle w:val="CommentText"/>
      </w:pPr>
    </w:p>
    <w:p w14:paraId="40488ECD" w14:textId="5AF21010" w:rsidR="005E756B" w:rsidRDefault="005E756B">
      <w:pPr>
        <w:pStyle w:val="CommentText"/>
      </w:pPr>
      <w:hyperlink r:id="rId6" w:history="1">
        <w:r>
          <w:rPr>
            <w:rStyle w:val="Hyperlink"/>
          </w:rPr>
          <w:t>https://www.pcouncil.org/ecosystem-based-management/fep/</w:t>
        </w:r>
      </w:hyperlink>
    </w:p>
  </w:comment>
  <w:comment w:id="347" w:author="Christine Stawitz" w:date="2019-05-03T15:31:00Z" w:initials="CS">
    <w:p w14:paraId="03ACBFB1" w14:textId="0F278413" w:rsidR="001062E6" w:rsidRDefault="001062E6">
      <w:pPr>
        <w:pStyle w:val="CommentText"/>
      </w:pPr>
      <w:r>
        <w:rPr>
          <w:rStyle w:val="CommentReference"/>
        </w:rPr>
        <w:annotationRef/>
      </w:r>
      <w:r>
        <w:rPr>
          <w:rStyle w:val="CommentReference"/>
        </w:rPr>
        <w:t xml:space="preserve">You could trim this down to just define the main conclusion – if people want to understand the alternative models and data </w:t>
      </w:r>
      <w:proofErr w:type="gramStart"/>
      <w:r>
        <w:rPr>
          <w:rStyle w:val="CommentReference"/>
        </w:rPr>
        <w:t>partitioning</w:t>
      </w:r>
      <w:proofErr w:type="gramEnd"/>
      <w:r>
        <w:rPr>
          <w:rStyle w:val="CommentReference"/>
        </w:rPr>
        <w:t xml:space="preserve"> they can look at my paper </w:t>
      </w:r>
      <w:r w:rsidRPr="001062E6">
        <w:rPr>
          <w:rStyle w:val="CommentReference"/>
          <mc:AlternateContent>
            <mc:Choice Requires="w16se"/>
            <mc:Fallback>
              <w:rFonts w:ascii="Segoe UI Emoji" w:eastAsia="Segoe UI Emoji" w:hAnsi="Segoe UI Emoji" w:cs="Segoe UI Emoji"/>
            </mc:Fallback>
          </mc:AlternateContent>
        </w:rPr>
        <mc:AlternateContent>
          <mc:Choice Requires="w16se">
            <w16se:symEx w16se:font="Segoe UI Emoji" w16se:char="1F609"/>
          </mc:Choice>
          <mc:Fallback>
            <w:t>😉</w:t>
          </mc:Fallback>
        </mc:AlternateContent>
      </w:r>
    </w:p>
  </w:comment>
  <w:comment w:id="354" w:author="Christine Stawitz" w:date="2019-05-03T15:46:00Z" w:initials="CS">
    <w:p w14:paraId="00354E99" w14:textId="6BC2EA88" w:rsidR="000D1B93" w:rsidRDefault="000D1B93">
      <w:pPr>
        <w:pStyle w:val="CommentText"/>
      </w:pPr>
      <w:r>
        <w:rPr>
          <w:rStyle w:val="CommentReference"/>
        </w:rPr>
        <w:annotationRef/>
      </w:r>
      <w:r>
        <w:t>I don’t see any vertical dashed red lines</w:t>
      </w:r>
    </w:p>
  </w:comment>
  <w:comment w:id="355" w:author="Christine Stawitz" w:date="2019-05-03T15:47:00Z" w:initials="CS">
    <w:p w14:paraId="2EEC7644" w14:textId="7B3C658A" w:rsidR="000D1B93" w:rsidRDefault="000D1B93">
      <w:pPr>
        <w:pStyle w:val="CommentText"/>
      </w:pPr>
      <w:r>
        <w:rPr>
          <w:rStyle w:val="CommentReference"/>
        </w:rPr>
        <w:annotationRef/>
      </w:r>
      <w:r>
        <w:t>Is this meant to go on the previous page?</w:t>
      </w:r>
    </w:p>
  </w:comment>
  <w:comment w:id="358" w:author="Christine Stawitz" w:date="2019-05-03T15:46:00Z" w:initials="CS">
    <w:p w14:paraId="428A5D91" w14:textId="64F3BD39" w:rsidR="000D1B93" w:rsidRDefault="000D1B93">
      <w:pPr>
        <w:pStyle w:val="CommentText"/>
      </w:pPr>
      <w:r>
        <w:rPr>
          <w:rStyle w:val="CommentReference"/>
        </w:rPr>
        <w:annotationRef/>
      </w:r>
      <w:r>
        <w:t>No breaks? It looks like there are breaks here from the title and the data…</w:t>
      </w:r>
    </w:p>
  </w:comment>
  <w:comment w:id="359" w:author="Christine Stawitz" w:date="2019-05-03T15:48:00Z" w:initials="CS">
    <w:p w14:paraId="27FB4910" w14:textId="7B21C42A" w:rsidR="00192995" w:rsidRDefault="00192995">
      <w:pPr>
        <w:pStyle w:val="CommentText"/>
      </w:pPr>
      <w:r>
        <w:rPr>
          <w:rStyle w:val="CommentReference"/>
        </w:rPr>
        <w:annotationRef/>
      </w:r>
      <w:r>
        <w:t>You said in the discussion there was a trade off between coverage probability and detection probability – but this graph implies that certain scenarios (25 deg break) did better and others (break at 49 degree) did worse for both. What am I missing?</w:t>
      </w:r>
    </w:p>
  </w:comment>
  <w:comment w:id="362" w:author="Christine Stawitz" w:date="2019-05-03T15:50:00Z" w:initials="CS">
    <w:p w14:paraId="20D1AF7E" w14:textId="56EF43A6" w:rsidR="00192995" w:rsidRDefault="00192995">
      <w:pPr>
        <w:pStyle w:val="CommentText"/>
      </w:pPr>
      <w:r>
        <w:rPr>
          <w:rStyle w:val="CommentReference"/>
        </w:rPr>
        <w:annotationRef/>
      </w:r>
      <w:r>
        <w:t xml:space="preserve">Did you mean to plot residuals vs fitted instead in the lower right? I am a bit concerned that the variance increases as you go from left to right on the </w:t>
      </w:r>
      <w:proofErr w:type="gramStart"/>
      <w:r>
        <w:t>residuals</w:t>
      </w:r>
      <w:proofErr w:type="gramEnd"/>
      <w:r>
        <w:t xml:space="preserve"> vs predictor plot  </w:t>
      </w:r>
    </w:p>
  </w:comment>
  <w:comment w:id="363" w:author="Christine Stawitz" w:date="2019-05-03T15:57:00Z" w:initials="CS">
    <w:p w14:paraId="4A9BC349" w14:textId="0B1989FF" w:rsidR="00192995" w:rsidRDefault="00192995">
      <w:pPr>
        <w:pStyle w:val="CommentText"/>
      </w:pPr>
      <w:r>
        <w:rPr>
          <w:rStyle w:val="CommentReference"/>
        </w:rPr>
        <w:annotationRef/>
      </w:r>
      <w:r>
        <w:t xml:space="preserve">The fact that the </w:t>
      </w:r>
      <w:proofErr w:type="spellStart"/>
      <w:r>
        <w:t>f’is</w:t>
      </w:r>
      <w:proofErr w:type="spellEnd"/>
      <w:r>
        <w:t xml:space="preserve"> to the right of some of the smoothers and below the last one confused </w:t>
      </w:r>
      <w:proofErr w:type="spellStart"/>
      <w:proofErr w:type="gramStart"/>
      <w:r>
        <w:t>me..</w:t>
      </w:r>
      <w:proofErr w:type="gramEnd"/>
      <w:r>
        <w:t>maybe</w:t>
      </w:r>
      <w:proofErr w:type="spellEnd"/>
      <w:r>
        <w:t xml:space="preserve"> keep the map plots separate so it can be consistent across predictors?</w:t>
      </w:r>
    </w:p>
  </w:comment>
  <w:comment w:id="364" w:author="Christine Stawitz" w:date="2019-05-03T15:58:00Z" w:initials="CS">
    <w:p w14:paraId="0570F768" w14:textId="73EA7163" w:rsidR="00192995" w:rsidRDefault="00192995">
      <w:pPr>
        <w:pStyle w:val="CommentText"/>
      </w:pPr>
      <w:r>
        <w:rPr>
          <w:rStyle w:val="CommentReference"/>
        </w:rPr>
        <w:annotationRef/>
      </w:r>
      <w:r>
        <w:t xml:space="preserve">The data are really </w:t>
      </w:r>
      <w:proofErr w:type="spellStart"/>
      <w:r>
        <w:t>overplotted</w:t>
      </w:r>
      <w:proofErr w:type="spellEnd"/>
      <w:r>
        <w:t xml:space="preserve"> on the map. I think you could make </w:t>
      </w:r>
      <w:proofErr w:type="gramStart"/>
      <w:r>
        <w:t>all of</w:t>
      </w:r>
      <w:proofErr w:type="gramEnd"/>
      <w:r>
        <w:t xml:space="preserve"> the points the size of the length 40 fish and just use color to denote size, and then use jittering or transparency so the spatial pattern of the data is more clear </w:t>
      </w:r>
    </w:p>
  </w:comment>
  <w:comment w:id="372" w:author="Maia Kapur" w:date="2019-04-03T17:11:00Z" w:initials="MK">
    <w:p w14:paraId="3297E7EB" w14:textId="45368A09" w:rsidR="005E756B" w:rsidRDefault="005E756B">
      <w:pPr>
        <w:pStyle w:val="CommentText"/>
      </w:pPr>
      <w:r>
        <w:rPr>
          <w:rStyle w:val="CommentReference"/>
        </w:rPr>
        <w:annotationRef/>
      </w:r>
      <w:r>
        <w:t xml:space="preserve">This presents the same information as the </w:t>
      </w:r>
      <w:proofErr w:type="spellStart"/>
      <w:r>
        <w:t>barchart</w:t>
      </w:r>
      <w:proofErr w:type="spellEnd"/>
      <w:r>
        <w:t xml:space="preserve"> – let me know if we should retain both</w:t>
      </w:r>
    </w:p>
    <w:p w14:paraId="585A65D1" w14:textId="77777777" w:rsidR="005E756B" w:rsidRDefault="005E756B">
      <w:pPr>
        <w:pStyle w:val="CommentText"/>
      </w:pPr>
    </w:p>
  </w:comment>
  <w:comment w:id="373" w:author="Melissa Haltuch" w:date="2019-04-12T12:38:00Z" w:initials="MH">
    <w:p w14:paraId="2D4A71D7" w14:textId="51694210" w:rsidR="005E756B" w:rsidRDefault="005E756B">
      <w:pPr>
        <w:pStyle w:val="CommentText"/>
      </w:pPr>
      <w:r>
        <w:rPr>
          <w:rStyle w:val="CommentReference"/>
        </w:rPr>
        <w:annotationRef/>
      </w:r>
      <w:r>
        <w:t>I would keep both for now.</w:t>
      </w:r>
    </w:p>
  </w:comment>
  <w:comment w:id="376" w:author="." w:date="2019-02-05T21:12:00Z" w:initials=".">
    <w:p w14:paraId="0FB86005" w14:textId="6CF774EF" w:rsidR="005E756B" w:rsidRDefault="005E756B">
      <w:pPr>
        <w:pStyle w:val="CommentText"/>
      </w:pPr>
      <w:r>
        <w:rPr>
          <w:rStyle w:val="CommentReference"/>
        </w:rPr>
        <w:annotationRef/>
      </w:r>
      <w:r>
        <w:t>You can get these directly from the report file as well.</w:t>
      </w:r>
    </w:p>
  </w:comment>
  <w:comment w:id="377" w:author="." w:date="2019-02-05T21:12:00Z" w:initials=".">
    <w:p w14:paraId="6C4DF04E" w14:textId="3CD50B55" w:rsidR="005E756B" w:rsidRDefault="005E756B">
      <w:pPr>
        <w:pStyle w:val="CommentText"/>
      </w:pPr>
      <w:r>
        <w:rPr>
          <w:rStyle w:val="CommentReference"/>
        </w:rPr>
        <w:annotationRef/>
      </w:r>
      <w:r>
        <w:t>I would add the estimated values from your study to this table as well. Also adding the SS parameterization values could be useful.</w:t>
      </w:r>
    </w:p>
  </w:comment>
  <w:comment w:id="378" w:author="Maia Kapur" w:date="2019-04-05T08:14:00Z" w:initials="MK">
    <w:p w14:paraId="6BB74E6E" w14:textId="306D1F76" w:rsidR="005E756B" w:rsidRDefault="005E756B">
      <w:pPr>
        <w:pStyle w:val="CommentText"/>
      </w:pPr>
      <w:r>
        <w:rPr>
          <w:rStyle w:val="CommentReference"/>
        </w:rPr>
        <w:annotationRef/>
      </w:r>
      <w:r>
        <w:t>Great – since we split into many regions I will add as separate table</w:t>
      </w:r>
    </w:p>
  </w:comment>
  <w:comment w:id="379" w:author="Christine Stawitz" w:date="2019-05-03T16:01:00Z" w:initials="CS">
    <w:p w14:paraId="7BE2AD9D" w14:textId="3A9F0F93" w:rsidR="00192995" w:rsidRDefault="00192995">
      <w:pPr>
        <w:pStyle w:val="CommentText"/>
      </w:pPr>
      <w:r>
        <w:rPr>
          <w:rStyle w:val="CommentReference"/>
        </w:rPr>
        <w:annotationRef/>
      </w:r>
      <w:r>
        <w:t>Would be useful to discuss some of these in the tex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2A1105E" w15:done="0"/>
  <w15:commentEx w15:paraId="333CCB6B" w15:done="0"/>
  <w15:commentEx w15:paraId="2489D9CC" w15:done="0"/>
  <w15:commentEx w15:paraId="7E9705ED" w15:done="0"/>
  <w15:commentEx w15:paraId="38B50AD3" w15:done="0"/>
  <w15:commentEx w15:paraId="2AF5103C" w15:done="0"/>
  <w15:commentEx w15:paraId="2CD9449B" w15:done="0"/>
  <w15:commentEx w15:paraId="7A98B580" w15:done="0"/>
  <w15:commentEx w15:paraId="4CE753B6" w15:done="0"/>
  <w15:commentEx w15:paraId="55950078" w15:done="0"/>
  <w15:commentEx w15:paraId="3DB20ADC" w15:done="0"/>
  <w15:commentEx w15:paraId="44E991BF" w15:done="0"/>
  <w15:commentEx w15:paraId="58E22C49" w15:done="0"/>
  <w15:commentEx w15:paraId="45F1713D" w15:paraIdParent="58E22C49" w15:done="0"/>
  <w15:commentEx w15:paraId="74C45B7C" w15:paraIdParent="58E22C49" w15:done="0"/>
  <w15:commentEx w15:paraId="2B2D75E5" w15:done="0"/>
  <w15:commentEx w15:paraId="2A1212C1" w15:done="0"/>
  <w15:commentEx w15:paraId="234C16AB" w15:done="0"/>
  <w15:commentEx w15:paraId="20621852" w15:done="0"/>
  <w15:commentEx w15:paraId="2563FEB2" w15:done="0"/>
  <w15:commentEx w15:paraId="3823F6C8" w15:done="0"/>
  <w15:commentEx w15:paraId="0186998D" w15:done="0"/>
  <w15:commentEx w15:paraId="056F488D" w15:done="0"/>
  <w15:commentEx w15:paraId="4F8E08EA" w15:done="0"/>
  <w15:commentEx w15:paraId="38B2A7D4" w15:done="0"/>
  <w15:commentEx w15:paraId="2588D5A8" w15:done="0"/>
  <w15:commentEx w15:paraId="63E58A48" w15:done="0"/>
  <w15:commentEx w15:paraId="1EA937C8" w15:done="0"/>
  <w15:commentEx w15:paraId="58F99DBD" w15:done="0"/>
  <w15:commentEx w15:paraId="7050E484" w15:done="0"/>
  <w15:commentEx w15:paraId="109788F1" w15:done="0"/>
  <w15:commentEx w15:paraId="4C890BBE" w15:done="0"/>
  <w15:commentEx w15:paraId="4F76BAAA" w15:done="0"/>
  <w15:commentEx w15:paraId="26854A3D" w15:done="0"/>
  <w15:commentEx w15:paraId="16DEB3D3" w15:done="0"/>
  <w15:commentEx w15:paraId="16A11349" w15:done="0"/>
  <w15:commentEx w15:paraId="75CD5240" w15:done="0"/>
  <w15:commentEx w15:paraId="348E2B99" w15:done="0"/>
  <w15:commentEx w15:paraId="4D94645C" w15:done="0"/>
  <w15:commentEx w15:paraId="76017BD1" w15:done="0"/>
  <w15:commentEx w15:paraId="7D190839" w15:done="0"/>
  <w15:commentEx w15:paraId="193F6FA0" w15:paraIdParent="7D190839" w15:done="0"/>
  <w15:commentEx w15:paraId="1F5165B7" w15:paraIdParent="7D190839" w15:done="0"/>
  <w15:commentEx w15:paraId="448AB4E4" w15:done="0"/>
  <w15:commentEx w15:paraId="6D1916A2" w15:done="0"/>
  <w15:commentEx w15:paraId="7C5BF81B" w15:done="0"/>
  <w15:commentEx w15:paraId="72CF59D3" w15:done="0"/>
  <w15:commentEx w15:paraId="5D9A4F03" w15:done="0"/>
  <w15:commentEx w15:paraId="1BA2EEDD" w15:done="0"/>
  <w15:commentEx w15:paraId="0F9581C5" w15:done="0"/>
  <w15:commentEx w15:paraId="09217FD5" w15:done="0"/>
  <w15:commentEx w15:paraId="30DC19B0" w15:done="0"/>
  <w15:commentEx w15:paraId="22AC560C" w15:paraIdParent="30DC19B0" w15:done="0"/>
  <w15:commentEx w15:paraId="5322F138" w15:done="0"/>
  <w15:commentEx w15:paraId="1E890B1D" w15:done="0"/>
  <w15:commentEx w15:paraId="64A7160C" w15:paraIdParent="1E890B1D" w15:done="0"/>
  <w15:commentEx w15:paraId="010E6087" w15:done="0"/>
  <w15:commentEx w15:paraId="6A3665CF" w15:done="0"/>
  <w15:commentEx w15:paraId="6A9B07A5" w15:done="0"/>
  <w15:commentEx w15:paraId="58492F23" w15:done="0"/>
  <w15:commentEx w15:paraId="26C2138E" w15:done="0"/>
  <w15:commentEx w15:paraId="1DC44DB1" w15:done="0"/>
  <w15:commentEx w15:paraId="69113A57" w15:done="0"/>
  <w15:commentEx w15:paraId="5B26D95E" w15:done="0"/>
  <w15:commentEx w15:paraId="7F1330B7" w15:done="0"/>
  <w15:commentEx w15:paraId="610176D0" w15:done="0"/>
  <w15:commentEx w15:paraId="7DCB354A" w15:done="0"/>
  <w15:commentEx w15:paraId="5FD4E0A0" w15:done="0"/>
  <w15:commentEx w15:paraId="6F201092" w15:paraIdParent="5FD4E0A0" w15:done="0"/>
  <w15:commentEx w15:paraId="22560490" w15:done="0"/>
  <w15:commentEx w15:paraId="04564784" w15:done="0"/>
  <w15:commentEx w15:paraId="47E3BD7C" w15:done="0"/>
  <w15:commentEx w15:paraId="3234CC97" w15:done="0"/>
  <w15:commentEx w15:paraId="3B31341C" w15:done="0"/>
  <w15:commentEx w15:paraId="2113A6E5" w15:done="0"/>
  <w15:commentEx w15:paraId="779C3C2D" w15:done="0"/>
  <w15:commentEx w15:paraId="526BCEF1" w15:done="0"/>
  <w15:commentEx w15:paraId="1C3645A9" w15:done="0"/>
  <w15:commentEx w15:paraId="4F260D35" w15:done="0"/>
  <w15:commentEx w15:paraId="78659923" w15:done="0"/>
  <w15:commentEx w15:paraId="498B080C" w15:done="0"/>
  <w15:commentEx w15:paraId="61FF2097" w15:done="0"/>
  <w15:commentEx w15:paraId="281ECBAB" w15:done="0"/>
  <w15:commentEx w15:paraId="04CF8984" w15:done="0"/>
  <w15:commentEx w15:paraId="0EF31EFA" w15:done="0"/>
  <w15:commentEx w15:paraId="32916F69" w15:done="0"/>
  <w15:commentEx w15:paraId="7B99C9BE" w15:done="0"/>
  <w15:commentEx w15:paraId="5F597212" w15:done="0"/>
  <w15:commentEx w15:paraId="262565B5" w15:done="0"/>
  <w15:commentEx w15:paraId="475C2650" w15:done="0"/>
  <w15:commentEx w15:paraId="11FE429B" w15:done="0"/>
  <w15:commentEx w15:paraId="0D5C3FB2" w15:done="0"/>
  <w15:commentEx w15:paraId="7FDBBF85" w15:done="0"/>
  <w15:commentEx w15:paraId="3CB13E8B" w15:done="0"/>
  <w15:commentEx w15:paraId="013ACC5A" w15:done="0"/>
  <w15:commentEx w15:paraId="40488ECD" w15:paraIdParent="013ACC5A" w15:done="0"/>
  <w15:commentEx w15:paraId="03ACBFB1" w15:done="0"/>
  <w15:commentEx w15:paraId="00354E99" w15:done="0"/>
  <w15:commentEx w15:paraId="2EEC7644" w15:done="0"/>
  <w15:commentEx w15:paraId="428A5D91" w15:done="0"/>
  <w15:commentEx w15:paraId="27FB4910" w15:done="0"/>
  <w15:commentEx w15:paraId="20D1AF7E" w15:done="0"/>
  <w15:commentEx w15:paraId="4A9BC349" w15:done="0"/>
  <w15:commentEx w15:paraId="0570F768" w15:paraIdParent="4A9BC349" w15:done="0"/>
  <w15:commentEx w15:paraId="585A65D1" w15:done="0"/>
  <w15:commentEx w15:paraId="2D4A71D7" w15:paraIdParent="585A65D1" w15:done="0"/>
  <w15:commentEx w15:paraId="0FB86005" w15:done="0"/>
  <w15:commentEx w15:paraId="6C4DF04E" w15:done="0"/>
  <w15:commentEx w15:paraId="6BB74E6E" w15:paraIdParent="6C4DF04E" w15:done="0"/>
  <w15:commentEx w15:paraId="7BE2AD9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2A1105E" w16cid:durableId="2076B3BC"/>
  <w16cid:commentId w16cid:paraId="333CCB6B" w16cid:durableId="2076B30A"/>
  <w16cid:commentId w16cid:paraId="2489D9CC" w16cid:durableId="2076B431"/>
  <w16cid:commentId w16cid:paraId="7E9705ED" w16cid:durableId="2076B49D"/>
  <w16cid:commentId w16cid:paraId="38B50AD3" w16cid:durableId="2076B4F8"/>
  <w16cid:commentId w16cid:paraId="2AF5103C" w16cid:durableId="2076B30B"/>
  <w16cid:commentId w16cid:paraId="2CD9449B" w16cid:durableId="2076B74A"/>
  <w16cid:commentId w16cid:paraId="7A98B580" w16cid:durableId="2076B619"/>
  <w16cid:commentId w16cid:paraId="4CE753B6" w16cid:durableId="2076B6CB"/>
  <w16cid:commentId w16cid:paraId="55950078" w16cid:durableId="2076C200"/>
  <w16cid:commentId w16cid:paraId="3DB20ADC" w16cid:durableId="2076CAE4"/>
  <w16cid:commentId w16cid:paraId="44E991BF" w16cid:durableId="2076C755"/>
  <w16cid:commentId w16cid:paraId="58E22C49" w16cid:durableId="2076C38A"/>
  <w16cid:commentId w16cid:paraId="45F1713D" w16cid:durableId="2076C38B"/>
  <w16cid:commentId w16cid:paraId="74C45B7C" w16cid:durableId="2076C38C"/>
  <w16cid:commentId w16cid:paraId="2B2D75E5" w16cid:durableId="2076C783"/>
  <w16cid:commentId w16cid:paraId="2A1212C1" w16cid:durableId="2076B30C"/>
  <w16cid:commentId w16cid:paraId="234C16AB" w16cid:durableId="2076C7DF"/>
  <w16cid:commentId w16cid:paraId="20621852" w16cid:durableId="2076C7B7"/>
  <w16cid:commentId w16cid:paraId="2563FEB2" w16cid:durableId="2076B30D"/>
  <w16cid:commentId w16cid:paraId="3823F6C8" w16cid:durableId="2076C852"/>
  <w16cid:commentId w16cid:paraId="0186998D" w16cid:durableId="2076C8A8"/>
  <w16cid:commentId w16cid:paraId="056F488D" w16cid:durableId="2076C90C"/>
  <w16cid:commentId w16cid:paraId="4F8E08EA" w16cid:durableId="2076C8C3"/>
  <w16cid:commentId w16cid:paraId="38B2A7D4" w16cid:durableId="2076C9A2"/>
  <w16cid:commentId w16cid:paraId="2588D5A8" w16cid:durableId="2076CA12"/>
  <w16cid:commentId w16cid:paraId="63E58A48" w16cid:durableId="2076CB3F"/>
  <w16cid:commentId w16cid:paraId="1EA937C8" w16cid:durableId="2076D70C"/>
  <w16cid:commentId w16cid:paraId="58F99DBD" w16cid:durableId="2076CDB7"/>
  <w16cid:commentId w16cid:paraId="7050E484" w16cid:durableId="2076CDEC"/>
  <w16cid:commentId w16cid:paraId="109788F1" w16cid:durableId="2076CE09"/>
  <w16cid:commentId w16cid:paraId="4C890BBE" w16cid:durableId="2076CE32"/>
  <w16cid:commentId w16cid:paraId="4F76BAAA" w16cid:durableId="2076CE7F"/>
  <w16cid:commentId w16cid:paraId="26854A3D" w16cid:durableId="2076CEED"/>
  <w16cid:commentId w16cid:paraId="16DEB3D3" w16cid:durableId="2076CEA4"/>
  <w16cid:commentId w16cid:paraId="16A11349" w16cid:durableId="2076CF16"/>
  <w16cid:commentId w16cid:paraId="75CD5240" w16cid:durableId="2076CF2F"/>
  <w16cid:commentId w16cid:paraId="348E2B99" w16cid:durableId="2076CFAF"/>
  <w16cid:commentId w16cid:paraId="4D94645C" w16cid:durableId="2076D1A7"/>
  <w16cid:commentId w16cid:paraId="76017BD1" w16cid:durableId="2076D1E5"/>
  <w16cid:commentId w16cid:paraId="7D190839" w16cid:durableId="2076B30E"/>
  <w16cid:commentId w16cid:paraId="193F6FA0" w16cid:durableId="2076B30F"/>
  <w16cid:commentId w16cid:paraId="1F5165B7" w16cid:durableId="2076B310"/>
  <w16cid:commentId w16cid:paraId="448AB4E4" w16cid:durableId="2076B311"/>
  <w16cid:commentId w16cid:paraId="6D1916A2" w16cid:durableId="2076B312"/>
  <w16cid:commentId w16cid:paraId="7C5BF81B" w16cid:durableId="2076B313"/>
  <w16cid:commentId w16cid:paraId="72CF59D3" w16cid:durableId="2076D228"/>
  <w16cid:commentId w16cid:paraId="5D9A4F03" w16cid:durableId="2076D23F"/>
  <w16cid:commentId w16cid:paraId="1BA2EEDD" w16cid:durableId="2076D292"/>
  <w16cid:commentId w16cid:paraId="0F9581C5" w16cid:durableId="2076B314"/>
  <w16cid:commentId w16cid:paraId="09217FD5" w16cid:durableId="2076D2C3"/>
  <w16cid:commentId w16cid:paraId="30DC19B0" w16cid:durableId="2076B315"/>
  <w16cid:commentId w16cid:paraId="22AC560C" w16cid:durableId="2076D2DC"/>
  <w16cid:commentId w16cid:paraId="5322F138" w16cid:durableId="2076D309"/>
  <w16cid:commentId w16cid:paraId="1E890B1D" w16cid:durableId="2076B316"/>
  <w16cid:commentId w16cid:paraId="64A7160C" w16cid:durableId="2076D39C"/>
  <w16cid:commentId w16cid:paraId="010E6087" w16cid:durableId="2076D406"/>
  <w16cid:commentId w16cid:paraId="6A3665CF" w16cid:durableId="2076D43A"/>
  <w16cid:commentId w16cid:paraId="6A9B07A5" w16cid:durableId="2076D45B"/>
  <w16cid:commentId w16cid:paraId="58492F23" w16cid:durableId="2076D476"/>
  <w16cid:commentId w16cid:paraId="26C2138E" w16cid:durableId="2076D4F0"/>
  <w16cid:commentId w16cid:paraId="1DC44DB1" w16cid:durableId="2076D519"/>
  <w16cid:commentId w16cid:paraId="69113A57" w16cid:durableId="2076D533"/>
  <w16cid:commentId w16cid:paraId="5B26D95E" w16cid:durableId="2076D542"/>
  <w16cid:commentId w16cid:paraId="7F1330B7" w16cid:durableId="2076D56E"/>
  <w16cid:commentId w16cid:paraId="610176D0" w16cid:durableId="2076D5F7"/>
  <w16cid:commentId w16cid:paraId="7DCB354A" w16cid:durableId="2076B317"/>
  <w16cid:commentId w16cid:paraId="5FD4E0A0" w16cid:durableId="2076B318"/>
  <w16cid:commentId w16cid:paraId="6F201092" w16cid:durableId="2076D5B3"/>
  <w16cid:commentId w16cid:paraId="22560490" w16cid:durableId="2076D62A"/>
  <w16cid:commentId w16cid:paraId="04564784" w16cid:durableId="2076B319"/>
  <w16cid:commentId w16cid:paraId="47E3BD7C" w16cid:durableId="2076D69B"/>
  <w16cid:commentId w16cid:paraId="3234CC97" w16cid:durableId="2076DFD0"/>
  <w16cid:commentId w16cid:paraId="3B31341C" w16cid:durableId="2076D6B9"/>
  <w16cid:commentId w16cid:paraId="2113A6E5" w16cid:durableId="2076D92A"/>
  <w16cid:commentId w16cid:paraId="779C3C2D" w16cid:durableId="2076D991"/>
  <w16cid:commentId w16cid:paraId="526BCEF1" w16cid:durableId="2076D9E5"/>
  <w16cid:commentId w16cid:paraId="1C3645A9" w16cid:durableId="2076DA0D"/>
  <w16cid:commentId w16cid:paraId="4F260D35" w16cid:durableId="2076DBBF"/>
  <w16cid:commentId w16cid:paraId="78659923" w16cid:durableId="2076DA86"/>
  <w16cid:commentId w16cid:paraId="498B080C" w16cid:durableId="2076DAA2"/>
  <w16cid:commentId w16cid:paraId="61FF2097" w16cid:durableId="2076DAD7"/>
  <w16cid:commentId w16cid:paraId="281ECBAB" w16cid:durableId="2076DAF1"/>
  <w16cid:commentId w16cid:paraId="04CF8984" w16cid:durableId="2076E49C"/>
  <w16cid:commentId w16cid:paraId="0EF31EFA" w16cid:durableId="2076DC69"/>
  <w16cid:commentId w16cid:paraId="32916F69" w16cid:durableId="2076B31A"/>
  <w16cid:commentId w16cid:paraId="7B99C9BE" w16cid:durableId="2076DCC3"/>
  <w16cid:commentId w16cid:paraId="5F597212" w16cid:durableId="2076B31B"/>
  <w16cid:commentId w16cid:paraId="262565B5" w16cid:durableId="2076B31C"/>
  <w16cid:commentId w16cid:paraId="475C2650" w16cid:durableId="2076B31D"/>
  <w16cid:commentId w16cid:paraId="11FE429B" w16cid:durableId="2076B31E"/>
  <w16cid:commentId w16cid:paraId="0D5C3FB2" w16cid:durableId="2076B31F"/>
  <w16cid:commentId w16cid:paraId="7FDBBF85" w16cid:durableId="205218E3"/>
  <w16cid:commentId w16cid:paraId="3CB13E8B" w16cid:durableId="2076B321"/>
  <w16cid:commentId w16cid:paraId="013ACC5A" w16cid:durableId="2076B322"/>
  <w16cid:commentId w16cid:paraId="40488ECD" w16cid:durableId="2076B323"/>
  <w16cid:commentId w16cid:paraId="03ACBFB1" w16cid:durableId="2076DD5C"/>
  <w16cid:commentId w16cid:paraId="00354E99" w16cid:durableId="2076E0C6"/>
  <w16cid:commentId w16cid:paraId="2EEC7644" w16cid:durableId="2076E105"/>
  <w16cid:commentId w16cid:paraId="428A5D91" w16cid:durableId="2076E0E3"/>
  <w16cid:commentId w16cid:paraId="27FB4910" w16cid:durableId="2076E169"/>
  <w16cid:commentId w16cid:paraId="20D1AF7E" w16cid:durableId="2076E1E0"/>
  <w16cid:commentId w16cid:paraId="4A9BC349" w16cid:durableId="2076E374"/>
  <w16cid:commentId w16cid:paraId="0570F768" w16cid:durableId="2076E3AD"/>
  <w16cid:commentId w16cid:paraId="585A65D1" w16cid:durableId="2076B324"/>
  <w16cid:commentId w16cid:paraId="2D4A71D7" w16cid:durableId="2076B325"/>
  <w16cid:commentId w16cid:paraId="0FB86005" w16cid:durableId="200BCCBF"/>
  <w16cid:commentId w16cid:paraId="6C4DF04E" w16cid:durableId="200BCCC0"/>
  <w16cid:commentId w16cid:paraId="6BB74E6E" w16cid:durableId="20518CF9"/>
  <w16cid:commentId w16cid:paraId="7BE2AD9D" w16cid:durableId="2076E46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4576B0E" w14:textId="77777777" w:rsidR="00757E07" w:rsidRDefault="00757E07" w:rsidP="00F50131">
      <w:pPr>
        <w:spacing w:after="0" w:line="240" w:lineRule="auto"/>
      </w:pPr>
      <w:r>
        <w:separator/>
      </w:r>
    </w:p>
  </w:endnote>
  <w:endnote w:type="continuationSeparator" w:id="0">
    <w:p w14:paraId="52795CBF" w14:textId="77777777" w:rsidR="00757E07" w:rsidRDefault="00757E07" w:rsidP="00F5013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altName w:val="Courier New"/>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roid Serif">
    <w:altName w:val="Times New Roman"/>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35411687"/>
      <w:docPartObj>
        <w:docPartGallery w:val="Page Numbers (Bottom of Page)"/>
        <w:docPartUnique/>
      </w:docPartObj>
    </w:sdtPr>
    <w:sdtEndPr>
      <w:rPr>
        <w:noProof/>
      </w:rPr>
    </w:sdtEndPr>
    <w:sdtContent>
      <w:p w14:paraId="46882BF4" w14:textId="27F91BEA" w:rsidR="005E756B" w:rsidRDefault="005E756B">
        <w:pPr>
          <w:pStyle w:val="Footer"/>
          <w:jc w:val="right"/>
        </w:pPr>
        <w:r>
          <w:fldChar w:fldCharType="begin"/>
        </w:r>
        <w:r>
          <w:instrText xml:space="preserve"> PAGE   \* MERGEFORMAT </w:instrText>
        </w:r>
        <w:r>
          <w:fldChar w:fldCharType="separate"/>
        </w:r>
        <w:r>
          <w:rPr>
            <w:noProof/>
          </w:rPr>
          <w:t>24</w:t>
        </w:r>
        <w:r>
          <w:rPr>
            <w:noProof/>
          </w:rPr>
          <w:fldChar w:fldCharType="end"/>
        </w:r>
      </w:p>
    </w:sdtContent>
  </w:sdt>
  <w:p w14:paraId="2D8C35D5" w14:textId="77777777" w:rsidR="005E756B" w:rsidRDefault="005E756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20998879"/>
      <w:docPartObj>
        <w:docPartGallery w:val="Page Numbers (Bottom of Page)"/>
        <w:docPartUnique/>
      </w:docPartObj>
    </w:sdtPr>
    <w:sdtEndPr>
      <w:rPr>
        <w:noProof/>
      </w:rPr>
    </w:sdtEndPr>
    <w:sdtContent>
      <w:p w14:paraId="7838837D" w14:textId="45F42E06" w:rsidR="005E756B" w:rsidRDefault="005E756B">
        <w:pPr>
          <w:pStyle w:val="Footer"/>
          <w:jc w:val="right"/>
        </w:pPr>
        <w:r>
          <w:fldChar w:fldCharType="begin"/>
        </w:r>
        <w:r>
          <w:instrText xml:space="preserve"> PAGE   \* MERGEFORMAT </w:instrText>
        </w:r>
        <w:r>
          <w:fldChar w:fldCharType="separate"/>
        </w:r>
        <w:r>
          <w:rPr>
            <w:noProof/>
          </w:rPr>
          <w:t>30</w:t>
        </w:r>
        <w:r>
          <w:rPr>
            <w:noProof/>
          </w:rPr>
          <w:fldChar w:fldCharType="end"/>
        </w:r>
      </w:p>
    </w:sdtContent>
  </w:sdt>
  <w:p w14:paraId="2B193F6F" w14:textId="77777777" w:rsidR="005E756B" w:rsidRDefault="005E756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514D2E0" w14:textId="77777777" w:rsidR="00757E07" w:rsidRDefault="00757E07" w:rsidP="00F50131">
      <w:pPr>
        <w:spacing w:after="0" w:line="240" w:lineRule="auto"/>
      </w:pPr>
      <w:r>
        <w:separator/>
      </w:r>
    </w:p>
  </w:footnote>
  <w:footnote w:type="continuationSeparator" w:id="0">
    <w:p w14:paraId="19F4881F" w14:textId="77777777" w:rsidR="00757E07" w:rsidRDefault="00757E07" w:rsidP="00F5013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E2E25B0"/>
    <w:multiLevelType w:val="multilevel"/>
    <w:tmpl w:val="19DC82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4A816C1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5FF628C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663143E9"/>
    <w:multiLevelType w:val="hybridMultilevel"/>
    <w:tmpl w:val="D2EAFCBC"/>
    <w:lvl w:ilvl="0" w:tplc="F6FE34B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3"/>
  </w:num>
  <w:num w:numId="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hristine Stawitz">
    <w15:presenceInfo w15:providerId="Windows Live" w15:userId="3e7e7b8720040a49"/>
  </w15:person>
  <w15:person w15:author="Melissa Haltuch">
    <w15:presenceInfo w15:providerId="None" w15:userId="Melissa Haltuch"/>
  </w15:person>
  <w15:person w15:author="Maia Kapur">
    <w15:presenceInfo w15:providerId="None" w15:userId="Maia Kapu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63DF7"/>
    <w:rsid w:val="0000580A"/>
    <w:rsid w:val="00011E4F"/>
    <w:rsid w:val="00012CAE"/>
    <w:rsid w:val="000157D3"/>
    <w:rsid w:val="00015DE8"/>
    <w:rsid w:val="0002109F"/>
    <w:rsid w:val="00022CBF"/>
    <w:rsid w:val="00023BC7"/>
    <w:rsid w:val="00027205"/>
    <w:rsid w:val="00034C3F"/>
    <w:rsid w:val="00035951"/>
    <w:rsid w:val="00040589"/>
    <w:rsid w:val="00040834"/>
    <w:rsid w:val="00041153"/>
    <w:rsid w:val="00043307"/>
    <w:rsid w:val="00043BC2"/>
    <w:rsid w:val="00051E7E"/>
    <w:rsid w:val="000532F3"/>
    <w:rsid w:val="00054CB8"/>
    <w:rsid w:val="0005545E"/>
    <w:rsid w:val="00055CBF"/>
    <w:rsid w:val="000576D6"/>
    <w:rsid w:val="00062352"/>
    <w:rsid w:val="00064049"/>
    <w:rsid w:val="0006425B"/>
    <w:rsid w:val="000645CA"/>
    <w:rsid w:val="0006514B"/>
    <w:rsid w:val="00072BEE"/>
    <w:rsid w:val="00081261"/>
    <w:rsid w:val="00081EE8"/>
    <w:rsid w:val="000A10CF"/>
    <w:rsid w:val="000A4F0B"/>
    <w:rsid w:val="000B0FA0"/>
    <w:rsid w:val="000B4A0E"/>
    <w:rsid w:val="000B4B1F"/>
    <w:rsid w:val="000B69FD"/>
    <w:rsid w:val="000C2205"/>
    <w:rsid w:val="000C31F1"/>
    <w:rsid w:val="000C6B26"/>
    <w:rsid w:val="000D1B93"/>
    <w:rsid w:val="000D2048"/>
    <w:rsid w:val="000D36AA"/>
    <w:rsid w:val="000D42C3"/>
    <w:rsid w:val="000E082B"/>
    <w:rsid w:val="000E651C"/>
    <w:rsid w:val="000F0C3E"/>
    <w:rsid w:val="000F3E6A"/>
    <w:rsid w:val="0010015D"/>
    <w:rsid w:val="00101143"/>
    <w:rsid w:val="001011A0"/>
    <w:rsid w:val="00101B12"/>
    <w:rsid w:val="00101B63"/>
    <w:rsid w:val="00101D8E"/>
    <w:rsid w:val="00105775"/>
    <w:rsid w:val="001062E6"/>
    <w:rsid w:val="00107177"/>
    <w:rsid w:val="0011113B"/>
    <w:rsid w:val="001127D8"/>
    <w:rsid w:val="00113A0A"/>
    <w:rsid w:val="00114FC5"/>
    <w:rsid w:val="00117953"/>
    <w:rsid w:val="00121BC4"/>
    <w:rsid w:val="001240C1"/>
    <w:rsid w:val="00126E61"/>
    <w:rsid w:val="00130990"/>
    <w:rsid w:val="00132F6C"/>
    <w:rsid w:val="00135ED3"/>
    <w:rsid w:val="00137B84"/>
    <w:rsid w:val="00137EBD"/>
    <w:rsid w:val="001424C8"/>
    <w:rsid w:val="001441D1"/>
    <w:rsid w:val="00144B33"/>
    <w:rsid w:val="001523D4"/>
    <w:rsid w:val="001545FB"/>
    <w:rsid w:val="00160DD0"/>
    <w:rsid w:val="0016210F"/>
    <w:rsid w:val="0016320C"/>
    <w:rsid w:val="00163329"/>
    <w:rsid w:val="0016340B"/>
    <w:rsid w:val="001645EA"/>
    <w:rsid w:val="001770D8"/>
    <w:rsid w:val="001824C5"/>
    <w:rsid w:val="001837FD"/>
    <w:rsid w:val="00184A9E"/>
    <w:rsid w:val="001866EE"/>
    <w:rsid w:val="00186954"/>
    <w:rsid w:val="00192995"/>
    <w:rsid w:val="00193066"/>
    <w:rsid w:val="001958F3"/>
    <w:rsid w:val="001976BB"/>
    <w:rsid w:val="001A1B0A"/>
    <w:rsid w:val="001A5A05"/>
    <w:rsid w:val="001B21D9"/>
    <w:rsid w:val="001B234F"/>
    <w:rsid w:val="001B3AB6"/>
    <w:rsid w:val="001C0800"/>
    <w:rsid w:val="001C1677"/>
    <w:rsid w:val="001C2BDC"/>
    <w:rsid w:val="001C70C8"/>
    <w:rsid w:val="001C7EC3"/>
    <w:rsid w:val="001D20BB"/>
    <w:rsid w:val="001D25DD"/>
    <w:rsid w:val="001D28A9"/>
    <w:rsid w:val="001D6A18"/>
    <w:rsid w:val="001E0B96"/>
    <w:rsid w:val="001E20BC"/>
    <w:rsid w:val="001F4B4A"/>
    <w:rsid w:val="001F5DCE"/>
    <w:rsid w:val="001F735D"/>
    <w:rsid w:val="002052E5"/>
    <w:rsid w:val="00206327"/>
    <w:rsid w:val="002073D8"/>
    <w:rsid w:val="00207531"/>
    <w:rsid w:val="00212215"/>
    <w:rsid w:val="00212B1C"/>
    <w:rsid w:val="002151D9"/>
    <w:rsid w:val="00217CF2"/>
    <w:rsid w:val="00220F04"/>
    <w:rsid w:val="0022377B"/>
    <w:rsid w:val="002239EF"/>
    <w:rsid w:val="0022535D"/>
    <w:rsid w:val="002268D8"/>
    <w:rsid w:val="002278EA"/>
    <w:rsid w:val="00231872"/>
    <w:rsid w:val="00233376"/>
    <w:rsid w:val="00234930"/>
    <w:rsid w:val="00234EF2"/>
    <w:rsid w:val="00234F7E"/>
    <w:rsid w:val="0023745F"/>
    <w:rsid w:val="002458FC"/>
    <w:rsid w:val="00246216"/>
    <w:rsid w:val="00247925"/>
    <w:rsid w:val="00247F68"/>
    <w:rsid w:val="00250DF2"/>
    <w:rsid w:val="00254436"/>
    <w:rsid w:val="00257626"/>
    <w:rsid w:val="00257CAD"/>
    <w:rsid w:val="00260039"/>
    <w:rsid w:val="002600CC"/>
    <w:rsid w:val="00262084"/>
    <w:rsid w:val="002628A6"/>
    <w:rsid w:val="0026588C"/>
    <w:rsid w:val="00273DF8"/>
    <w:rsid w:val="00274FD3"/>
    <w:rsid w:val="00276042"/>
    <w:rsid w:val="00276779"/>
    <w:rsid w:val="00281B2C"/>
    <w:rsid w:val="002866F4"/>
    <w:rsid w:val="00287B91"/>
    <w:rsid w:val="0029065E"/>
    <w:rsid w:val="00291BC9"/>
    <w:rsid w:val="00291EEB"/>
    <w:rsid w:val="00297019"/>
    <w:rsid w:val="002A1D4D"/>
    <w:rsid w:val="002A420E"/>
    <w:rsid w:val="002A7BD5"/>
    <w:rsid w:val="002B12E4"/>
    <w:rsid w:val="002B12EC"/>
    <w:rsid w:val="002B159B"/>
    <w:rsid w:val="002B2781"/>
    <w:rsid w:val="002B36AF"/>
    <w:rsid w:val="002B485F"/>
    <w:rsid w:val="002B78B9"/>
    <w:rsid w:val="002C0447"/>
    <w:rsid w:val="002C19CF"/>
    <w:rsid w:val="002C350B"/>
    <w:rsid w:val="002C6E0C"/>
    <w:rsid w:val="002D1062"/>
    <w:rsid w:val="002D152E"/>
    <w:rsid w:val="002D188C"/>
    <w:rsid w:val="002D4639"/>
    <w:rsid w:val="002D7F20"/>
    <w:rsid w:val="002E02EB"/>
    <w:rsid w:val="002E12CD"/>
    <w:rsid w:val="002E1DDC"/>
    <w:rsid w:val="002E3E62"/>
    <w:rsid w:val="002E7B51"/>
    <w:rsid w:val="002F43F1"/>
    <w:rsid w:val="0030040E"/>
    <w:rsid w:val="00304135"/>
    <w:rsid w:val="003057E6"/>
    <w:rsid w:val="00305832"/>
    <w:rsid w:val="003071B2"/>
    <w:rsid w:val="00310C1A"/>
    <w:rsid w:val="0031135F"/>
    <w:rsid w:val="00311F47"/>
    <w:rsid w:val="00320B89"/>
    <w:rsid w:val="003219D9"/>
    <w:rsid w:val="0032228C"/>
    <w:rsid w:val="003223FA"/>
    <w:rsid w:val="00322C06"/>
    <w:rsid w:val="00322DAC"/>
    <w:rsid w:val="00330BD9"/>
    <w:rsid w:val="003313E9"/>
    <w:rsid w:val="00332024"/>
    <w:rsid w:val="00333E80"/>
    <w:rsid w:val="00333FDA"/>
    <w:rsid w:val="003368A1"/>
    <w:rsid w:val="00336979"/>
    <w:rsid w:val="003418AD"/>
    <w:rsid w:val="003437BB"/>
    <w:rsid w:val="00344618"/>
    <w:rsid w:val="00347759"/>
    <w:rsid w:val="00352E7D"/>
    <w:rsid w:val="003532CB"/>
    <w:rsid w:val="00357218"/>
    <w:rsid w:val="0035799C"/>
    <w:rsid w:val="00362196"/>
    <w:rsid w:val="003625DB"/>
    <w:rsid w:val="003640BA"/>
    <w:rsid w:val="003737AC"/>
    <w:rsid w:val="003767BF"/>
    <w:rsid w:val="00377CE3"/>
    <w:rsid w:val="003806D1"/>
    <w:rsid w:val="00383DB6"/>
    <w:rsid w:val="00390CEC"/>
    <w:rsid w:val="003918D8"/>
    <w:rsid w:val="00392042"/>
    <w:rsid w:val="00395F82"/>
    <w:rsid w:val="003A11B9"/>
    <w:rsid w:val="003A76DA"/>
    <w:rsid w:val="003B2383"/>
    <w:rsid w:val="003B4E84"/>
    <w:rsid w:val="003B7477"/>
    <w:rsid w:val="003C031E"/>
    <w:rsid w:val="003C13A9"/>
    <w:rsid w:val="003C6423"/>
    <w:rsid w:val="003C6F9E"/>
    <w:rsid w:val="003D0FC7"/>
    <w:rsid w:val="003D1CAA"/>
    <w:rsid w:val="003D3AD9"/>
    <w:rsid w:val="003D44CE"/>
    <w:rsid w:val="003D604A"/>
    <w:rsid w:val="003D6955"/>
    <w:rsid w:val="003E4700"/>
    <w:rsid w:val="003E498F"/>
    <w:rsid w:val="003E64AE"/>
    <w:rsid w:val="003E6E79"/>
    <w:rsid w:val="003F06AE"/>
    <w:rsid w:val="003F3562"/>
    <w:rsid w:val="0040193D"/>
    <w:rsid w:val="00416528"/>
    <w:rsid w:val="00420118"/>
    <w:rsid w:val="00421AA6"/>
    <w:rsid w:val="00422D4B"/>
    <w:rsid w:val="00424B2D"/>
    <w:rsid w:val="0042677E"/>
    <w:rsid w:val="00430D6A"/>
    <w:rsid w:val="00432FC3"/>
    <w:rsid w:val="0043545A"/>
    <w:rsid w:val="004409C6"/>
    <w:rsid w:val="0044373E"/>
    <w:rsid w:val="00445820"/>
    <w:rsid w:val="00446FD4"/>
    <w:rsid w:val="0044700A"/>
    <w:rsid w:val="004505BB"/>
    <w:rsid w:val="0045661E"/>
    <w:rsid w:val="00457B0D"/>
    <w:rsid w:val="004613FD"/>
    <w:rsid w:val="00461B39"/>
    <w:rsid w:val="00463541"/>
    <w:rsid w:val="00466B36"/>
    <w:rsid w:val="00473F2A"/>
    <w:rsid w:val="00475733"/>
    <w:rsid w:val="0048431F"/>
    <w:rsid w:val="00485B4E"/>
    <w:rsid w:val="004862B8"/>
    <w:rsid w:val="004906F5"/>
    <w:rsid w:val="00493E13"/>
    <w:rsid w:val="004973C8"/>
    <w:rsid w:val="004A2A12"/>
    <w:rsid w:val="004B277C"/>
    <w:rsid w:val="004B3FA4"/>
    <w:rsid w:val="004C0E4D"/>
    <w:rsid w:val="004C118F"/>
    <w:rsid w:val="004C1261"/>
    <w:rsid w:val="004C78D8"/>
    <w:rsid w:val="004D0927"/>
    <w:rsid w:val="004D2F33"/>
    <w:rsid w:val="004D4C29"/>
    <w:rsid w:val="004D72BD"/>
    <w:rsid w:val="004E0036"/>
    <w:rsid w:val="004E048A"/>
    <w:rsid w:val="004E1BF0"/>
    <w:rsid w:val="004E1E7E"/>
    <w:rsid w:val="004E2BD9"/>
    <w:rsid w:val="004E2DEE"/>
    <w:rsid w:val="004E6CF4"/>
    <w:rsid w:val="004F2F0A"/>
    <w:rsid w:val="004F4F42"/>
    <w:rsid w:val="004F6FFD"/>
    <w:rsid w:val="00501E09"/>
    <w:rsid w:val="00503E71"/>
    <w:rsid w:val="00505127"/>
    <w:rsid w:val="00506197"/>
    <w:rsid w:val="00506E17"/>
    <w:rsid w:val="00511A2F"/>
    <w:rsid w:val="00513905"/>
    <w:rsid w:val="00514549"/>
    <w:rsid w:val="00514739"/>
    <w:rsid w:val="00517735"/>
    <w:rsid w:val="00531519"/>
    <w:rsid w:val="00533635"/>
    <w:rsid w:val="005443E0"/>
    <w:rsid w:val="005453B8"/>
    <w:rsid w:val="005458E2"/>
    <w:rsid w:val="0054799E"/>
    <w:rsid w:val="00551B60"/>
    <w:rsid w:val="0055586B"/>
    <w:rsid w:val="00555EB1"/>
    <w:rsid w:val="005571AE"/>
    <w:rsid w:val="005624A6"/>
    <w:rsid w:val="0056300A"/>
    <w:rsid w:val="00563C56"/>
    <w:rsid w:val="00564486"/>
    <w:rsid w:val="00565467"/>
    <w:rsid w:val="0057075F"/>
    <w:rsid w:val="005742CD"/>
    <w:rsid w:val="005746C7"/>
    <w:rsid w:val="0057578D"/>
    <w:rsid w:val="00575CEA"/>
    <w:rsid w:val="005816B1"/>
    <w:rsid w:val="00581778"/>
    <w:rsid w:val="005866AE"/>
    <w:rsid w:val="00586BBE"/>
    <w:rsid w:val="0059154F"/>
    <w:rsid w:val="00591FF0"/>
    <w:rsid w:val="005937F2"/>
    <w:rsid w:val="0059460E"/>
    <w:rsid w:val="00594F68"/>
    <w:rsid w:val="00597517"/>
    <w:rsid w:val="005A0B2F"/>
    <w:rsid w:val="005A19AC"/>
    <w:rsid w:val="005A2F0F"/>
    <w:rsid w:val="005A39D0"/>
    <w:rsid w:val="005A5C86"/>
    <w:rsid w:val="005B4E96"/>
    <w:rsid w:val="005B623D"/>
    <w:rsid w:val="005B6CE5"/>
    <w:rsid w:val="005B70FF"/>
    <w:rsid w:val="005C020F"/>
    <w:rsid w:val="005C1C7E"/>
    <w:rsid w:val="005C3972"/>
    <w:rsid w:val="005C67E6"/>
    <w:rsid w:val="005C6AE3"/>
    <w:rsid w:val="005D095D"/>
    <w:rsid w:val="005D1F29"/>
    <w:rsid w:val="005D279D"/>
    <w:rsid w:val="005D4DA3"/>
    <w:rsid w:val="005E0FFF"/>
    <w:rsid w:val="005E756B"/>
    <w:rsid w:val="005F0B48"/>
    <w:rsid w:val="005F254B"/>
    <w:rsid w:val="005F55A2"/>
    <w:rsid w:val="005F5637"/>
    <w:rsid w:val="005F61EE"/>
    <w:rsid w:val="00612667"/>
    <w:rsid w:val="00615029"/>
    <w:rsid w:val="00616824"/>
    <w:rsid w:val="00623282"/>
    <w:rsid w:val="0062357A"/>
    <w:rsid w:val="00624211"/>
    <w:rsid w:val="00624B17"/>
    <w:rsid w:val="006264A4"/>
    <w:rsid w:val="00627092"/>
    <w:rsid w:val="00632139"/>
    <w:rsid w:val="0063752C"/>
    <w:rsid w:val="00642D5E"/>
    <w:rsid w:val="00642E3F"/>
    <w:rsid w:val="006478EB"/>
    <w:rsid w:val="00647FF6"/>
    <w:rsid w:val="00655DDF"/>
    <w:rsid w:val="00655F5F"/>
    <w:rsid w:val="00656B62"/>
    <w:rsid w:val="006610ED"/>
    <w:rsid w:val="00661E95"/>
    <w:rsid w:val="00662741"/>
    <w:rsid w:val="0067044E"/>
    <w:rsid w:val="00672DDF"/>
    <w:rsid w:val="00674D52"/>
    <w:rsid w:val="00675625"/>
    <w:rsid w:val="00677B4D"/>
    <w:rsid w:val="00681741"/>
    <w:rsid w:val="00683D81"/>
    <w:rsid w:val="00687194"/>
    <w:rsid w:val="006948C1"/>
    <w:rsid w:val="00694D64"/>
    <w:rsid w:val="00697863"/>
    <w:rsid w:val="006A1870"/>
    <w:rsid w:val="006A39A3"/>
    <w:rsid w:val="006A3AFF"/>
    <w:rsid w:val="006A5337"/>
    <w:rsid w:val="006A59E8"/>
    <w:rsid w:val="006A5ACD"/>
    <w:rsid w:val="006B09E1"/>
    <w:rsid w:val="006C4182"/>
    <w:rsid w:val="006C4713"/>
    <w:rsid w:val="006C5792"/>
    <w:rsid w:val="006D19D2"/>
    <w:rsid w:val="006D4F64"/>
    <w:rsid w:val="006D560E"/>
    <w:rsid w:val="006D5924"/>
    <w:rsid w:val="006D6090"/>
    <w:rsid w:val="006D6165"/>
    <w:rsid w:val="006E0EB2"/>
    <w:rsid w:val="006E2C2C"/>
    <w:rsid w:val="006E7F19"/>
    <w:rsid w:val="006F249A"/>
    <w:rsid w:val="006F2E58"/>
    <w:rsid w:val="00702273"/>
    <w:rsid w:val="00707024"/>
    <w:rsid w:val="00707751"/>
    <w:rsid w:val="00707C59"/>
    <w:rsid w:val="00712DA0"/>
    <w:rsid w:val="00712F36"/>
    <w:rsid w:val="00713CA2"/>
    <w:rsid w:val="007145FD"/>
    <w:rsid w:val="007168B1"/>
    <w:rsid w:val="007200B4"/>
    <w:rsid w:val="00724F58"/>
    <w:rsid w:val="00725F8A"/>
    <w:rsid w:val="0073221D"/>
    <w:rsid w:val="007426FC"/>
    <w:rsid w:val="00751302"/>
    <w:rsid w:val="00756B5F"/>
    <w:rsid w:val="00757002"/>
    <w:rsid w:val="00757E07"/>
    <w:rsid w:val="00761C2B"/>
    <w:rsid w:val="007650C2"/>
    <w:rsid w:val="007671B8"/>
    <w:rsid w:val="007674FF"/>
    <w:rsid w:val="00782268"/>
    <w:rsid w:val="007858CE"/>
    <w:rsid w:val="0078640D"/>
    <w:rsid w:val="00786E5E"/>
    <w:rsid w:val="0079320C"/>
    <w:rsid w:val="007938F6"/>
    <w:rsid w:val="007A1261"/>
    <w:rsid w:val="007A1333"/>
    <w:rsid w:val="007A17E6"/>
    <w:rsid w:val="007A3BAC"/>
    <w:rsid w:val="007A3DB6"/>
    <w:rsid w:val="007A65A3"/>
    <w:rsid w:val="007A6643"/>
    <w:rsid w:val="007B663D"/>
    <w:rsid w:val="007C0B53"/>
    <w:rsid w:val="007C19E2"/>
    <w:rsid w:val="007C3A1A"/>
    <w:rsid w:val="007C3FF6"/>
    <w:rsid w:val="007C4382"/>
    <w:rsid w:val="007C5D78"/>
    <w:rsid w:val="007C5DE5"/>
    <w:rsid w:val="007D1370"/>
    <w:rsid w:val="007D19A2"/>
    <w:rsid w:val="007D25E8"/>
    <w:rsid w:val="007D5FD4"/>
    <w:rsid w:val="007E68BB"/>
    <w:rsid w:val="007E759C"/>
    <w:rsid w:val="007E7B4A"/>
    <w:rsid w:val="007E7F43"/>
    <w:rsid w:val="007F2E22"/>
    <w:rsid w:val="007F51DE"/>
    <w:rsid w:val="007F7701"/>
    <w:rsid w:val="00800100"/>
    <w:rsid w:val="00801F3C"/>
    <w:rsid w:val="0080232F"/>
    <w:rsid w:val="00803D30"/>
    <w:rsid w:val="00804CF1"/>
    <w:rsid w:val="00805C18"/>
    <w:rsid w:val="00806417"/>
    <w:rsid w:val="008074A5"/>
    <w:rsid w:val="008100A3"/>
    <w:rsid w:val="00813F50"/>
    <w:rsid w:val="008155CF"/>
    <w:rsid w:val="00823BC6"/>
    <w:rsid w:val="0082416C"/>
    <w:rsid w:val="00825F33"/>
    <w:rsid w:val="008270F1"/>
    <w:rsid w:val="008317B5"/>
    <w:rsid w:val="008317B9"/>
    <w:rsid w:val="008322F4"/>
    <w:rsid w:val="0083413E"/>
    <w:rsid w:val="008341FE"/>
    <w:rsid w:val="008344C4"/>
    <w:rsid w:val="00837488"/>
    <w:rsid w:val="00845B83"/>
    <w:rsid w:val="00845D2A"/>
    <w:rsid w:val="0084759D"/>
    <w:rsid w:val="00850AF1"/>
    <w:rsid w:val="00850F85"/>
    <w:rsid w:val="00853E77"/>
    <w:rsid w:val="008567BF"/>
    <w:rsid w:val="0085796C"/>
    <w:rsid w:val="00862408"/>
    <w:rsid w:val="00862D4F"/>
    <w:rsid w:val="00863DF7"/>
    <w:rsid w:val="008719C6"/>
    <w:rsid w:val="00871B3A"/>
    <w:rsid w:val="00873DA6"/>
    <w:rsid w:val="0087441B"/>
    <w:rsid w:val="0088027E"/>
    <w:rsid w:val="00882D1C"/>
    <w:rsid w:val="00883CE8"/>
    <w:rsid w:val="008849C3"/>
    <w:rsid w:val="00886155"/>
    <w:rsid w:val="00887E84"/>
    <w:rsid w:val="008924A8"/>
    <w:rsid w:val="0089352F"/>
    <w:rsid w:val="008936F5"/>
    <w:rsid w:val="008960B1"/>
    <w:rsid w:val="00896FAE"/>
    <w:rsid w:val="0089790E"/>
    <w:rsid w:val="008A32E0"/>
    <w:rsid w:val="008A4098"/>
    <w:rsid w:val="008A53BD"/>
    <w:rsid w:val="008A590F"/>
    <w:rsid w:val="008A6648"/>
    <w:rsid w:val="008A6F7E"/>
    <w:rsid w:val="008B2D6F"/>
    <w:rsid w:val="008B3D07"/>
    <w:rsid w:val="008B5972"/>
    <w:rsid w:val="008C100E"/>
    <w:rsid w:val="008C3639"/>
    <w:rsid w:val="008C7E57"/>
    <w:rsid w:val="008D0425"/>
    <w:rsid w:val="008D0470"/>
    <w:rsid w:val="008D05D6"/>
    <w:rsid w:val="008D5E7B"/>
    <w:rsid w:val="008E0CE7"/>
    <w:rsid w:val="008E6D3E"/>
    <w:rsid w:val="008F05D7"/>
    <w:rsid w:val="008F0D40"/>
    <w:rsid w:val="008F59B5"/>
    <w:rsid w:val="00902FC3"/>
    <w:rsid w:val="00905488"/>
    <w:rsid w:val="0090579B"/>
    <w:rsid w:val="009062F8"/>
    <w:rsid w:val="00906A89"/>
    <w:rsid w:val="00906D30"/>
    <w:rsid w:val="00911AD9"/>
    <w:rsid w:val="0091654B"/>
    <w:rsid w:val="009176CC"/>
    <w:rsid w:val="00921D6E"/>
    <w:rsid w:val="00922BA3"/>
    <w:rsid w:val="009245F5"/>
    <w:rsid w:val="00925923"/>
    <w:rsid w:val="00927EE3"/>
    <w:rsid w:val="009308CB"/>
    <w:rsid w:val="00932BEA"/>
    <w:rsid w:val="00934441"/>
    <w:rsid w:val="00941818"/>
    <w:rsid w:val="00942717"/>
    <w:rsid w:val="009446B6"/>
    <w:rsid w:val="00947C23"/>
    <w:rsid w:val="00950CDF"/>
    <w:rsid w:val="0095270A"/>
    <w:rsid w:val="00956016"/>
    <w:rsid w:val="00957C06"/>
    <w:rsid w:val="00957F10"/>
    <w:rsid w:val="0096493F"/>
    <w:rsid w:val="0096581C"/>
    <w:rsid w:val="00966A65"/>
    <w:rsid w:val="00971118"/>
    <w:rsid w:val="00972ACF"/>
    <w:rsid w:val="00972E6C"/>
    <w:rsid w:val="009778C1"/>
    <w:rsid w:val="00981A9D"/>
    <w:rsid w:val="009835A8"/>
    <w:rsid w:val="00984839"/>
    <w:rsid w:val="009874B2"/>
    <w:rsid w:val="00987ACA"/>
    <w:rsid w:val="009913FD"/>
    <w:rsid w:val="00992E9D"/>
    <w:rsid w:val="00994FE7"/>
    <w:rsid w:val="0099655D"/>
    <w:rsid w:val="00997CA2"/>
    <w:rsid w:val="009A101B"/>
    <w:rsid w:val="009A23F1"/>
    <w:rsid w:val="009A3744"/>
    <w:rsid w:val="009A4F3C"/>
    <w:rsid w:val="009A5D38"/>
    <w:rsid w:val="009B03C6"/>
    <w:rsid w:val="009B1088"/>
    <w:rsid w:val="009B28AB"/>
    <w:rsid w:val="009B2BA1"/>
    <w:rsid w:val="009B35C1"/>
    <w:rsid w:val="009B4FB5"/>
    <w:rsid w:val="009B7E55"/>
    <w:rsid w:val="009C21AD"/>
    <w:rsid w:val="009C2770"/>
    <w:rsid w:val="009C334D"/>
    <w:rsid w:val="009C34F2"/>
    <w:rsid w:val="009C3DE6"/>
    <w:rsid w:val="009C7B88"/>
    <w:rsid w:val="009D3309"/>
    <w:rsid w:val="009E0898"/>
    <w:rsid w:val="009E361C"/>
    <w:rsid w:val="009E402C"/>
    <w:rsid w:val="009E6008"/>
    <w:rsid w:val="009F0300"/>
    <w:rsid w:val="009F1890"/>
    <w:rsid w:val="009F1AA9"/>
    <w:rsid w:val="009F5D8A"/>
    <w:rsid w:val="009F68F2"/>
    <w:rsid w:val="009F78DF"/>
    <w:rsid w:val="00A025ED"/>
    <w:rsid w:val="00A03831"/>
    <w:rsid w:val="00A04F68"/>
    <w:rsid w:val="00A0545B"/>
    <w:rsid w:val="00A073B6"/>
    <w:rsid w:val="00A076F1"/>
    <w:rsid w:val="00A100BC"/>
    <w:rsid w:val="00A1303A"/>
    <w:rsid w:val="00A14245"/>
    <w:rsid w:val="00A15B42"/>
    <w:rsid w:val="00A21CD5"/>
    <w:rsid w:val="00A220A1"/>
    <w:rsid w:val="00A22BF1"/>
    <w:rsid w:val="00A22F47"/>
    <w:rsid w:val="00A23F50"/>
    <w:rsid w:val="00A25644"/>
    <w:rsid w:val="00A26B70"/>
    <w:rsid w:val="00A303B4"/>
    <w:rsid w:val="00A313A5"/>
    <w:rsid w:val="00A32004"/>
    <w:rsid w:val="00A33E5C"/>
    <w:rsid w:val="00A438F1"/>
    <w:rsid w:val="00A44F12"/>
    <w:rsid w:val="00A46BB7"/>
    <w:rsid w:val="00A50DB7"/>
    <w:rsid w:val="00A528BA"/>
    <w:rsid w:val="00A55BE7"/>
    <w:rsid w:val="00A616BC"/>
    <w:rsid w:val="00A649CB"/>
    <w:rsid w:val="00A679AC"/>
    <w:rsid w:val="00A71419"/>
    <w:rsid w:val="00A720E2"/>
    <w:rsid w:val="00A729D3"/>
    <w:rsid w:val="00A75AC1"/>
    <w:rsid w:val="00A767F7"/>
    <w:rsid w:val="00A77A77"/>
    <w:rsid w:val="00A77BD4"/>
    <w:rsid w:val="00A834A2"/>
    <w:rsid w:val="00A837CD"/>
    <w:rsid w:val="00A83B9D"/>
    <w:rsid w:val="00A9055E"/>
    <w:rsid w:val="00A905FF"/>
    <w:rsid w:val="00A9532D"/>
    <w:rsid w:val="00AA00EF"/>
    <w:rsid w:val="00AA0890"/>
    <w:rsid w:val="00AA0B9F"/>
    <w:rsid w:val="00AA168A"/>
    <w:rsid w:val="00AA41DF"/>
    <w:rsid w:val="00AA54DB"/>
    <w:rsid w:val="00AA564B"/>
    <w:rsid w:val="00AA6414"/>
    <w:rsid w:val="00AB1FBA"/>
    <w:rsid w:val="00AB2804"/>
    <w:rsid w:val="00AB3E57"/>
    <w:rsid w:val="00AB58CE"/>
    <w:rsid w:val="00AC02E6"/>
    <w:rsid w:val="00AC07CF"/>
    <w:rsid w:val="00AC2082"/>
    <w:rsid w:val="00AC488E"/>
    <w:rsid w:val="00AD0AC7"/>
    <w:rsid w:val="00AD52F6"/>
    <w:rsid w:val="00AD5763"/>
    <w:rsid w:val="00AE062D"/>
    <w:rsid w:val="00AE4031"/>
    <w:rsid w:val="00AE4E48"/>
    <w:rsid w:val="00AE5182"/>
    <w:rsid w:val="00AE7DBA"/>
    <w:rsid w:val="00AF1875"/>
    <w:rsid w:val="00AF2270"/>
    <w:rsid w:val="00AF2717"/>
    <w:rsid w:val="00AF28E0"/>
    <w:rsid w:val="00AF7365"/>
    <w:rsid w:val="00B0287C"/>
    <w:rsid w:val="00B03F3F"/>
    <w:rsid w:val="00B06507"/>
    <w:rsid w:val="00B06C3A"/>
    <w:rsid w:val="00B11828"/>
    <w:rsid w:val="00B1327B"/>
    <w:rsid w:val="00B16645"/>
    <w:rsid w:val="00B16E31"/>
    <w:rsid w:val="00B22F5E"/>
    <w:rsid w:val="00B23510"/>
    <w:rsid w:val="00B24C55"/>
    <w:rsid w:val="00B27FEE"/>
    <w:rsid w:val="00B303A7"/>
    <w:rsid w:val="00B30926"/>
    <w:rsid w:val="00B34995"/>
    <w:rsid w:val="00B350F8"/>
    <w:rsid w:val="00B40272"/>
    <w:rsid w:val="00B40541"/>
    <w:rsid w:val="00B41546"/>
    <w:rsid w:val="00B4189A"/>
    <w:rsid w:val="00B4245B"/>
    <w:rsid w:val="00B4317E"/>
    <w:rsid w:val="00B4644F"/>
    <w:rsid w:val="00B46C34"/>
    <w:rsid w:val="00B520E8"/>
    <w:rsid w:val="00B53149"/>
    <w:rsid w:val="00B561EA"/>
    <w:rsid w:val="00B566C3"/>
    <w:rsid w:val="00B5675D"/>
    <w:rsid w:val="00B56DC4"/>
    <w:rsid w:val="00B614FB"/>
    <w:rsid w:val="00B6218A"/>
    <w:rsid w:val="00B62684"/>
    <w:rsid w:val="00B62B5E"/>
    <w:rsid w:val="00B64E40"/>
    <w:rsid w:val="00B65918"/>
    <w:rsid w:val="00B67671"/>
    <w:rsid w:val="00B67BB0"/>
    <w:rsid w:val="00B72F46"/>
    <w:rsid w:val="00B8111C"/>
    <w:rsid w:val="00B82748"/>
    <w:rsid w:val="00B834E2"/>
    <w:rsid w:val="00B84EEF"/>
    <w:rsid w:val="00B8591D"/>
    <w:rsid w:val="00B90467"/>
    <w:rsid w:val="00B91A35"/>
    <w:rsid w:val="00B91B45"/>
    <w:rsid w:val="00B91C24"/>
    <w:rsid w:val="00B94D25"/>
    <w:rsid w:val="00B9623A"/>
    <w:rsid w:val="00B96D87"/>
    <w:rsid w:val="00BB02E4"/>
    <w:rsid w:val="00BB0FD7"/>
    <w:rsid w:val="00BB7E4C"/>
    <w:rsid w:val="00BC119C"/>
    <w:rsid w:val="00BC2A1A"/>
    <w:rsid w:val="00BC4226"/>
    <w:rsid w:val="00BD06D8"/>
    <w:rsid w:val="00BD3892"/>
    <w:rsid w:val="00BD6121"/>
    <w:rsid w:val="00BD69F5"/>
    <w:rsid w:val="00BE093A"/>
    <w:rsid w:val="00BE49DA"/>
    <w:rsid w:val="00BE53B7"/>
    <w:rsid w:val="00BE6203"/>
    <w:rsid w:val="00BE6536"/>
    <w:rsid w:val="00BF14AE"/>
    <w:rsid w:val="00BF33B8"/>
    <w:rsid w:val="00BF4FB7"/>
    <w:rsid w:val="00BF5AD8"/>
    <w:rsid w:val="00BF5E1D"/>
    <w:rsid w:val="00BF6D53"/>
    <w:rsid w:val="00BF7179"/>
    <w:rsid w:val="00C022FC"/>
    <w:rsid w:val="00C028BF"/>
    <w:rsid w:val="00C050D7"/>
    <w:rsid w:val="00C0694A"/>
    <w:rsid w:val="00C116AB"/>
    <w:rsid w:val="00C11749"/>
    <w:rsid w:val="00C11B78"/>
    <w:rsid w:val="00C12722"/>
    <w:rsid w:val="00C13128"/>
    <w:rsid w:val="00C14891"/>
    <w:rsid w:val="00C171D8"/>
    <w:rsid w:val="00C17C15"/>
    <w:rsid w:val="00C17F5C"/>
    <w:rsid w:val="00C21424"/>
    <w:rsid w:val="00C2617A"/>
    <w:rsid w:val="00C27622"/>
    <w:rsid w:val="00C277A8"/>
    <w:rsid w:val="00C277EA"/>
    <w:rsid w:val="00C27E3A"/>
    <w:rsid w:val="00C30915"/>
    <w:rsid w:val="00C30B09"/>
    <w:rsid w:val="00C33784"/>
    <w:rsid w:val="00C34BB1"/>
    <w:rsid w:val="00C37393"/>
    <w:rsid w:val="00C409C1"/>
    <w:rsid w:val="00C40B51"/>
    <w:rsid w:val="00C40E68"/>
    <w:rsid w:val="00C41D19"/>
    <w:rsid w:val="00C4256E"/>
    <w:rsid w:val="00C4270A"/>
    <w:rsid w:val="00C45993"/>
    <w:rsid w:val="00C46280"/>
    <w:rsid w:val="00C479B0"/>
    <w:rsid w:val="00C53F0B"/>
    <w:rsid w:val="00C5457E"/>
    <w:rsid w:val="00C56542"/>
    <w:rsid w:val="00C56964"/>
    <w:rsid w:val="00C576FF"/>
    <w:rsid w:val="00C61A6B"/>
    <w:rsid w:val="00C6409C"/>
    <w:rsid w:val="00C65F22"/>
    <w:rsid w:val="00C6606C"/>
    <w:rsid w:val="00C700C7"/>
    <w:rsid w:val="00C7661B"/>
    <w:rsid w:val="00C778A2"/>
    <w:rsid w:val="00C82C3C"/>
    <w:rsid w:val="00C8377A"/>
    <w:rsid w:val="00C85DA0"/>
    <w:rsid w:val="00C87747"/>
    <w:rsid w:val="00C87B6A"/>
    <w:rsid w:val="00C91C53"/>
    <w:rsid w:val="00C9472F"/>
    <w:rsid w:val="00CA2D51"/>
    <w:rsid w:val="00CA2D55"/>
    <w:rsid w:val="00CA5BFA"/>
    <w:rsid w:val="00CB15E0"/>
    <w:rsid w:val="00CB267E"/>
    <w:rsid w:val="00CB7C57"/>
    <w:rsid w:val="00CC2377"/>
    <w:rsid w:val="00CC240E"/>
    <w:rsid w:val="00CC4130"/>
    <w:rsid w:val="00CC4BA6"/>
    <w:rsid w:val="00CD03F1"/>
    <w:rsid w:val="00CD3EA6"/>
    <w:rsid w:val="00CE53F2"/>
    <w:rsid w:val="00CE5705"/>
    <w:rsid w:val="00CE5DA5"/>
    <w:rsid w:val="00CF44FC"/>
    <w:rsid w:val="00CF64E2"/>
    <w:rsid w:val="00D0002E"/>
    <w:rsid w:val="00D025B8"/>
    <w:rsid w:val="00D02E61"/>
    <w:rsid w:val="00D103E8"/>
    <w:rsid w:val="00D10DE4"/>
    <w:rsid w:val="00D12A77"/>
    <w:rsid w:val="00D12C60"/>
    <w:rsid w:val="00D15237"/>
    <w:rsid w:val="00D15776"/>
    <w:rsid w:val="00D1784D"/>
    <w:rsid w:val="00D178A2"/>
    <w:rsid w:val="00D21CB5"/>
    <w:rsid w:val="00D24852"/>
    <w:rsid w:val="00D30CB6"/>
    <w:rsid w:val="00D3144F"/>
    <w:rsid w:val="00D335A9"/>
    <w:rsid w:val="00D36395"/>
    <w:rsid w:val="00D37FC3"/>
    <w:rsid w:val="00D4232C"/>
    <w:rsid w:val="00D45B35"/>
    <w:rsid w:val="00D55A0E"/>
    <w:rsid w:val="00D57C1C"/>
    <w:rsid w:val="00D63C6D"/>
    <w:rsid w:val="00D7177D"/>
    <w:rsid w:val="00D72180"/>
    <w:rsid w:val="00D73DFA"/>
    <w:rsid w:val="00D74412"/>
    <w:rsid w:val="00D75A95"/>
    <w:rsid w:val="00D76119"/>
    <w:rsid w:val="00D76CC8"/>
    <w:rsid w:val="00D7747A"/>
    <w:rsid w:val="00D8052C"/>
    <w:rsid w:val="00D80D5C"/>
    <w:rsid w:val="00D87B6B"/>
    <w:rsid w:val="00D90467"/>
    <w:rsid w:val="00D91843"/>
    <w:rsid w:val="00D94719"/>
    <w:rsid w:val="00D949F9"/>
    <w:rsid w:val="00D965FB"/>
    <w:rsid w:val="00DA25A6"/>
    <w:rsid w:val="00DA564E"/>
    <w:rsid w:val="00DB2D68"/>
    <w:rsid w:val="00DB3C75"/>
    <w:rsid w:val="00DB460C"/>
    <w:rsid w:val="00DB4EBF"/>
    <w:rsid w:val="00DB5769"/>
    <w:rsid w:val="00DB6987"/>
    <w:rsid w:val="00DB6C27"/>
    <w:rsid w:val="00DB73DC"/>
    <w:rsid w:val="00DC1E7D"/>
    <w:rsid w:val="00DC249D"/>
    <w:rsid w:val="00DC2699"/>
    <w:rsid w:val="00DC2CFC"/>
    <w:rsid w:val="00DC591D"/>
    <w:rsid w:val="00DC5CC5"/>
    <w:rsid w:val="00DD63A2"/>
    <w:rsid w:val="00DD6D0D"/>
    <w:rsid w:val="00DE448A"/>
    <w:rsid w:val="00DF03FD"/>
    <w:rsid w:val="00DF076A"/>
    <w:rsid w:val="00DF1D91"/>
    <w:rsid w:val="00DF246C"/>
    <w:rsid w:val="00DF3DC4"/>
    <w:rsid w:val="00DF4725"/>
    <w:rsid w:val="00DF7A11"/>
    <w:rsid w:val="00E00E51"/>
    <w:rsid w:val="00E022D1"/>
    <w:rsid w:val="00E03CCB"/>
    <w:rsid w:val="00E04E95"/>
    <w:rsid w:val="00E0587C"/>
    <w:rsid w:val="00E05953"/>
    <w:rsid w:val="00E06754"/>
    <w:rsid w:val="00E06A5A"/>
    <w:rsid w:val="00E119C9"/>
    <w:rsid w:val="00E11D94"/>
    <w:rsid w:val="00E11EFB"/>
    <w:rsid w:val="00E15DF3"/>
    <w:rsid w:val="00E2026F"/>
    <w:rsid w:val="00E20C70"/>
    <w:rsid w:val="00E20E6D"/>
    <w:rsid w:val="00E21EB4"/>
    <w:rsid w:val="00E237EF"/>
    <w:rsid w:val="00E23A55"/>
    <w:rsid w:val="00E245D3"/>
    <w:rsid w:val="00E251C9"/>
    <w:rsid w:val="00E262AD"/>
    <w:rsid w:val="00E27E76"/>
    <w:rsid w:val="00E314A1"/>
    <w:rsid w:val="00E315C6"/>
    <w:rsid w:val="00E3160E"/>
    <w:rsid w:val="00E3743B"/>
    <w:rsid w:val="00E37F79"/>
    <w:rsid w:val="00E41395"/>
    <w:rsid w:val="00E4187E"/>
    <w:rsid w:val="00E424C1"/>
    <w:rsid w:val="00E42F5B"/>
    <w:rsid w:val="00E43064"/>
    <w:rsid w:val="00E52C94"/>
    <w:rsid w:val="00E56DA5"/>
    <w:rsid w:val="00E57469"/>
    <w:rsid w:val="00E61645"/>
    <w:rsid w:val="00E62438"/>
    <w:rsid w:val="00E64CAF"/>
    <w:rsid w:val="00E707B2"/>
    <w:rsid w:val="00E70941"/>
    <w:rsid w:val="00E71083"/>
    <w:rsid w:val="00E73552"/>
    <w:rsid w:val="00E75BBC"/>
    <w:rsid w:val="00E815F4"/>
    <w:rsid w:val="00E86935"/>
    <w:rsid w:val="00E86BA0"/>
    <w:rsid w:val="00E86CA8"/>
    <w:rsid w:val="00E908CE"/>
    <w:rsid w:val="00E90F7D"/>
    <w:rsid w:val="00E93A24"/>
    <w:rsid w:val="00E9478C"/>
    <w:rsid w:val="00E96395"/>
    <w:rsid w:val="00E96E28"/>
    <w:rsid w:val="00E96E82"/>
    <w:rsid w:val="00E97386"/>
    <w:rsid w:val="00E9782A"/>
    <w:rsid w:val="00EA2C4E"/>
    <w:rsid w:val="00EA34F6"/>
    <w:rsid w:val="00EA6CA6"/>
    <w:rsid w:val="00EA72E3"/>
    <w:rsid w:val="00EA745A"/>
    <w:rsid w:val="00EB375F"/>
    <w:rsid w:val="00EB5DF5"/>
    <w:rsid w:val="00EB7D3D"/>
    <w:rsid w:val="00EC5D55"/>
    <w:rsid w:val="00EC6F77"/>
    <w:rsid w:val="00EC7554"/>
    <w:rsid w:val="00EC76A7"/>
    <w:rsid w:val="00ED1B73"/>
    <w:rsid w:val="00ED2D34"/>
    <w:rsid w:val="00ED2D44"/>
    <w:rsid w:val="00ED788B"/>
    <w:rsid w:val="00EE0A09"/>
    <w:rsid w:val="00EE0A9B"/>
    <w:rsid w:val="00EE33E5"/>
    <w:rsid w:val="00EF214D"/>
    <w:rsid w:val="00EF4D74"/>
    <w:rsid w:val="00EF7684"/>
    <w:rsid w:val="00F0163E"/>
    <w:rsid w:val="00F01C40"/>
    <w:rsid w:val="00F04304"/>
    <w:rsid w:val="00F04534"/>
    <w:rsid w:val="00F103C7"/>
    <w:rsid w:val="00F125AF"/>
    <w:rsid w:val="00F13628"/>
    <w:rsid w:val="00F14091"/>
    <w:rsid w:val="00F160D6"/>
    <w:rsid w:val="00F16646"/>
    <w:rsid w:val="00F202ED"/>
    <w:rsid w:val="00F218DA"/>
    <w:rsid w:val="00F23EAD"/>
    <w:rsid w:val="00F253EA"/>
    <w:rsid w:val="00F25AB3"/>
    <w:rsid w:val="00F315C8"/>
    <w:rsid w:val="00F31919"/>
    <w:rsid w:val="00F33728"/>
    <w:rsid w:val="00F3466B"/>
    <w:rsid w:val="00F40060"/>
    <w:rsid w:val="00F44969"/>
    <w:rsid w:val="00F44B12"/>
    <w:rsid w:val="00F46C6D"/>
    <w:rsid w:val="00F50131"/>
    <w:rsid w:val="00F502D0"/>
    <w:rsid w:val="00F5067E"/>
    <w:rsid w:val="00F521CD"/>
    <w:rsid w:val="00F5448F"/>
    <w:rsid w:val="00F54EAA"/>
    <w:rsid w:val="00F65EE9"/>
    <w:rsid w:val="00F66EB8"/>
    <w:rsid w:val="00F676E3"/>
    <w:rsid w:val="00F70916"/>
    <w:rsid w:val="00F71D02"/>
    <w:rsid w:val="00F75BC7"/>
    <w:rsid w:val="00F76757"/>
    <w:rsid w:val="00F77ACF"/>
    <w:rsid w:val="00F80A7B"/>
    <w:rsid w:val="00F82A07"/>
    <w:rsid w:val="00F82EB2"/>
    <w:rsid w:val="00F86C07"/>
    <w:rsid w:val="00F91040"/>
    <w:rsid w:val="00F919FB"/>
    <w:rsid w:val="00F91AA8"/>
    <w:rsid w:val="00F92D25"/>
    <w:rsid w:val="00F93C67"/>
    <w:rsid w:val="00F94063"/>
    <w:rsid w:val="00F96E2F"/>
    <w:rsid w:val="00F97AC5"/>
    <w:rsid w:val="00FA0991"/>
    <w:rsid w:val="00FA1B5B"/>
    <w:rsid w:val="00FA1DC2"/>
    <w:rsid w:val="00FA35CE"/>
    <w:rsid w:val="00FB10EE"/>
    <w:rsid w:val="00FB55F0"/>
    <w:rsid w:val="00FB724B"/>
    <w:rsid w:val="00FC0AA8"/>
    <w:rsid w:val="00FC0DCB"/>
    <w:rsid w:val="00FC6A65"/>
    <w:rsid w:val="00FC71E3"/>
    <w:rsid w:val="00FD1CD3"/>
    <w:rsid w:val="00FD1EBA"/>
    <w:rsid w:val="00FD22C9"/>
    <w:rsid w:val="00FE3528"/>
    <w:rsid w:val="00FE3F58"/>
    <w:rsid w:val="00FE4275"/>
    <w:rsid w:val="00FE60FA"/>
    <w:rsid w:val="00FF0F16"/>
    <w:rsid w:val="00FF414A"/>
    <w:rsid w:val="00FF4C28"/>
    <w:rsid w:val="00FF6DA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60CF3C"/>
  <w15:docId w15:val="{BAFBA71F-BE40-4687-B4EF-6B7FBFA004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C02E6"/>
    <w:rPr>
      <w:rFonts w:ascii="Times New Roman" w:hAnsi="Times New Roman" w:cs="Times New Roman"/>
      <w:sz w:val="24"/>
      <w:szCs w:val="24"/>
    </w:rPr>
  </w:style>
  <w:style w:type="paragraph" w:styleId="Heading1">
    <w:name w:val="heading 1"/>
    <w:basedOn w:val="Normal"/>
    <w:next w:val="Normal"/>
    <w:link w:val="Heading1Char"/>
    <w:uiPriority w:val="9"/>
    <w:qFormat/>
    <w:rsid w:val="00F82EB2"/>
    <w:pPr>
      <w:outlineLvl w:val="0"/>
    </w:pPr>
    <w:rPr>
      <w:b/>
    </w:rPr>
  </w:style>
  <w:style w:type="paragraph" w:styleId="Heading2">
    <w:name w:val="heading 2"/>
    <w:basedOn w:val="Normal"/>
    <w:next w:val="Normal"/>
    <w:link w:val="Heading2Char"/>
    <w:uiPriority w:val="9"/>
    <w:unhideWhenUsed/>
    <w:qFormat/>
    <w:rsid w:val="00E05953"/>
    <w:pPr>
      <w:keepNext/>
      <w:keepLines/>
      <w:spacing w:before="40" w:after="0"/>
      <w:outlineLvl w:val="1"/>
    </w:pPr>
    <w:rPr>
      <w:rFonts w:eastAsiaTheme="majorEastAsia"/>
      <w:i/>
    </w:rPr>
  </w:style>
  <w:style w:type="paragraph" w:styleId="Heading3">
    <w:name w:val="heading 3"/>
    <w:basedOn w:val="Heading2"/>
    <w:next w:val="Normal"/>
    <w:link w:val="Heading3Char"/>
    <w:uiPriority w:val="9"/>
    <w:unhideWhenUsed/>
    <w:qFormat/>
    <w:rsid w:val="009176CC"/>
    <w:pPr>
      <w:outlineLvl w:val="2"/>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A1B0A"/>
    <w:pPr>
      <w:ind w:left="720"/>
      <w:contextualSpacing/>
    </w:pPr>
  </w:style>
  <w:style w:type="table" w:styleId="TableGrid">
    <w:name w:val="Table Grid"/>
    <w:basedOn w:val="TableNormal"/>
    <w:uiPriority w:val="39"/>
    <w:rsid w:val="004165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902FC3"/>
    <w:rPr>
      <w:color w:val="808080"/>
    </w:rPr>
  </w:style>
  <w:style w:type="character" w:styleId="Hyperlink">
    <w:name w:val="Hyperlink"/>
    <w:basedOn w:val="DefaultParagraphFont"/>
    <w:uiPriority w:val="99"/>
    <w:unhideWhenUsed/>
    <w:rsid w:val="00994FE7"/>
    <w:rPr>
      <w:color w:val="0563C1" w:themeColor="hyperlink"/>
      <w:u w:val="single"/>
    </w:rPr>
  </w:style>
  <w:style w:type="character" w:customStyle="1" w:styleId="UnresolvedMention1">
    <w:name w:val="Unresolved Mention1"/>
    <w:basedOn w:val="DefaultParagraphFont"/>
    <w:uiPriority w:val="99"/>
    <w:semiHidden/>
    <w:unhideWhenUsed/>
    <w:rsid w:val="00994FE7"/>
    <w:rPr>
      <w:color w:val="605E5C"/>
      <w:shd w:val="clear" w:color="auto" w:fill="E1DFDD"/>
    </w:rPr>
  </w:style>
  <w:style w:type="character" w:customStyle="1" w:styleId="Heading1Char">
    <w:name w:val="Heading 1 Char"/>
    <w:basedOn w:val="DefaultParagraphFont"/>
    <w:link w:val="Heading1"/>
    <w:uiPriority w:val="9"/>
    <w:rsid w:val="00F82EB2"/>
    <w:rPr>
      <w:rFonts w:ascii="Times New Roman" w:hAnsi="Times New Roman" w:cs="Times New Roman"/>
      <w:b/>
      <w:sz w:val="24"/>
      <w:szCs w:val="24"/>
    </w:rPr>
  </w:style>
  <w:style w:type="paragraph" w:styleId="Title">
    <w:name w:val="Title"/>
    <w:basedOn w:val="Normal"/>
    <w:next w:val="Normal"/>
    <w:link w:val="TitleChar"/>
    <w:uiPriority w:val="10"/>
    <w:qFormat/>
    <w:rsid w:val="009C34F2"/>
    <w:rPr>
      <w:b/>
      <w:sz w:val="28"/>
      <w:szCs w:val="28"/>
    </w:rPr>
  </w:style>
  <w:style w:type="character" w:customStyle="1" w:styleId="TitleChar">
    <w:name w:val="Title Char"/>
    <w:basedOn w:val="DefaultParagraphFont"/>
    <w:link w:val="Title"/>
    <w:uiPriority w:val="10"/>
    <w:rsid w:val="009C34F2"/>
    <w:rPr>
      <w:rFonts w:ascii="Times New Roman" w:hAnsi="Times New Roman" w:cs="Times New Roman"/>
      <w:b/>
      <w:sz w:val="28"/>
      <w:szCs w:val="28"/>
    </w:rPr>
  </w:style>
  <w:style w:type="character" w:styleId="CommentReference">
    <w:name w:val="annotation reference"/>
    <w:basedOn w:val="DefaultParagraphFont"/>
    <w:uiPriority w:val="99"/>
    <w:semiHidden/>
    <w:unhideWhenUsed/>
    <w:rsid w:val="00F218DA"/>
    <w:rPr>
      <w:sz w:val="16"/>
      <w:szCs w:val="16"/>
    </w:rPr>
  </w:style>
  <w:style w:type="paragraph" w:styleId="CommentText">
    <w:name w:val="annotation text"/>
    <w:basedOn w:val="Normal"/>
    <w:link w:val="CommentTextChar"/>
    <w:uiPriority w:val="99"/>
    <w:semiHidden/>
    <w:unhideWhenUsed/>
    <w:rsid w:val="00F218DA"/>
    <w:pPr>
      <w:spacing w:line="240" w:lineRule="auto"/>
    </w:pPr>
    <w:rPr>
      <w:sz w:val="20"/>
      <w:szCs w:val="20"/>
    </w:rPr>
  </w:style>
  <w:style w:type="character" w:customStyle="1" w:styleId="CommentTextChar">
    <w:name w:val="Comment Text Char"/>
    <w:basedOn w:val="DefaultParagraphFont"/>
    <w:link w:val="CommentText"/>
    <w:uiPriority w:val="99"/>
    <w:semiHidden/>
    <w:rsid w:val="00F218DA"/>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F218DA"/>
    <w:rPr>
      <w:b/>
      <w:bCs/>
    </w:rPr>
  </w:style>
  <w:style w:type="character" w:customStyle="1" w:styleId="CommentSubjectChar">
    <w:name w:val="Comment Subject Char"/>
    <w:basedOn w:val="CommentTextChar"/>
    <w:link w:val="CommentSubject"/>
    <w:uiPriority w:val="99"/>
    <w:semiHidden/>
    <w:rsid w:val="00F218DA"/>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F218D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218DA"/>
    <w:rPr>
      <w:rFonts w:ascii="Segoe UI" w:hAnsi="Segoe UI" w:cs="Segoe UI"/>
      <w:sz w:val="18"/>
      <w:szCs w:val="18"/>
    </w:rPr>
  </w:style>
  <w:style w:type="paragraph" w:styleId="NormalWeb">
    <w:name w:val="Normal (Web)"/>
    <w:basedOn w:val="Normal"/>
    <w:uiPriority w:val="99"/>
    <w:semiHidden/>
    <w:unhideWhenUsed/>
    <w:rsid w:val="00FC6A65"/>
    <w:pPr>
      <w:spacing w:before="100" w:beforeAutospacing="1" w:after="100" w:afterAutospacing="1" w:line="240" w:lineRule="auto"/>
    </w:pPr>
    <w:rPr>
      <w:rFonts w:eastAsia="Times New Roman"/>
    </w:rPr>
  </w:style>
  <w:style w:type="paragraph" w:styleId="Caption">
    <w:name w:val="caption"/>
    <w:basedOn w:val="Normal"/>
    <w:next w:val="Normal"/>
    <w:uiPriority w:val="35"/>
    <w:unhideWhenUsed/>
    <w:qFormat/>
    <w:rsid w:val="00A46BB7"/>
    <w:pPr>
      <w:spacing w:after="200" w:line="240" w:lineRule="auto"/>
    </w:pPr>
    <w:rPr>
      <w:iCs/>
    </w:rPr>
  </w:style>
  <w:style w:type="paragraph" w:styleId="Header">
    <w:name w:val="header"/>
    <w:basedOn w:val="Normal"/>
    <w:link w:val="HeaderChar"/>
    <w:uiPriority w:val="99"/>
    <w:unhideWhenUsed/>
    <w:rsid w:val="00F50131"/>
    <w:pPr>
      <w:tabs>
        <w:tab w:val="center" w:pos="4680"/>
        <w:tab w:val="right" w:pos="9360"/>
      </w:tabs>
      <w:spacing w:after="0" w:line="240" w:lineRule="auto"/>
    </w:pPr>
  </w:style>
  <w:style w:type="character" w:customStyle="1" w:styleId="HeaderChar">
    <w:name w:val="Header Char"/>
    <w:basedOn w:val="DefaultParagraphFont"/>
    <w:link w:val="Header"/>
    <w:uiPriority w:val="99"/>
    <w:rsid w:val="00F50131"/>
    <w:rPr>
      <w:rFonts w:ascii="Times New Roman" w:hAnsi="Times New Roman" w:cs="Times New Roman"/>
      <w:sz w:val="24"/>
      <w:szCs w:val="24"/>
    </w:rPr>
  </w:style>
  <w:style w:type="paragraph" w:styleId="Footer">
    <w:name w:val="footer"/>
    <w:basedOn w:val="Normal"/>
    <w:link w:val="FooterChar"/>
    <w:uiPriority w:val="99"/>
    <w:unhideWhenUsed/>
    <w:rsid w:val="00F50131"/>
    <w:pPr>
      <w:tabs>
        <w:tab w:val="center" w:pos="4680"/>
        <w:tab w:val="right" w:pos="9360"/>
      </w:tabs>
      <w:spacing w:after="0" w:line="240" w:lineRule="auto"/>
    </w:pPr>
  </w:style>
  <w:style w:type="character" w:customStyle="1" w:styleId="FooterChar">
    <w:name w:val="Footer Char"/>
    <w:basedOn w:val="DefaultParagraphFont"/>
    <w:link w:val="Footer"/>
    <w:uiPriority w:val="99"/>
    <w:rsid w:val="00F50131"/>
    <w:rPr>
      <w:rFonts w:ascii="Times New Roman" w:hAnsi="Times New Roman" w:cs="Times New Roman"/>
      <w:sz w:val="24"/>
      <w:szCs w:val="24"/>
    </w:rPr>
  </w:style>
  <w:style w:type="character" w:customStyle="1" w:styleId="Heading2Char">
    <w:name w:val="Heading 2 Char"/>
    <w:basedOn w:val="DefaultParagraphFont"/>
    <w:link w:val="Heading2"/>
    <w:uiPriority w:val="9"/>
    <w:rsid w:val="00E05953"/>
    <w:rPr>
      <w:rFonts w:ascii="Times New Roman" w:eastAsiaTheme="majorEastAsia" w:hAnsi="Times New Roman" w:cs="Times New Roman"/>
      <w:i/>
      <w:sz w:val="24"/>
      <w:szCs w:val="24"/>
    </w:rPr>
  </w:style>
  <w:style w:type="paragraph" w:styleId="Revision">
    <w:name w:val="Revision"/>
    <w:hidden/>
    <w:uiPriority w:val="99"/>
    <w:semiHidden/>
    <w:rsid w:val="00B9623A"/>
    <w:pPr>
      <w:spacing w:after="0" w:line="240" w:lineRule="auto"/>
    </w:pPr>
    <w:rPr>
      <w:rFonts w:ascii="Times New Roman" w:hAnsi="Times New Roman" w:cs="Times New Roman"/>
      <w:sz w:val="24"/>
      <w:szCs w:val="24"/>
    </w:rPr>
  </w:style>
  <w:style w:type="character" w:styleId="LineNumber">
    <w:name w:val="line number"/>
    <w:basedOn w:val="DefaultParagraphFont"/>
    <w:uiPriority w:val="99"/>
    <w:semiHidden/>
    <w:unhideWhenUsed/>
    <w:rsid w:val="007D19A2"/>
  </w:style>
  <w:style w:type="character" w:customStyle="1" w:styleId="Heading3Char">
    <w:name w:val="Heading 3 Char"/>
    <w:basedOn w:val="DefaultParagraphFont"/>
    <w:link w:val="Heading3"/>
    <w:uiPriority w:val="9"/>
    <w:rsid w:val="009176CC"/>
    <w:rPr>
      <w:rFonts w:ascii="Times New Roman" w:eastAsiaTheme="majorEastAsia" w:hAnsi="Times New Roman" w:cs="Times New Roman"/>
      <w:i/>
      <w:sz w:val="24"/>
      <w:szCs w:val="24"/>
    </w:rPr>
  </w:style>
  <w:style w:type="character" w:customStyle="1" w:styleId="nlmarticle-title">
    <w:name w:val="nlm_article-title"/>
    <w:basedOn w:val="DefaultParagraphFont"/>
    <w:rsid w:val="002C350B"/>
  </w:style>
  <w:style w:type="character" w:customStyle="1" w:styleId="contribdegrees">
    <w:name w:val="contribdegrees"/>
    <w:basedOn w:val="DefaultParagraphFont"/>
    <w:rsid w:val="002C350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71809534">
      <w:bodyDiv w:val="1"/>
      <w:marLeft w:val="0"/>
      <w:marRight w:val="0"/>
      <w:marTop w:val="0"/>
      <w:marBottom w:val="0"/>
      <w:divBdr>
        <w:top w:val="none" w:sz="0" w:space="0" w:color="auto"/>
        <w:left w:val="none" w:sz="0" w:space="0" w:color="auto"/>
        <w:bottom w:val="none" w:sz="0" w:space="0" w:color="auto"/>
        <w:right w:val="none" w:sz="0" w:space="0" w:color="auto"/>
      </w:divBdr>
      <w:divsChild>
        <w:div w:id="966080968">
          <w:marLeft w:val="0"/>
          <w:marRight w:val="0"/>
          <w:marTop w:val="0"/>
          <w:marBottom w:val="0"/>
          <w:divBdr>
            <w:top w:val="none" w:sz="0" w:space="0" w:color="auto"/>
            <w:left w:val="none" w:sz="0" w:space="0" w:color="auto"/>
            <w:bottom w:val="none" w:sz="0" w:space="0" w:color="auto"/>
            <w:right w:val="none" w:sz="0" w:space="0" w:color="auto"/>
          </w:divBdr>
          <w:divsChild>
            <w:div w:id="148601205">
              <w:marLeft w:val="0"/>
              <w:marRight w:val="0"/>
              <w:marTop w:val="0"/>
              <w:marBottom w:val="0"/>
              <w:divBdr>
                <w:top w:val="none" w:sz="0" w:space="0" w:color="auto"/>
                <w:left w:val="none" w:sz="0" w:space="0" w:color="auto"/>
                <w:bottom w:val="none" w:sz="0" w:space="0" w:color="auto"/>
                <w:right w:val="none" w:sz="0" w:space="0" w:color="auto"/>
              </w:divBdr>
              <w:divsChild>
                <w:div w:id="142894401">
                  <w:marLeft w:val="0"/>
                  <w:marRight w:val="0"/>
                  <w:marTop w:val="0"/>
                  <w:marBottom w:val="0"/>
                  <w:divBdr>
                    <w:top w:val="none" w:sz="0" w:space="0" w:color="auto"/>
                    <w:left w:val="none" w:sz="0" w:space="0" w:color="auto"/>
                    <w:bottom w:val="none" w:sz="0" w:space="0" w:color="auto"/>
                    <w:right w:val="none" w:sz="0" w:space="0" w:color="auto"/>
                  </w:divBdr>
                  <w:divsChild>
                    <w:div w:id="871960611">
                      <w:marLeft w:val="0"/>
                      <w:marRight w:val="0"/>
                      <w:marTop w:val="0"/>
                      <w:marBottom w:val="0"/>
                      <w:divBdr>
                        <w:top w:val="none" w:sz="0" w:space="0" w:color="auto"/>
                        <w:left w:val="none" w:sz="0" w:space="0" w:color="auto"/>
                        <w:bottom w:val="none" w:sz="0" w:space="0" w:color="auto"/>
                        <w:right w:val="none" w:sz="0" w:space="0" w:color="auto"/>
                      </w:divBdr>
                      <w:divsChild>
                        <w:div w:id="516696308">
                          <w:marLeft w:val="0"/>
                          <w:marRight w:val="0"/>
                          <w:marTop w:val="0"/>
                          <w:marBottom w:val="0"/>
                          <w:divBdr>
                            <w:top w:val="none" w:sz="0" w:space="0" w:color="auto"/>
                            <w:left w:val="none" w:sz="0" w:space="0" w:color="auto"/>
                            <w:bottom w:val="none" w:sz="0" w:space="0" w:color="auto"/>
                            <w:right w:val="none" w:sz="0" w:space="0" w:color="auto"/>
                          </w:divBdr>
                          <w:divsChild>
                            <w:div w:id="666517589">
                              <w:marLeft w:val="0"/>
                              <w:marRight w:val="0"/>
                              <w:marTop w:val="0"/>
                              <w:marBottom w:val="0"/>
                              <w:divBdr>
                                <w:top w:val="none" w:sz="0" w:space="0" w:color="auto"/>
                                <w:left w:val="none" w:sz="0" w:space="0" w:color="auto"/>
                                <w:bottom w:val="none" w:sz="0" w:space="0" w:color="auto"/>
                                <w:right w:val="none" w:sz="0" w:space="0" w:color="auto"/>
                              </w:divBdr>
                              <w:divsChild>
                                <w:div w:id="823085666">
                                  <w:marLeft w:val="0"/>
                                  <w:marRight w:val="0"/>
                                  <w:marTop w:val="0"/>
                                  <w:marBottom w:val="0"/>
                                  <w:divBdr>
                                    <w:top w:val="none" w:sz="0" w:space="0" w:color="auto"/>
                                    <w:left w:val="none" w:sz="0" w:space="0" w:color="auto"/>
                                    <w:bottom w:val="none" w:sz="0" w:space="0" w:color="auto"/>
                                    <w:right w:val="none" w:sz="0" w:space="0" w:color="auto"/>
                                  </w:divBdr>
                                  <w:divsChild>
                                    <w:div w:id="1436559551">
                                      <w:marLeft w:val="0"/>
                                      <w:marRight w:val="0"/>
                                      <w:marTop w:val="0"/>
                                      <w:marBottom w:val="0"/>
                                      <w:divBdr>
                                        <w:top w:val="none" w:sz="0" w:space="0" w:color="auto"/>
                                        <w:left w:val="none" w:sz="0" w:space="0" w:color="auto"/>
                                        <w:bottom w:val="none" w:sz="0" w:space="0" w:color="auto"/>
                                        <w:right w:val="none" w:sz="0" w:space="0" w:color="auto"/>
                                      </w:divBdr>
                                      <w:divsChild>
                                        <w:div w:id="775173876">
                                          <w:marLeft w:val="0"/>
                                          <w:marRight w:val="0"/>
                                          <w:marTop w:val="0"/>
                                          <w:marBottom w:val="0"/>
                                          <w:divBdr>
                                            <w:top w:val="none" w:sz="0" w:space="0" w:color="auto"/>
                                            <w:left w:val="none" w:sz="0" w:space="0" w:color="auto"/>
                                            <w:bottom w:val="none" w:sz="0" w:space="0" w:color="auto"/>
                                            <w:right w:val="none" w:sz="0" w:space="0" w:color="auto"/>
                                          </w:divBdr>
                                          <w:divsChild>
                                            <w:div w:id="704212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27047827">
                              <w:marLeft w:val="0"/>
                              <w:marRight w:val="0"/>
                              <w:marTop w:val="0"/>
                              <w:marBottom w:val="0"/>
                              <w:divBdr>
                                <w:top w:val="none" w:sz="0" w:space="0" w:color="auto"/>
                                <w:left w:val="none" w:sz="0" w:space="0" w:color="auto"/>
                                <w:bottom w:val="none" w:sz="0" w:space="0" w:color="auto"/>
                                <w:right w:val="none" w:sz="0" w:space="0" w:color="auto"/>
                              </w:divBdr>
                              <w:divsChild>
                                <w:div w:id="405418969">
                                  <w:marLeft w:val="0"/>
                                  <w:marRight w:val="0"/>
                                  <w:marTop w:val="0"/>
                                  <w:marBottom w:val="0"/>
                                  <w:divBdr>
                                    <w:top w:val="none" w:sz="0" w:space="0" w:color="auto"/>
                                    <w:left w:val="none" w:sz="0" w:space="0" w:color="auto"/>
                                    <w:bottom w:val="none" w:sz="0" w:space="0" w:color="auto"/>
                                    <w:right w:val="none" w:sz="0" w:space="0" w:color="auto"/>
                                  </w:divBdr>
                                  <w:divsChild>
                                    <w:div w:id="177624247">
                                      <w:marLeft w:val="0"/>
                                      <w:marRight w:val="0"/>
                                      <w:marTop w:val="0"/>
                                      <w:marBottom w:val="0"/>
                                      <w:divBdr>
                                        <w:top w:val="none" w:sz="0" w:space="0" w:color="auto"/>
                                        <w:left w:val="none" w:sz="0" w:space="0" w:color="auto"/>
                                        <w:bottom w:val="none" w:sz="0" w:space="0" w:color="auto"/>
                                        <w:right w:val="none" w:sz="0" w:space="0" w:color="auto"/>
                                      </w:divBdr>
                                      <w:divsChild>
                                        <w:div w:id="90130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79209833">
          <w:marLeft w:val="0"/>
          <w:marRight w:val="0"/>
          <w:marTop w:val="0"/>
          <w:marBottom w:val="0"/>
          <w:divBdr>
            <w:top w:val="none" w:sz="0" w:space="0" w:color="auto"/>
            <w:left w:val="none" w:sz="0" w:space="0" w:color="auto"/>
            <w:bottom w:val="none" w:sz="0" w:space="0" w:color="auto"/>
            <w:right w:val="none" w:sz="0" w:space="0" w:color="auto"/>
          </w:divBdr>
          <w:divsChild>
            <w:div w:id="2068216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3184345">
      <w:bodyDiv w:val="1"/>
      <w:marLeft w:val="0"/>
      <w:marRight w:val="0"/>
      <w:marTop w:val="0"/>
      <w:marBottom w:val="0"/>
      <w:divBdr>
        <w:top w:val="none" w:sz="0" w:space="0" w:color="auto"/>
        <w:left w:val="none" w:sz="0" w:space="0" w:color="auto"/>
        <w:bottom w:val="none" w:sz="0" w:space="0" w:color="auto"/>
        <w:right w:val="none" w:sz="0" w:space="0" w:color="auto"/>
      </w:divBdr>
    </w:div>
    <w:div w:id="1601991958">
      <w:bodyDiv w:val="1"/>
      <w:marLeft w:val="0"/>
      <w:marRight w:val="0"/>
      <w:marTop w:val="0"/>
      <w:marBottom w:val="0"/>
      <w:divBdr>
        <w:top w:val="none" w:sz="0" w:space="0" w:color="auto"/>
        <w:left w:val="none" w:sz="0" w:space="0" w:color="auto"/>
        <w:bottom w:val="none" w:sz="0" w:space="0" w:color="auto"/>
        <w:right w:val="none" w:sz="0" w:space="0" w:color="auto"/>
      </w:divBdr>
    </w:div>
    <w:div w:id="20689943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www.tandfonline.com/author/Miller%2C+Stacey" TargetMode="External"/><Relationship Id="rId2" Type="http://schemas.openxmlformats.org/officeDocument/2006/relationships/hyperlink" Target="https://www.tandfonline.com/author/Pfeiffer%2C+Lisa" TargetMode="External"/><Relationship Id="rId1" Type="http://schemas.openxmlformats.org/officeDocument/2006/relationships/hyperlink" Target="https://www.tandfonline.com/author/Somers%2C+Kayleigh+A" TargetMode="External"/><Relationship Id="rId6" Type="http://schemas.openxmlformats.org/officeDocument/2006/relationships/hyperlink" Target="https://www.pcouncil.org/ecosystem-based-management/fep/" TargetMode="External"/><Relationship Id="rId5" Type="http://schemas.openxmlformats.org/officeDocument/2006/relationships/hyperlink" Target="https://doi.org/10.1080/08920753.2018.1522492" TargetMode="External"/><Relationship Id="rId4" Type="http://schemas.openxmlformats.org/officeDocument/2006/relationships/hyperlink" Target="https://www.tandfonline.com/author/Morrison%2C+Wendy" TargetMode="External"/></Relationship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microsoft.com/office/2011/relationships/people" Target="people.xml"/><Relationship Id="rId10" Type="http://schemas.microsoft.com/office/2011/relationships/commentsExtended" Target="commentsExtended.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850D853-B916-4587-A6E7-976E1AEEF1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3</TotalTime>
  <Pages>32</Pages>
  <Words>24663</Words>
  <Characters>140584</Characters>
  <Application>Microsoft Office Word</Application>
  <DocSecurity>0</DocSecurity>
  <Lines>1171</Lines>
  <Paragraphs>329</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1649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kapur</dc:creator>
  <cp:lastModifiedBy>Christine Stawitz</cp:lastModifiedBy>
  <cp:revision>4</cp:revision>
  <cp:lastPrinted>2019-04-04T01:19:00Z</cp:lastPrinted>
  <dcterms:created xsi:type="dcterms:W3CDTF">2019-05-03T19:31:00Z</dcterms:created>
  <dcterms:modified xsi:type="dcterms:W3CDTF">2019-05-03T23: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fisheries-research</vt:lpwstr>
  </property>
  <property fmtid="{D5CDD505-2E9C-101B-9397-08002B2CF9AE}" pid="13" name="Mendeley Recent Style Name 5_1">
    <vt:lpwstr>Fisheries Research</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1a4326a-54fb-3254-bac9-51f7e9a00ff9</vt:lpwstr>
  </property>
  <property fmtid="{D5CDD505-2E9C-101B-9397-08002B2CF9AE}" pid="24" name="Mendeley Citation Style_1">
    <vt:lpwstr>http://www.zotero.org/styles/fisheries-research</vt:lpwstr>
  </property>
</Properties>
</file>